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02E49E" w14:textId="77777777" w:rsidR="00AA553D" w:rsidRPr="00E357F4" w:rsidRDefault="00AA553D" w:rsidP="00AA553D">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098892" w14:textId="77777777" w:rsidR="00AA553D" w:rsidRPr="00E357F4" w:rsidRDefault="00AA553D" w:rsidP="00AA553D">
      <w:pPr>
        <w:spacing w:before="3"/>
        <w:ind w:left="540" w:right="550"/>
        <w:jc w:val="center"/>
        <w:rPr>
          <w:sz w:val="28"/>
          <w:szCs w:val="28"/>
          <w:lang w:val="vi-VN"/>
        </w:rPr>
      </w:pPr>
      <w:r w:rsidRPr="00E357F4">
        <w:rPr>
          <w:b/>
          <w:sz w:val="28"/>
          <w:szCs w:val="28"/>
          <w:lang w:val="vi-VN"/>
        </w:rPr>
        <w:t>TRƯỜNG ĐẠI HỌC TÔN ĐỨC THẮNG</w:t>
      </w:r>
    </w:p>
    <w:p w14:paraId="61C91697" w14:textId="77777777" w:rsidR="00AA553D" w:rsidRPr="009D0065" w:rsidRDefault="00AA553D" w:rsidP="00AA553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A74789E" w14:textId="77777777" w:rsidR="00AA553D" w:rsidRPr="00E357F4" w:rsidRDefault="00AA553D" w:rsidP="00AA553D">
      <w:pPr>
        <w:pStyle w:val="BodyText"/>
        <w:spacing w:before="7"/>
        <w:jc w:val="center"/>
        <w:rPr>
          <w:sz w:val="19"/>
          <w:lang w:val="vi-VN"/>
        </w:rPr>
      </w:pPr>
    </w:p>
    <w:p w14:paraId="61443677" w14:textId="77777777" w:rsidR="00AA553D" w:rsidRPr="00E357F4" w:rsidRDefault="00AA553D" w:rsidP="00AA553D">
      <w:pPr>
        <w:pStyle w:val="BodyText"/>
        <w:rPr>
          <w:sz w:val="28"/>
          <w:lang w:val="vi-VN"/>
        </w:rPr>
      </w:pPr>
      <w:r w:rsidRPr="00E357F4">
        <w:rPr>
          <w:noProof/>
          <w:lang w:val="vi-VN"/>
        </w:rPr>
        <w:drawing>
          <wp:anchor distT="0" distB="0" distL="114300" distR="114300" simplePos="0" relativeHeight="251659264" behindDoc="0" locked="0" layoutInCell="1" allowOverlap="1" wp14:anchorId="05836BD0" wp14:editId="1DCBB520">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A50D2" w14:textId="77777777" w:rsidR="00AA553D" w:rsidRPr="00E357F4" w:rsidRDefault="00AA553D" w:rsidP="00AA553D">
      <w:pPr>
        <w:pStyle w:val="BodyText"/>
        <w:rPr>
          <w:sz w:val="28"/>
          <w:lang w:val="vi-VN"/>
        </w:rPr>
      </w:pPr>
    </w:p>
    <w:p w14:paraId="082B36C0" w14:textId="77777777" w:rsidR="00AA553D" w:rsidRDefault="00AA553D" w:rsidP="00AA553D">
      <w:pPr>
        <w:pStyle w:val="BodyText"/>
        <w:spacing w:before="1"/>
        <w:rPr>
          <w:sz w:val="38"/>
          <w:lang w:val="vi-VN"/>
        </w:rPr>
      </w:pPr>
      <w:r>
        <w:rPr>
          <w:sz w:val="38"/>
          <w:lang w:val="vi-VN"/>
        </w:rPr>
        <w:tab/>
      </w:r>
    </w:p>
    <w:p w14:paraId="7CE00889" w14:textId="77777777" w:rsidR="00AA553D" w:rsidRPr="00E357F4" w:rsidRDefault="00AA553D" w:rsidP="00AA553D">
      <w:pPr>
        <w:pStyle w:val="BodyText"/>
        <w:spacing w:before="1"/>
        <w:rPr>
          <w:sz w:val="38"/>
          <w:lang w:val="vi-VN"/>
        </w:rPr>
      </w:pPr>
    </w:p>
    <w:p w14:paraId="39B47717" w14:textId="4AFA7FC8" w:rsidR="00AA553D" w:rsidRPr="003A0C46" w:rsidRDefault="003A0C46" w:rsidP="00AA553D">
      <w:pPr>
        <w:widowControl w:val="0"/>
        <w:suppressAutoHyphens/>
        <w:autoSpaceDE w:val="0"/>
        <w:autoSpaceDN w:val="0"/>
        <w:adjustRightInd w:val="0"/>
        <w:spacing w:before="0" w:after="0"/>
        <w:ind w:right="49" w:hanging="142"/>
        <w:jc w:val="center"/>
        <w:rPr>
          <w:b/>
          <w:sz w:val="28"/>
          <w:szCs w:val="28"/>
        </w:rPr>
      </w:pPr>
      <w:r>
        <w:rPr>
          <w:b/>
          <w:sz w:val="28"/>
          <w:szCs w:val="28"/>
        </w:rPr>
        <w:t>LÊ HỮU LỢI</w:t>
      </w:r>
      <w:r w:rsidR="00AA553D" w:rsidRPr="009A2F7B">
        <w:rPr>
          <w:b/>
          <w:sz w:val="28"/>
          <w:szCs w:val="28"/>
          <w:lang w:val="vi-VN"/>
        </w:rPr>
        <w:t xml:space="preserve"> - </w:t>
      </w:r>
      <w:r>
        <w:rPr>
          <w:b/>
          <w:sz w:val="28"/>
          <w:szCs w:val="28"/>
        </w:rPr>
        <w:t>52100819</w:t>
      </w:r>
    </w:p>
    <w:p w14:paraId="5B4988FE" w14:textId="11F4B002" w:rsidR="00AA553D" w:rsidRDefault="00AA553D" w:rsidP="00AA553D">
      <w:pPr>
        <w:widowControl w:val="0"/>
        <w:suppressAutoHyphens/>
        <w:autoSpaceDE w:val="0"/>
        <w:autoSpaceDN w:val="0"/>
        <w:adjustRightInd w:val="0"/>
        <w:spacing w:before="0" w:after="0"/>
        <w:ind w:right="49" w:hanging="142"/>
        <w:jc w:val="center"/>
        <w:rPr>
          <w:b/>
          <w:sz w:val="28"/>
          <w:szCs w:val="28"/>
        </w:rPr>
      </w:pPr>
      <w:r w:rsidRPr="009A2F7B">
        <w:rPr>
          <w:b/>
          <w:sz w:val="28"/>
          <w:szCs w:val="28"/>
          <w:lang w:val="vi-VN"/>
        </w:rPr>
        <w:t>H</w:t>
      </w:r>
      <w:r w:rsidR="003A0C46">
        <w:rPr>
          <w:b/>
          <w:sz w:val="28"/>
          <w:szCs w:val="28"/>
        </w:rPr>
        <w:t>UỲNH XUÂN HẢO</w:t>
      </w:r>
      <w:r w:rsidRPr="009A2F7B">
        <w:rPr>
          <w:b/>
          <w:sz w:val="28"/>
          <w:szCs w:val="28"/>
          <w:lang w:val="vi-VN"/>
        </w:rPr>
        <w:t xml:space="preserve"> </w:t>
      </w:r>
      <w:r w:rsidR="003A0C46">
        <w:rPr>
          <w:b/>
          <w:sz w:val="28"/>
          <w:szCs w:val="28"/>
        </w:rPr>
        <w:t>-</w:t>
      </w:r>
      <w:r w:rsidRPr="009A2F7B">
        <w:rPr>
          <w:b/>
          <w:sz w:val="28"/>
          <w:szCs w:val="28"/>
          <w:lang w:val="vi-VN"/>
        </w:rPr>
        <w:t xml:space="preserve"> </w:t>
      </w:r>
      <w:r w:rsidR="003A0C46">
        <w:rPr>
          <w:b/>
          <w:sz w:val="28"/>
          <w:szCs w:val="28"/>
        </w:rPr>
        <w:t>52100547</w:t>
      </w:r>
    </w:p>
    <w:p w14:paraId="4A508963" w14:textId="3FC8EF22" w:rsidR="003A0C46" w:rsidRPr="003A0C46" w:rsidRDefault="003A0C46" w:rsidP="00AA553D">
      <w:pPr>
        <w:widowControl w:val="0"/>
        <w:suppressAutoHyphens/>
        <w:autoSpaceDE w:val="0"/>
        <w:autoSpaceDN w:val="0"/>
        <w:adjustRightInd w:val="0"/>
        <w:spacing w:before="0" w:after="0"/>
        <w:ind w:right="49" w:hanging="142"/>
        <w:jc w:val="center"/>
        <w:rPr>
          <w:b/>
          <w:sz w:val="28"/>
          <w:szCs w:val="28"/>
        </w:rPr>
      </w:pPr>
      <w:r>
        <w:rPr>
          <w:b/>
          <w:sz w:val="28"/>
          <w:szCs w:val="28"/>
        </w:rPr>
        <w:t>LÊ NHẬT HUY - 52100804</w:t>
      </w:r>
    </w:p>
    <w:p w14:paraId="2F1957BC" w14:textId="77777777" w:rsidR="00AA553D" w:rsidRPr="00E357F4" w:rsidRDefault="00AA553D" w:rsidP="00AA553D">
      <w:pPr>
        <w:pStyle w:val="BodyText"/>
        <w:rPr>
          <w:sz w:val="28"/>
          <w:lang w:val="vi-VN"/>
        </w:rPr>
      </w:pPr>
    </w:p>
    <w:p w14:paraId="7A478A81" w14:textId="77777777" w:rsidR="00AA553D" w:rsidRPr="00E357F4" w:rsidRDefault="00AA553D" w:rsidP="00AA553D">
      <w:pPr>
        <w:pStyle w:val="BodyText"/>
        <w:rPr>
          <w:sz w:val="28"/>
          <w:lang w:val="vi-VN"/>
        </w:rPr>
      </w:pPr>
    </w:p>
    <w:p w14:paraId="25997472" w14:textId="77777777" w:rsidR="00AA553D" w:rsidRPr="00E357F4" w:rsidRDefault="00AA553D" w:rsidP="00AA553D">
      <w:pPr>
        <w:pStyle w:val="BodyText"/>
        <w:rPr>
          <w:sz w:val="28"/>
          <w:lang w:val="vi-VN"/>
        </w:rPr>
      </w:pPr>
    </w:p>
    <w:p w14:paraId="0B14FD61" w14:textId="7EC6FC7F" w:rsidR="00AA553D" w:rsidRPr="001D49C3" w:rsidRDefault="003A0C46" w:rsidP="00AA553D">
      <w:pPr>
        <w:spacing w:line="276" w:lineRule="auto"/>
        <w:ind w:left="540" w:right="550"/>
        <w:jc w:val="center"/>
        <w:rPr>
          <w:sz w:val="48"/>
          <w:szCs w:val="48"/>
        </w:rPr>
      </w:pPr>
      <w:r>
        <w:rPr>
          <w:b/>
          <w:sz w:val="48"/>
          <w:szCs w:val="48"/>
        </w:rPr>
        <w:t>WEB</w:t>
      </w:r>
      <w:r w:rsidR="00B1080E">
        <w:rPr>
          <w:b/>
          <w:sz w:val="48"/>
          <w:szCs w:val="48"/>
        </w:rPr>
        <w:t>SITE</w:t>
      </w:r>
      <w:r>
        <w:rPr>
          <w:b/>
          <w:sz w:val="48"/>
          <w:szCs w:val="48"/>
        </w:rPr>
        <w:t xml:space="preserve"> BÁN NÔNG SẢN</w:t>
      </w:r>
    </w:p>
    <w:p w14:paraId="3F491C0C" w14:textId="77777777" w:rsidR="00AA553D" w:rsidRPr="00E357F4" w:rsidRDefault="00AA553D" w:rsidP="00AA553D">
      <w:pPr>
        <w:pStyle w:val="BodyText"/>
        <w:rPr>
          <w:sz w:val="50"/>
          <w:lang w:val="vi-VN"/>
        </w:rPr>
      </w:pPr>
    </w:p>
    <w:p w14:paraId="72C5DFD5" w14:textId="77777777" w:rsidR="00AA553D" w:rsidRDefault="00AA553D" w:rsidP="00AA553D">
      <w:pPr>
        <w:spacing w:line="276" w:lineRule="auto"/>
        <w:ind w:left="446" w:right="461"/>
        <w:jc w:val="center"/>
        <w:rPr>
          <w:b/>
          <w:sz w:val="44"/>
          <w:szCs w:val="44"/>
        </w:rPr>
      </w:pPr>
      <w:r>
        <w:rPr>
          <w:b/>
          <w:sz w:val="44"/>
          <w:szCs w:val="44"/>
        </w:rPr>
        <w:t>DỰ ÁN CÔNG NGHỆ THÔNG TIN</w:t>
      </w:r>
    </w:p>
    <w:p w14:paraId="2C28E8AA" w14:textId="77777777" w:rsidR="00AA553D" w:rsidRPr="001D49C3" w:rsidRDefault="00AA553D" w:rsidP="00AA553D">
      <w:pPr>
        <w:spacing w:line="276" w:lineRule="auto"/>
        <w:ind w:left="446" w:right="461"/>
        <w:jc w:val="center"/>
        <w:rPr>
          <w:b/>
          <w:sz w:val="44"/>
          <w:szCs w:val="44"/>
        </w:rPr>
      </w:pPr>
    </w:p>
    <w:p w14:paraId="38728605" w14:textId="77777777" w:rsidR="00AA553D" w:rsidRDefault="00AA553D" w:rsidP="00AA553D">
      <w:pPr>
        <w:pStyle w:val="BodyText"/>
        <w:tabs>
          <w:tab w:val="left" w:pos="3919"/>
        </w:tabs>
        <w:spacing w:line="276" w:lineRule="auto"/>
        <w:jc w:val="center"/>
        <w:rPr>
          <w:b/>
          <w:bCs/>
          <w:sz w:val="44"/>
          <w:szCs w:val="44"/>
          <w:lang w:val="en-US"/>
        </w:rPr>
      </w:pPr>
    </w:p>
    <w:p w14:paraId="1C8C3381" w14:textId="06A56895" w:rsidR="00AA553D" w:rsidRDefault="003A0C46" w:rsidP="00AA553D">
      <w:pPr>
        <w:pStyle w:val="BodyText"/>
        <w:tabs>
          <w:tab w:val="left" w:pos="3919"/>
        </w:tabs>
        <w:spacing w:line="276" w:lineRule="auto"/>
        <w:jc w:val="center"/>
        <w:rPr>
          <w:sz w:val="26"/>
          <w:lang w:val="vi-VN"/>
        </w:rPr>
      </w:pPr>
      <w:r>
        <w:rPr>
          <w:b/>
          <w:bCs/>
          <w:sz w:val="44"/>
          <w:szCs w:val="44"/>
          <w:lang w:val="en-US"/>
        </w:rPr>
        <w:t>KỸ THUẬT PHẦN MỀM</w:t>
      </w:r>
    </w:p>
    <w:p w14:paraId="49A08C7E" w14:textId="77777777" w:rsidR="00AA553D" w:rsidRDefault="00AA553D" w:rsidP="00AA553D">
      <w:pPr>
        <w:rPr>
          <w:sz w:val="26"/>
          <w:lang w:val="vi-VN"/>
        </w:rPr>
      </w:pPr>
    </w:p>
    <w:p w14:paraId="2F3A9331" w14:textId="77777777" w:rsidR="00AA553D" w:rsidRDefault="00AA553D" w:rsidP="00AA553D">
      <w:pPr>
        <w:rPr>
          <w:sz w:val="26"/>
          <w:lang w:val="vi-VN"/>
        </w:rPr>
      </w:pPr>
    </w:p>
    <w:p w14:paraId="752D9B56" w14:textId="77777777" w:rsidR="00AA553D" w:rsidRPr="00E357F4" w:rsidRDefault="00AA553D" w:rsidP="00AA553D">
      <w:pPr>
        <w:rPr>
          <w:sz w:val="26"/>
          <w:lang w:val="vi-VN"/>
        </w:rPr>
      </w:pPr>
    </w:p>
    <w:p w14:paraId="71AD1897" w14:textId="77777777" w:rsidR="00AA553D" w:rsidRPr="00E357F4" w:rsidRDefault="00AA553D" w:rsidP="00AA553D">
      <w:pPr>
        <w:rPr>
          <w:sz w:val="26"/>
          <w:lang w:val="vi-VN"/>
        </w:rPr>
      </w:pPr>
    </w:p>
    <w:p w14:paraId="6B6D2E57" w14:textId="77777777" w:rsidR="003A0C46" w:rsidRDefault="003A0C46" w:rsidP="00AA553D">
      <w:pPr>
        <w:spacing w:before="10"/>
        <w:ind w:left="20"/>
        <w:jc w:val="center"/>
        <w:rPr>
          <w:b/>
          <w:sz w:val="28"/>
          <w:lang w:val="vi-VN"/>
        </w:rPr>
      </w:pPr>
    </w:p>
    <w:p w14:paraId="353E5DEC" w14:textId="71BF8296" w:rsidR="00AA553D" w:rsidRDefault="00AA553D" w:rsidP="00AA553D">
      <w:pPr>
        <w:spacing w:before="10"/>
        <w:ind w:left="20"/>
        <w:jc w:val="center"/>
        <w:rPr>
          <w:sz w:val="28"/>
          <w:szCs w:val="28"/>
          <w:lang w:val="vi-VN"/>
        </w:rPr>
      </w:pPr>
      <w:r w:rsidRPr="00E357F4">
        <w:rPr>
          <w:b/>
          <w:sz w:val="28"/>
          <w:lang w:val="vi-VN"/>
        </w:rPr>
        <w:t xml:space="preserve">THÀNH PHỐ HỒ CHÍ MINH, NĂM </w:t>
      </w:r>
      <w:bookmarkEnd w:id="0"/>
      <w:r w:rsidR="00B1080E">
        <w:rPr>
          <w:b/>
          <w:sz w:val="28"/>
        </w:rPr>
        <w:t>2024</w:t>
      </w:r>
      <w:r>
        <w:rPr>
          <w:sz w:val="28"/>
          <w:szCs w:val="28"/>
          <w:lang w:val="vi-VN"/>
        </w:rPr>
        <w:br w:type="page"/>
      </w:r>
    </w:p>
    <w:p w14:paraId="34A5E586" w14:textId="77777777" w:rsidR="00AA553D" w:rsidRPr="00E357F4" w:rsidRDefault="00AA553D" w:rsidP="00AA553D">
      <w:pPr>
        <w:spacing w:before="91"/>
        <w:ind w:left="540" w:right="550"/>
        <w:jc w:val="center"/>
        <w:rPr>
          <w:sz w:val="28"/>
          <w:szCs w:val="28"/>
          <w:lang w:val="vi-VN"/>
        </w:rPr>
      </w:pPr>
      <w:r w:rsidRPr="00E357F4">
        <w:rPr>
          <w:sz w:val="28"/>
          <w:szCs w:val="28"/>
          <w:lang w:val="vi-VN"/>
        </w:rPr>
        <w:lastRenderedPageBreak/>
        <w:t>TỔNG LIÊN ĐOÀN LAO ĐỘNG VIỆT NAM</w:t>
      </w:r>
    </w:p>
    <w:p w14:paraId="5B6327C2" w14:textId="77777777" w:rsidR="00AA553D" w:rsidRPr="00E357F4" w:rsidRDefault="00AA553D" w:rsidP="00AA553D">
      <w:pPr>
        <w:spacing w:before="3"/>
        <w:ind w:left="540" w:right="550"/>
        <w:jc w:val="center"/>
        <w:rPr>
          <w:sz w:val="28"/>
          <w:szCs w:val="28"/>
          <w:lang w:val="vi-VN"/>
        </w:rPr>
      </w:pPr>
      <w:r w:rsidRPr="00E357F4">
        <w:rPr>
          <w:b/>
          <w:sz w:val="28"/>
          <w:szCs w:val="28"/>
          <w:lang w:val="vi-VN"/>
        </w:rPr>
        <w:t>TRƯỜNG ĐẠI HỌC TÔN ĐỨC THẮNG</w:t>
      </w:r>
    </w:p>
    <w:p w14:paraId="05F934C4" w14:textId="77777777" w:rsidR="00AA553D" w:rsidRPr="009D0065" w:rsidRDefault="00AA553D" w:rsidP="00AA553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469FD46" w14:textId="77777777" w:rsidR="00AA553D" w:rsidRPr="00E357F4" w:rsidRDefault="00AA553D" w:rsidP="00AA553D">
      <w:pPr>
        <w:pStyle w:val="BodyText"/>
        <w:spacing w:before="7"/>
        <w:jc w:val="center"/>
        <w:rPr>
          <w:sz w:val="19"/>
          <w:lang w:val="vi-VN"/>
        </w:rPr>
      </w:pPr>
    </w:p>
    <w:p w14:paraId="31263781" w14:textId="77777777" w:rsidR="00AA553D" w:rsidRPr="00E357F4" w:rsidRDefault="00AA553D" w:rsidP="00AA553D">
      <w:pPr>
        <w:pStyle w:val="BodyText"/>
        <w:rPr>
          <w:sz w:val="28"/>
          <w:lang w:val="vi-VN"/>
        </w:rPr>
      </w:pPr>
      <w:r w:rsidRPr="00E357F4">
        <w:rPr>
          <w:noProof/>
          <w:lang w:val="vi-VN"/>
        </w:rPr>
        <w:drawing>
          <wp:anchor distT="0" distB="0" distL="114300" distR="114300" simplePos="0" relativeHeight="251660288" behindDoc="0" locked="0" layoutInCell="1" allowOverlap="1" wp14:anchorId="2AF046B2" wp14:editId="5ED4EBBC">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2C17DF" w14:textId="77777777" w:rsidR="00AA553D" w:rsidRPr="00E357F4" w:rsidRDefault="00AA553D" w:rsidP="00AA553D">
      <w:pPr>
        <w:pStyle w:val="BodyText"/>
        <w:rPr>
          <w:sz w:val="28"/>
          <w:lang w:val="vi-VN"/>
        </w:rPr>
      </w:pPr>
    </w:p>
    <w:p w14:paraId="109C8ED8" w14:textId="77777777" w:rsidR="00AA553D" w:rsidRDefault="00AA553D" w:rsidP="00AA553D">
      <w:pPr>
        <w:pStyle w:val="BodyText"/>
        <w:spacing w:before="1"/>
        <w:rPr>
          <w:sz w:val="38"/>
          <w:lang w:val="vi-VN"/>
        </w:rPr>
      </w:pPr>
    </w:p>
    <w:p w14:paraId="6120BD39" w14:textId="77777777" w:rsidR="00AA553D" w:rsidRPr="00E357F4" w:rsidRDefault="00AA553D" w:rsidP="00AA553D">
      <w:pPr>
        <w:pStyle w:val="BodyText"/>
        <w:spacing w:before="1"/>
        <w:rPr>
          <w:sz w:val="38"/>
          <w:lang w:val="vi-VN"/>
        </w:rPr>
      </w:pPr>
    </w:p>
    <w:p w14:paraId="36110411" w14:textId="77777777" w:rsidR="003A0C46" w:rsidRPr="003A0C46" w:rsidRDefault="003A0C46" w:rsidP="003A0C46">
      <w:pPr>
        <w:widowControl w:val="0"/>
        <w:suppressAutoHyphens/>
        <w:autoSpaceDE w:val="0"/>
        <w:autoSpaceDN w:val="0"/>
        <w:adjustRightInd w:val="0"/>
        <w:spacing w:before="0" w:after="0"/>
        <w:ind w:right="49" w:hanging="142"/>
        <w:jc w:val="center"/>
        <w:rPr>
          <w:b/>
          <w:sz w:val="28"/>
          <w:szCs w:val="28"/>
        </w:rPr>
      </w:pPr>
      <w:r>
        <w:rPr>
          <w:b/>
          <w:sz w:val="28"/>
          <w:szCs w:val="28"/>
        </w:rPr>
        <w:t>LÊ HỮU LỢI</w:t>
      </w:r>
      <w:r w:rsidRPr="009A2F7B">
        <w:rPr>
          <w:b/>
          <w:sz w:val="28"/>
          <w:szCs w:val="28"/>
          <w:lang w:val="vi-VN"/>
        </w:rPr>
        <w:t xml:space="preserve"> - </w:t>
      </w:r>
      <w:r>
        <w:rPr>
          <w:b/>
          <w:sz w:val="28"/>
          <w:szCs w:val="28"/>
        </w:rPr>
        <w:t>52100819</w:t>
      </w:r>
    </w:p>
    <w:p w14:paraId="45D5BF91" w14:textId="77777777" w:rsidR="003A0C46" w:rsidRDefault="003A0C46" w:rsidP="003A0C46">
      <w:pPr>
        <w:widowControl w:val="0"/>
        <w:suppressAutoHyphens/>
        <w:autoSpaceDE w:val="0"/>
        <w:autoSpaceDN w:val="0"/>
        <w:adjustRightInd w:val="0"/>
        <w:spacing w:before="0" w:after="0"/>
        <w:ind w:right="49" w:hanging="142"/>
        <w:jc w:val="center"/>
        <w:rPr>
          <w:b/>
          <w:sz w:val="28"/>
          <w:szCs w:val="28"/>
        </w:rPr>
      </w:pPr>
      <w:r w:rsidRPr="009A2F7B">
        <w:rPr>
          <w:b/>
          <w:sz w:val="28"/>
          <w:szCs w:val="28"/>
          <w:lang w:val="vi-VN"/>
        </w:rPr>
        <w:t>H</w:t>
      </w:r>
      <w:r>
        <w:rPr>
          <w:b/>
          <w:sz w:val="28"/>
          <w:szCs w:val="28"/>
        </w:rPr>
        <w:t>UỲNH XUÂN HẢO</w:t>
      </w:r>
      <w:r w:rsidRPr="009A2F7B">
        <w:rPr>
          <w:b/>
          <w:sz w:val="28"/>
          <w:szCs w:val="28"/>
          <w:lang w:val="vi-VN"/>
        </w:rPr>
        <w:t xml:space="preserve"> </w:t>
      </w:r>
      <w:r>
        <w:rPr>
          <w:b/>
          <w:sz w:val="28"/>
          <w:szCs w:val="28"/>
        </w:rPr>
        <w:t>-</w:t>
      </w:r>
      <w:r w:rsidRPr="009A2F7B">
        <w:rPr>
          <w:b/>
          <w:sz w:val="28"/>
          <w:szCs w:val="28"/>
          <w:lang w:val="vi-VN"/>
        </w:rPr>
        <w:t xml:space="preserve"> </w:t>
      </w:r>
      <w:r>
        <w:rPr>
          <w:b/>
          <w:sz w:val="28"/>
          <w:szCs w:val="28"/>
        </w:rPr>
        <w:t>52100547</w:t>
      </w:r>
    </w:p>
    <w:p w14:paraId="3422EAC7" w14:textId="77777777" w:rsidR="003A0C46" w:rsidRPr="003A0C46" w:rsidRDefault="003A0C46" w:rsidP="003A0C46">
      <w:pPr>
        <w:widowControl w:val="0"/>
        <w:suppressAutoHyphens/>
        <w:autoSpaceDE w:val="0"/>
        <w:autoSpaceDN w:val="0"/>
        <w:adjustRightInd w:val="0"/>
        <w:spacing w:before="0" w:after="0"/>
        <w:ind w:right="49" w:hanging="142"/>
        <w:jc w:val="center"/>
        <w:rPr>
          <w:b/>
          <w:sz w:val="28"/>
          <w:szCs w:val="28"/>
        </w:rPr>
      </w:pPr>
      <w:r>
        <w:rPr>
          <w:b/>
          <w:sz w:val="28"/>
          <w:szCs w:val="28"/>
        </w:rPr>
        <w:t>LÊ NHẬT HUY - 52100804</w:t>
      </w:r>
    </w:p>
    <w:p w14:paraId="2C248CEA" w14:textId="77777777" w:rsidR="00AA553D" w:rsidRPr="00E357F4" w:rsidRDefault="00AA553D" w:rsidP="00AA553D">
      <w:pPr>
        <w:pStyle w:val="BodyText"/>
        <w:rPr>
          <w:sz w:val="28"/>
          <w:lang w:val="vi-VN"/>
        </w:rPr>
      </w:pPr>
    </w:p>
    <w:p w14:paraId="113EB611" w14:textId="77777777" w:rsidR="00AA553D" w:rsidRPr="00E357F4" w:rsidRDefault="00AA553D" w:rsidP="00AA553D">
      <w:pPr>
        <w:pStyle w:val="BodyText"/>
        <w:rPr>
          <w:sz w:val="28"/>
          <w:lang w:val="vi-VN"/>
        </w:rPr>
      </w:pPr>
    </w:p>
    <w:p w14:paraId="2DDB6179" w14:textId="77777777" w:rsidR="00AA553D" w:rsidRPr="00E357F4" w:rsidRDefault="00AA553D" w:rsidP="00AA553D">
      <w:pPr>
        <w:pStyle w:val="BodyText"/>
        <w:rPr>
          <w:sz w:val="28"/>
          <w:lang w:val="vi-VN"/>
        </w:rPr>
      </w:pPr>
    </w:p>
    <w:p w14:paraId="54373ABE" w14:textId="606539A6" w:rsidR="00AA553D" w:rsidRPr="001D49C3" w:rsidRDefault="003A0C46" w:rsidP="00AA553D">
      <w:pPr>
        <w:spacing w:line="276" w:lineRule="auto"/>
        <w:ind w:left="540" w:right="550"/>
        <w:jc w:val="center"/>
        <w:rPr>
          <w:sz w:val="44"/>
          <w:szCs w:val="44"/>
        </w:rPr>
      </w:pPr>
      <w:r>
        <w:rPr>
          <w:b/>
          <w:sz w:val="44"/>
          <w:szCs w:val="44"/>
        </w:rPr>
        <w:t>WEB</w:t>
      </w:r>
      <w:r w:rsidR="00B1080E">
        <w:rPr>
          <w:b/>
          <w:sz w:val="44"/>
          <w:szCs w:val="44"/>
        </w:rPr>
        <w:t>SITE</w:t>
      </w:r>
      <w:r>
        <w:rPr>
          <w:b/>
          <w:sz w:val="44"/>
          <w:szCs w:val="44"/>
        </w:rPr>
        <w:t xml:space="preserve"> BÁN NÔNG SẢN</w:t>
      </w:r>
    </w:p>
    <w:p w14:paraId="65D5786B" w14:textId="77777777" w:rsidR="00AA553D" w:rsidRPr="00E357F4" w:rsidRDefault="00AA553D" w:rsidP="00AA553D">
      <w:pPr>
        <w:pStyle w:val="BodyText"/>
        <w:rPr>
          <w:sz w:val="50"/>
          <w:lang w:val="vi-VN"/>
        </w:rPr>
      </w:pPr>
    </w:p>
    <w:p w14:paraId="49798234" w14:textId="77777777" w:rsidR="00AA553D" w:rsidRDefault="00AA553D" w:rsidP="00AA553D">
      <w:pPr>
        <w:tabs>
          <w:tab w:val="left" w:pos="7830"/>
        </w:tabs>
        <w:spacing w:line="276" w:lineRule="auto"/>
        <w:ind w:left="446" w:right="461"/>
        <w:jc w:val="center"/>
        <w:rPr>
          <w:b/>
          <w:sz w:val="40"/>
          <w:szCs w:val="40"/>
        </w:rPr>
      </w:pPr>
      <w:r w:rsidRPr="005E4587">
        <w:rPr>
          <w:b/>
          <w:sz w:val="40"/>
          <w:szCs w:val="40"/>
        </w:rPr>
        <w:t>DỰ ÁN CÔNG NGHỆ THÔNG TIN</w:t>
      </w:r>
    </w:p>
    <w:p w14:paraId="5584DCDB" w14:textId="77777777" w:rsidR="00AA553D" w:rsidRPr="001D49C3" w:rsidRDefault="00AA553D" w:rsidP="00AA553D">
      <w:pPr>
        <w:tabs>
          <w:tab w:val="left" w:pos="7830"/>
        </w:tabs>
        <w:spacing w:line="276" w:lineRule="auto"/>
        <w:ind w:left="446" w:right="461"/>
        <w:jc w:val="center"/>
        <w:rPr>
          <w:b/>
          <w:sz w:val="40"/>
          <w:szCs w:val="40"/>
        </w:rPr>
      </w:pPr>
    </w:p>
    <w:p w14:paraId="6519A0D6" w14:textId="77777777" w:rsidR="00AA553D" w:rsidRDefault="00AA553D" w:rsidP="00AA553D">
      <w:pPr>
        <w:pStyle w:val="BodyText"/>
        <w:tabs>
          <w:tab w:val="left" w:pos="3919"/>
        </w:tabs>
        <w:spacing w:line="276" w:lineRule="auto"/>
        <w:jc w:val="center"/>
        <w:rPr>
          <w:b/>
          <w:bCs/>
          <w:sz w:val="44"/>
          <w:szCs w:val="44"/>
          <w:lang w:val="en-US"/>
        </w:rPr>
      </w:pPr>
    </w:p>
    <w:p w14:paraId="233C256F" w14:textId="7DFB9E8C" w:rsidR="00AA553D" w:rsidRDefault="003A0C46" w:rsidP="00AA553D">
      <w:pPr>
        <w:pStyle w:val="BodyText"/>
        <w:tabs>
          <w:tab w:val="left" w:pos="3919"/>
        </w:tabs>
        <w:spacing w:line="276" w:lineRule="auto"/>
        <w:jc w:val="center"/>
        <w:rPr>
          <w:b/>
          <w:bCs/>
          <w:sz w:val="40"/>
          <w:szCs w:val="40"/>
          <w:lang w:val="en-US"/>
        </w:rPr>
      </w:pPr>
      <w:r>
        <w:rPr>
          <w:b/>
          <w:bCs/>
          <w:sz w:val="40"/>
          <w:szCs w:val="40"/>
          <w:lang w:val="en-US"/>
        </w:rPr>
        <w:t>KỸ THUẬT PHẦN MỀM</w:t>
      </w:r>
    </w:p>
    <w:p w14:paraId="5574D82F" w14:textId="77777777" w:rsidR="00AA553D" w:rsidRDefault="00AA553D" w:rsidP="00AA553D">
      <w:pPr>
        <w:pStyle w:val="BodyText"/>
        <w:tabs>
          <w:tab w:val="left" w:pos="3919"/>
        </w:tabs>
        <w:spacing w:line="276" w:lineRule="auto"/>
        <w:jc w:val="center"/>
        <w:rPr>
          <w:b/>
          <w:bCs/>
          <w:sz w:val="40"/>
          <w:szCs w:val="40"/>
          <w:lang w:val="en-US"/>
        </w:rPr>
      </w:pPr>
    </w:p>
    <w:p w14:paraId="7E965A23" w14:textId="77777777" w:rsidR="00AA553D" w:rsidRPr="00032172" w:rsidRDefault="00AA553D" w:rsidP="00AA553D">
      <w:pPr>
        <w:tabs>
          <w:tab w:val="center" w:pos="4730"/>
        </w:tabs>
        <w:ind w:right="49"/>
        <w:jc w:val="center"/>
        <w:rPr>
          <w:sz w:val="28"/>
          <w:szCs w:val="28"/>
        </w:rPr>
      </w:pPr>
      <w:r w:rsidRPr="00032172">
        <w:rPr>
          <w:sz w:val="28"/>
          <w:szCs w:val="28"/>
          <w:lang w:val="vi-VN"/>
        </w:rPr>
        <w:t>Người hướng dẫn</w:t>
      </w:r>
    </w:p>
    <w:p w14:paraId="690CF376" w14:textId="53AE9383" w:rsidR="00AA553D" w:rsidRDefault="00AA553D" w:rsidP="00AA553D">
      <w:pPr>
        <w:pStyle w:val="BodyText"/>
        <w:tabs>
          <w:tab w:val="left" w:pos="3919"/>
        </w:tabs>
        <w:spacing w:line="276" w:lineRule="auto"/>
        <w:jc w:val="center"/>
        <w:rPr>
          <w:sz w:val="26"/>
          <w:lang w:val="vi-VN"/>
        </w:rPr>
      </w:pPr>
      <w:r w:rsidRPr="00032172">
        <w:rPr>
          <w:b/>
          <w:sz w:val="28"/>
          <w:szCs w:val="28"/>
          <w:lang w:val="en-US"/>
        </w:rPr>
        <w:t>T</w:t>
      </w:r>
      <w:r>
        <w:rPr>
          <w:b/>
          <w:sz w:val="28"/>
          <w:szCs w:val="28"/>
          <w:lang w:val="en-US"/>
        </w:rPr>
        <w:t>h</w:t>
      </w:r>
      <w:r w:rsidRPr="00032172">
        <w:rPr>
          <w:b/>
          <w:sz w:val="28"/>
          <w:szCs w:val="28"/>
          <w:lang w:val="vi-VN"/>
        </w:rPr>
        <w:t>S.</w:t>
      </w:r>
      <w:r>
        <w:rPr>
          <w:b/>
          <w:sz w:val="28"/>
          <w:szCs w:val="28"/>
          <w:lang w:val="en-US"/>
        </w:rPr>
        <w:t xml:space="preserve"> Vũ Đình Hồng</w:t>
      </w:r>
    </w:p>
    <w:p w14:paraId="30E4F4B9" w14:textId="77777777" w:rsidR="00AA553D" w:rsidRPr="00E357F4" w:rsidRDefault="00AA553D" w:rsidP="00AA553D">
      <w:pPr>
        <w:rPr>
          <w:sz w:val="26"/>
          <w:lang w:val="vi-VN"/>
        </w:rPr>
      </w:pPr>
    </w:p>
    <w:p w14:paraId="5B4250A4" w14:textId="77777777" w:rsidR="003A0C46" w:rsidRPr="00E357F4" w:rsidRDefault="003A0C46" w:rsidP="00AA553D">
      <w:pPr>
        <w:rPr>
          <w:sz w:val="26"/>
          <w:lang w:val="vi-VN"/>
        </w:rPr>
      </w:pPr>
    </w:p>
    <w:p w14:paraId="73BF98F9" w14:textId="21748EFC" w:rsidR="00AA553D" w:rsidRPr="009D0065" w:rsidRDefault="00AA553D" w:rsidP="00AA553D">
      <w:pPr>
        <w:spacing w:before="10"/>
        <w:ind w:left="20"/>
        <w:jc w:val="center"/>
        <w:rPr>
          <w:b/>
          <w:sz w:val="28"/>
          <w:lang w:val="vi-VN"/>
        </w:rPr>
        <w:sectPr w:rsidR="00AA553D" w:rsidRPr="009D0065" w:rsidSect="00582FAB">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Pr>
          <w:b/>
          <w:sz w:val="28"/>
        </w:rPr>
        <w:t>2024</w:t>
      </w:r>
    </w:p>
    <w:p w14:paraId="185C764E" w14:textId="77777777" w:rsidR="00AA553D" w:rsidRPr="00E357F4" w:rsidRDefault="00AA553D" w:rsidP="00AA553D">
      <w:pPr>
        <w:jc w:val="center"/>
        <w:rPr>
          <w:b/>
          <w:bCs/>
          <w:sz w:val="32"/>
          <w:szCs w:val="32"/>
          <w:lang w:val="vi-VN"/>
        </w:rPr>
      </w:pPr>
      <w:r w:rsidRPr="00E357F4">
        <w:rPr>
          <w:b/>
          <w:bCs/>
          <w:sz w:val="32"/>
          <w:szCs w:val="32"/>
          <w:lang w:val="vi-VN"/>
        </w:rPr>
        <w:lastRenderedPageBreak/>
        <w:t>LỜI CẢM ƠN</w:t>
      </w:r>
    </w:p>
    <w:p w14:paraId="2E334CE7" w14:textId="77777777" w:rsidR="00AA553D" w:rsidRDefault="00AA553D" w:rsidP="00AA553D">
      <w:pPr>
        <w:pStyle w:val="Nidungvnbn"/>
      </w:pPr>
    </w:p>
    <w:p w14:paraId="137372A1" w14:textId="77777777" w:rsidR="00247C46" w:rsidRPr="00834858" w:rsidRDefault="00247C46" w:rsidP="00247C46">
      <w:pPr>
        <w:pStyle w:val="Nidungvnbn"/>
        <w:jc w:val="left"/>
      </w:pPr>
      <w:r w:rsidRPr="00834858">
        <w:rPr>
          <w:lang w:val="vi-VN"/>
        </w:rPr>
        <w:t xml:space="preserve">Kính gửi </w:t>
      </w:r>
      <w:r>
        <w:t>ThS. Vũ Đình Hồng,</w:t>
      </w:r>
    </w:p>
    <w:p w14:paraId="4F01586A" w14:textId="77777777" w:rsidR="00247C46" w:rsidRPr="00834858" w:rsidRDefault="00247C46" w:rsidP="00247C46">
      <w:pPr>
        <w:pStyle w:val="Nidungvnbn"/>
        <w:jc w:val="left"/>
      </w:pPr>
      <w:r>
        <w:t>Lời đầu tiên cho nhóm em</w:t>
      </w:r>
      <w:r w:rsidRPr="00834858">
        <w:rPr>
          <w:lang w:val="vi-VN"/>
        </w:rPr>
        <w:t xml:space="preserve"> xin gửi lời cảm ơn chân thành nhất đến </w:t>
      </w:r>
      <w:r>
        <w:t xml:space="preserve">thầy </w:t>
      </w:r>
      <w:r w:rsidRPr="00834858">
        <w:rPr>
          <w:lang w:val="vi-VN"/>
        </w:rPr>
        <w:t xml:space="preserve">đã dành thời gian quý báu để đánh giá và chấm điểm tiểu luận giữa kỳ của </w:t>
      </w:r>
      <w:r>
        <w:t>nhóm</w:t>
      </w:r>
      <w:r w:rsidRPr="00834858">
        <w:rPr>
          <w:lang w:val="vi-VN"/>
        </w:rPr>
        <w:t xml:space="preserve"> </w:t>
      </w:r>
      <w:r>
        <w:t>em.</w:t>
      </w:r>
    </w:p>
    <w:p w14:paraId="01A9B0C1" w14:textId="77777777" w:rsidR="00247C46" w:rsidRPr="00834858" w:rsidRDefault="00247C46" w:rsidP="00247C46">
      <w:pPr>
        <w:pStyle w:val="Nidungvnbn"/>
        <w:jc w:val="left"/>
        <w:rPr>
          <w:lang w:val="vi-VN"/>
        </w:rPr>
      </w:pPr>
      <w:r>
        <w:t>Nhóm</w:t>
      </w:r>
      <w:r w:rsidRPr="00834858">
        <w:rPr>
          <w:lang w:val="vi-VN"/>
        </w:rPr>
        <w:t xml:space="preserve"> </w:t>
      </w:r>
      <w:r>
        <w:t>em</w:t>
      </w:r>
      <w:r w:rsidRPr="00834858">
        <w:rPr>
          <w:lang w:val="vi-VN"/>
        </w:rPr>
        <w:t xml:space="preserve"> trân trọng sự kiên nhẫn và sự chỉ dẫn </w:t>
      </w:r>
      <w:r>
        <w:t>tận tâm</w:t>
      </w:r>
      <w:r w:rsidRPr="00834858">
        <w:rPr>
          <w:lang w:val="vi-VN"/>
        </w:rPr>
        <w:t xml:space="preserve"> của </w:t>
      </w:r>
      <w:r>
        <w:t>thầy</w:t>
      </w:r>
      <w:r w:rsidRPr="00834858">
        <w:rPr>
          <w:lang w:val="vi-VN"/>
        </w:rPr>
        <w:t xml:space="preserve"> trong quá trình </w:t>
      </w:r>
      <w:r>
        <w:t>học</w:t>
      </w:r>
      <w:r w:rsidRPr="00834858">
        <w:rPr>
          <w:lang w:val="vi-VN"/>
        </w:rPr>
        <w:t xml:space="preserve">. Những lời nhận xét và góp ý của </w:t>
      </w:r>
      <w:r>
        <w:t>thầy</w:t>
      </w:r>
      <w:r w:rsidRPr="00834858">
        <w:rPr>
          <w:lang w:val="vi-VN"/>
        </w:rPr>
        <w:t xml:space="preserve"> đã giúp</w:t>
      </w:r>
      <w:r>
        <w:t xml:space="preserve"> nhóm em</w:t>
      </w:r>
      <w:r w:rsidRPr="00834858">
        <w:rPr>
          <w:lang w:val="vi-VN"/>
        </w:rPr>
        <w:t xml:space="preserve"> hiểu rõ hơn về chủ đề cũng như cải thiện kỹ năng </w:t>
      </w:r>
      <w:r>
        <w:t>còn thiếu sót</w:t>
      </w:r>
      <w:r w:rsidRPr="00834858">
        <w:rPr>
          <w:lang w:val="vi-VN"/>
        </w:rPr>
        <w:t>.</w:t>
      </w:r>
    </w:p>
    <w:p w14:paraId="65EE9236" w14:textId="77777777" w:rsidR="00247C46" w:rsidRPr="00834858" w:rsidRDefault="00247C46" w:rsidP="00247C46">
      <w:pPr>
        <w:pStyle w:val="Nidungvnbn"/>
        <w:jc w:val="left"/>
        <w:rPr>
          <w:lang w:val="vi-VN"/>
        </w:rPr>
      </w:pPr>
      <w:r>
        <w:t>Nhóm em</w:t>
      </w:r>
      <w:r w:rsidRPr="00834858">
        <w:rPr>
          <w:lang w:val="vi-VN"/>
        </w:rPr>
        <w:t xml:space="preserve"> hứa sẽ tiếp tục cố gắng học tập và phát triển, và sẽ luôn trân trọng những kiến thức và kinh nghiệm mà </w:t>
      </w:r>
      <w:r>
        <w:t>thầy</w:t>
      </w:r>
      <w:r w:rsidRPr="00834858">
        <w:rPr>
          <w:lang w:val="vi-VN"/>
        </w:rPr>
        <w:t xml:space="preserve"> đã chia sẻ.</w:t>
      </w:r>
    </w:p>
    <w:p w14:paraId="0C6C0101" w14:textId="77777777" w:rsidR="00247C46" w:rsidRPr="00B41AC5" w:rsidRDefault="00247C46" w:rsidP="00247C46">
      <w:pPr>
        <w:pStyle w:val="Nidungvnbn"/>
        <w:jc w:val="left"/>
      </w:pPr>
      <w:r w:rsidRPr="00834858">
        <w:rPr>
          <w:lang w:val="vi-VN"/>
        </w:rPr>
        <w:t>Xin</w:t>
      </w:r>
      <w:r>
        <w:t xml:space="preserve"> </w:t>
      </w:r>
      <w:r w:rsidRPr="00834858">
        <w:rPr>
          <w:lang w:val="vi-VN"/>
        </w:rPr>
        <w:t>chân thành cảm ơn</w:t>
      </w:r>
      <w:r>
        <w:t>!</w:t>
      </w:r>
    </w:p>
    <w:p w14:paraId="266F4B12" w14:textId="77777777" w:rsidR="00247C46" w:rsidRDefault="00247C46" w:rsidP="00247C46">
      <w:pPr>
        <w:ind w:left="3600"/>
        <w:jc w:val="center"/>
        <w:rPr>
          <w:b/>
          <w:bCs/>
          <w:sz w:val="32"/>
          <w:szCs w:val="32"/>
          <w:lang w:val="vi-VN"/>
        </w:rPr>
      </w:pPr>
    </w:p>
    <w:p w14:paraId="169FC4DD" w14:textId="75A39836" w:rsidR="00247C46" w:rsidRDefault="00247C46" w:rsidP="00247C46">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30 </w:t>
      </w:r>
      <w:r>
        <w:rPr>
          <w:i/>
          <w:sz w:val="26"/>
          <w:szCs w:val="26"/>
          <w:lang w:val="vi-VN"/>
        </w:rPr>
        <w:t>tháng</w:t>
      </w:r>
      <w:r>
        <w:rPr>
          <w:i/>
          <w:sz w:val="26"/>
          <w:szCs w:val="26"/>
        </w:rPr>
        <w:t xml:space="preserve"> 4 </w:t>
      </w:r>
      <w:r>
        <w:rPr>
          <w:i/>
          <w:sz w:val="26"/>
          <w:szCs w:val="26"/>
          <w:lang w:val="vi-VN"/>
        </w:rPr>
        <w:t>năm 20</w:t>
      </w:r>
      <w:r>
        <w:rPr>
          <w:i/>
          <w:sz w:val="26"/>
          <w:szCs w:val="26"/>
        </w:rPr>
        <w:t>24</w:t>
      </w:r>
      <w:r>
        <w:rPr>
          <w:i/>
          <w:sz w:val="26"/>
          <w:szCs w:val="26"/>
          <w:lang w:val="vi-VN"/>
        </w:rPr>
        <w:t xml:space="preserve">     </w:t>
      </w:r>
    </w:p>
    <w:p w14:paraId="0A50052A" w14:textId="77777777" w:rsidR="00247C46" w:rsidRDefault="00247C46" w:rsidP="00247C46">
      <w:pPr>
        <w:ind w:left="3600"/>
        <w:jc w:val="center"/>
        <w:rPr>
          <w:i/>
          <w:sz w:val="26"/>
          <w:szCs w:val="26"/>
          <w:lang w:val="vi-VN"/>
        </w:rPr>
      </w:pPr>
      <w:r>
        <w:rPr>
          <w:i/>
          <w:sz w:val="26"/>
          <w:szCs w:val="26"/>
          <w:lang w:val="vi-VN"/>
        </w:rPr>
        <w:t>Tác giả</w:t>
      </w:r>
    </w:p>
    <w:p w14:paraId="3AE2DC8C" w14:textId="77777777" w:rsidR="00247C46" w:rsidRDefault="00247C46" w:rsidP="00247C46">
      <w:pPr>
        <w:ind w:left="3211" w:firstLine="360"/>
        <w:jc w:val="center"/>
        <w:rPr>
          <w:i/>
          <w:sz w:val="26"/>
          <w:szCs w:val="26"/>
        </w:rPr>
      </w:pPr>
      <w:r>
        <w:rPr>
          <w:i/>
          <w:sz w:val="26"/>
          <w:szCs w:val="26"/>
          <w:lang w:val="vi-VN"/>
        </w:rPr>
        <w:t>(Ký tên và ghi rõ họ tên)</w:t>
      </w:r>
    </w:p>
    <w:p w14:paraId="2C33BADB" w14:textId="77777777" w:rsidR="00247C46" w:rsidRDefault="00247C46" w:rsidP="00247C46">
      <w:pPr>
        <w:ind w:left="3211" w:firstLine="360"/>
        <w:jc w:val="center"/>
        <w:rPr>
          <w:i/>
          <w:sz w:val="26"/>
          <w:szCs w:val="26"/>
        </w:rPr>
      </w:pPr>
    </w:p>
    <w:p w14:paraId="57942EC9" w14:textId="77777777" w:rsidR="00247C46" w:rsidRDefault="00247C46" w:rsidP="00247C46">
      <w:pPr>
        <w:ind w:left="3211" w:firstLine="360"/>
        <w:jc w:val="center"/>
        <w:rPr>
          <w:i/>
          <w:sz w:val="26"/>
          <w:szCs w:val="26"/>
        </w:rPr>
      </w:pPr>
    </w:p>
    <w:p w14:paraId="6AD3BCF1" w14:textId="77777777" w:rsidR="00247C46" w:rsidRDefault="00247C46" w:rsidP="00247C46">
      <w:pPr>
        <w:ind w:left="3211" w:firstLine="360"/>
        <w:jc w:val="center"/>
        <w:rPr>
          <w:i/>
          <w:sz w:val="26"/>
          <w:szCs w:val="26"/>
        </w:rPr>
      </w:pPr>
    </w:p>
    <w:p w14:paraId="58046748" w14:textId="77777777" w:rsidR="00247C46" w:rsidRDefault="00247C46" w:rsidP="00247C46">
      <w:pPr>
        <w:ind w:left="3211" w:firstLine="360"/>
        <w:jc w:val="center"/>
        <w:rPr>
          <w:i/>
          <w:sz w:val="26"/>
          <w:szCs w:val="26"/>
        </w:rPr>
      </w:pPr>
      <w:r>
        <w:rPr>
          <w:i/>
          <w:sz w:val="26"/>
          <w:szCs w:val="26"/>
        </w:rPr>
        <w:t>Lê Hữu Lợi</w:t>
      </w:r>
    </w:p>
    <w:p w14:paraId="3BFB0734" w14:textId="77777777" w:rsidR="00247C46" w:rsidRDefault="00247C46" w:rsidP="00247C46">
      <w:pPr>
        <w:ind w:left="3211" w:firstLine="360"/>
        <w:jc w:val="center"/>
        <w:rPr>
          <w:i/>
          <w:sz w:val="26"/>
          <w:szCs w:val="26"/>
        </w:rPr>
      </w:pPr>
    </w:p>
    <w:p w14:paraId="28502BC3" w14:textId="77777777" w:rsidR="00247C46" w:rsidRDefault="00247C46" w:rsidP="00247C46">
      <w:pPr>
        <w:ind w:left="3211" w:firstLine="360"/>
        <w:jc w:val="center"/>
        <w:rPr>
          <w:i/>
          <w:sz w:val="26"/>
          <w:szCs w:val="26"/>
        </w:rPr>
      </w:pPr>
    </w:p>
    <w:p w14:paraId="26AB9176" w14:textId="77777777" w:rsidR="00247C46" w:rsidRDefault="00247C46" w:rsidP="00247C46">
      <w:pPr>
        <w:ind w:left="3211" w:firstLine="360"/>
        <w:jc w:val="center"/>
        <w:rPr>
          <w:i/>
          <w:sz w:val="26"/>
          <w:szCs w:val="26"/>
        </w:rPr>
      </w:pPr>
    </w:p>
    <w:p w14:paraId="1EF8297F" w14:textId="77777777" w:rsidR="00247C46" w:rsidRDefault="00247C46" w:rsidP="00247C46">
      <w:pPr>
        <w:ind w:left="3211" w:firstLine="360"/>
        <w:jc w:val="center"/>
        <w:rPr>
          <w:i/>
          <w:sz w:val="26"/>
          <w:szCs w:val="26"/>
        </w:rPr>
      </w:pPr>
      <w:r>
        <w:rPr>
          <w:i/>
          <w:sz w:val="26"/>
          <w:szCs w:val="26"/>
        </w:rPr>
        <w:t>Huỳnh Xuân Hảo</w:t>
      </w:r>
    </w:p>
    <w:p w14:paraId="315CA782" w14:textId="77777777" w:rsidR="00247C46" w:rsidRDefault="00247C46" w:rsidP="00247C46">
      <w:pPr>
        <w:ind w:left="3211" w:firstLine="360"/>
        <w:jc w:val="center"/>
        <w:rPr>
          <w:i/>
          <w:sz w:val="26"/>
          <w:szCs w:val="26"/>
        </w:rPr>
      </w:pPr>
    </w:p>
    <w:p w14:paraId="4A92ECCF" w14:textId="77777777" w:rsidR="00247C46" w:rsidRDefault="00247C46" w:rsidP="00247C46">
      <w:pPr>
        <w:ind w:left="3211" w:firstLine="360"/>
        <w:jc w:val="center"/>
        <w:rPr>
          <w:i/>
          <w:sz w:val="26"/>
          <w:szCs w:val="26"/>
        </w:rPr>
      </w:pPr>
    </w:p>
    <w:p w14:paraId="01939F17" w14:textId="77777777" w:rsidR="00247C46" w:rsidRDefault="00247C46" w:rsidP="00247C46">
      <w:pPr>
        <w:ind w:left="3211" w:firstLine="360"/>
        <w:jc w:val="center"/>
        <w:rPr>
          <w:i/>
          <w:sz w:val="26"/>
          <w:szCs w:val="26"/>
        </w:rPr>
      </w:pPr>
    </w:p>
    <w:p w14:paraId="174AD953" w14:textId="77777777" w:rsidR="00247C46" w:rsidRPr="00B41AC5" w:rsidRDefault="00247C46" w:rsidP="00247C46">
      <w:pPr>
        <w:ind w:left="3211" w:firstLine="360"/>
        <w:jc w:val="center"/>
        <w:rPr>
          <w:i/>
          <w:sz w:val="26"/>
          <w:szCs w:val="26"/>
        </w:rPr>
      </w:pPr>
      <w:r>
        <w:rPr>
          <w:i/>
          <w:sz w:val="26"/>
          <w:szCs w:val="26"/>
        </w:rPr>
        <w:t>Lê Nhật Huy</w:t>
      </w:r>
    </w:p>
    <w:p w14:paraId="5571D5C3" w14:textId="77777777" w:rsidR="00AA553D" w:rsidRPr="00931327" w:rsidRDefault="00AA553D" w:rsidP="00AA553D">
      <w:pPr>
        <w:pStyle w:val="Nidungvnbn"/>
        <w:rPr>
          <w:b/>
          <w:bCs/>
          <w:sz w:val="32"/>
          <w:szCs w:val="32"/>
        </w:rPr>
        <w:sectPr w:rsidR="00AA553D" w:rsidRPr="00931327" w:rsidSect="00582FAB">
          <w:headerReference w:type="default" r:id="rId10"/>
          <w:pgSz w:w="11906" w:h="16838" w:code="9"/>
          <w:pgMar w:top="1985" w:right="1134" w:bottom="1701" w:left="1985" w:header="720" w:footer="720" w:gutter="0"/>
          <w:pgNumType w:fmt="lowerRoman" w:start="1"/>
          <w:cols w:space="720"/>
          <w:docGrid w:linePitch="360"/>
        </w:sectPr>
      </w:pPr>
    </w:p>
    <w:p w14:paraId="0B228AFC" w14:textId="77777777" w:rsidR="00AA553D" w:rsidRPr="00E357F4" w:rsidRDefault="00AA553D" w:rsidP="00AA553D">
      <w:pPr>
        <w:spacing w:before="103" w:line="362" w:lineRule="auto"/>
        <w:ind w:right="10"/>
        <w:jc w:val="center"/>
        <w:rPr>
          <w:b/>
          <w:sz w:val="32"/>
          <w:lang w:val="vi-VN"/>
        </w:rPr>
      </w:pPr>
      <w:r w:rsidRPr="00E357F4">
        <w:rPr>
          <w:b/>
          <w:sz w:val="32"/>
          <w:lang w:val="vi-VN"/>
        </w:rPr>
        <w:lastRenderedPageBreak/>
        <w:t xml:space="preserve">CÔNG TRÌNH ĐƯỢC HOÀN THÀNH </w:t>
      </w:r>
    </w:p>
    <w:p w14:paraId="473AA3AA" w14:textId="77777777" w:rsidR="00AA553D" w:rsidRPr="00E357F4" w:rsidRDefault="00AA553D" w:rsidP="00AA553D">
      <w:pPr>
        <w:spacing w:before="103" w:line="362" w:lineRule="auto"/>
        <w:ind w:right="10"/>
        <w:jc w:val="center"/>
        <w:rPr>
          <w:b/>
          <w:sz w:val="32"/>
          <w:lang w:val="vi-VN"/>
        </w:rPr>
      </w:pPr>
      <w:r w:rsidRPr="00E357F4">
        <w:rPr>
          <w:b/>
          <w:sz w:val="32"/>
          <w:lang w:val="vi-VN"/>
        </w:rPr>
        <w:t>TẠI TRƯỜNG ĐẠI HỌC TÔN ĐỨC THẮNG</w:t>
      </w:r>
    </w:p>
    <w:p w14:paraId="2FA57A7D" w14:textId="6552F506" w:rsidR="00AA553D" w:rsidRPr="00E357F4" w:rsidRDefault="00AA553D" w:rsidP="00AA553D">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Pr>
          <w:sz w:val="26"/>
          <w:szCs w:val="26"/>
          <w:lang w:val="en-US"/>
        </w:rPr>
        <w:t xml:space="preserve"> </w:t>
      </w:r>
      <w:r w:rsidRPr="00B127A5">
        <w:rPr>
          <w:sz w:val="26"/>
          <w:szCs w:val="26"/>
          <w:highlight w:val="yellow"/>
          <w:lang w:val="en-US"/>
        </w:rPr>
        <w:t>T</w:t>
      </w:r>
      <w:r w:rsidR="00563428">
        <w:rPr>
          <w:sz w:val="26"/>
          <w:szCs w:val="26"/>
          <w:highlight w:val="yellow"/>
          <w:lang w:val="en-US"/>
        </w:rPr>
        <w:t>h</w:t>
      </w:r>
      <w:r w:rsidRPr="00B127A5">
        <w:rPr>
          <w:sz w:val="26"/>
          <w:szCs w:val="26"/>
          <w:highlight w:val="yellow"/>
          <w:lang w:val="en-US"/>
        </w:rPr>
        <w:t>S.</w:t>
      </w:r>
      <w:r w:rsidR="00563428">
        <w:rPr>
          <w:sz w:val="26"/>
          <w:szCs w:val="26"/>
          <w:highlight w:val="yellow"/>
          <w:lang w:val="en-US"/>
        </w:rPr>
        <w:t xml:space="preserve"> Vũ Đình Hồng</w:t>
      </w:r>
      <w:r w:rsidRPr="00E357F4">
        <w:rPr>
          <w:sz w:val="26"/>
          <w:szCs w:val="26"/>
          <w:lang w:val="vi-VN"/>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7A58DD0E" w14:textId="77777777" w:rsidR="00AA553D" w:rsidRPr="00E357F4" w:rsidRDefault="00AA553D" w:rsidP="00AA553D">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E256583" w14:textId="77777777" w:rsidR="00AA553D" w:rsidRPr="00E357F4" w:rsidRDefault="00AA553D" w:rsidP="00AA553D">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3BB41D25" w14:textId="76EE9930" w:rsidR="00AA553D" w:rsidRPr="00743F7E" w:rsidRDefault="00AA553D" w:rsidP="00AA553D">
      <w:pPr>
        <w:spacing w:before="240"/>
        <w:ind w:left="3828"/>
        <w:jc w:val="both"/>
        <w:rPr>
          <w:i/>
          <w:sz w:val="26"/>
          <w:szCs w:val="26"/>
        </w:rPr>
      </w:pPr>
      <w:r w:rsidRPr="00E357F4">
        <w:rPr>
          <w:i/>
          <w:sz w:val="26"/>
          <w:szCs w:val="26"/>
          <w:lang w:val="vi-VN"/>
        </w:rPr>
        <w:t xml:space="preserve">TP. Hồ Chí Minh, ngày </w:t>
      </w:r>
      <w:r w:rsidR="001B6FBB">
        <w:rPr>
          <w:i/>
          <w:sz w:val="26"/>
          <w:szCs w:val="26"/>
        </w:rPr>
        <w:t>30</w:t>
      </w:r>
      <w:r w:rsidRPr="00E357F4">
        <w:rPr>
          <w:i/>
          <w:sz w:val="26"/>
          <w:szCs w:val="26"/>
          <w:lang w:val="vi-VN"/>
        </w:rPr>
        <w:t xml:space="preserve"> tháng </w:t>
      </w:r>
      <w:r w:rsidR="002A2540">
        <w:rPr>
          <w:i/>
          <w:sz w:val="26"/>
          <w:szCs w:val="26"/>
        </w:rPr>
        <w:t>4</w:t>
      </w:r>
      <w:r w:rsidRPr="00E357F4">
        <w:rPr>
          <w:i/>
          <w:sz w:val="26"/>
          <w:szCs w:val="26"/>
          <w:lang w:val="vi-VN"/>
        </w:rPr>
        <w:t xml:space="preserve"> năm</w:t>
      </w:r>
      <w:r>
        <w:rPr>
          <w:i/>
          <w:sz w:val="26"/>
          <w:szCs w:val="26"/>
        </w:rPr>
        <w:t xml:space="preserve"> 20</w:t>
      </w:r>
      <w:r w:rsidR="002A2540">
        <w:rPr>
          <w:i/>
          <w:sz w:val="26"/>
          <w:szCs w:val="26"/>
        </w:rPr>
        <w:t>24</w:t>
      </w:r>
    </w:p>
    <w:p w14:paraId="07CEE405" w14:textId="77777777" w:rsidR="00AA553D" w:rsidRPr="00E357F4" w:rsidRDefault="00AA553D" w:rsidP="00AA553D">
      <w:pPr>
        <w:spacing w:before="141"/>
        <w:ind w:left="3932" w:right="828"/>
        <w:jc w:val="center"/>
        <w:rPr>
          <w:i/>
          <w:sz w:val="26"/>
          <w:szCs w:val="26"/>
          <w:lang w:val="vi-VN"/>
        </w:rPr>
      </w:pPr>
      <w:r w:rsidRPr="00E357F4">
        <w:rPr>
          <w:i/>
          <w:sz w:val="26"/>
          <w:szCs w:val="26"/>
          <w:lang w:val="vi-VN"/>
        </w:rPr>
        <w:t>Tác giả</w:t>
      </w:r>
    </w:p>
    <w:p w14:paraId="270E438C" w14:textId="77777777" w:rsidR="00AA553D" w:rsidRPr="00E357F4" w:rsidRDefault="00AA553D" w:rsidP="00AA553D">
      <w:pPr>
        <w:spacing w:before="147"/>
        <w:ind w:left="3940" w:right="828"/>
        <w:jc w:val="center"/>
        <w:rPr>
          <w:i/>
          <w:sz w:val="26"/>
          <w:szCs w:val="26"/>
          <w:lang w:val="vi-VN"/>
        </w:rPr>
      </w:pPr>
      <w:r w:rsidRPr="00E357F4">
        <w:rPr>
          <w:i/>
          <w:sz w:val="26"/>
          <w:szCs w:val="26"/>
          <w:lang w:val="vi-VN"/>
        </w:rPr>
        <w:t>(Ký tên và ghi rõ họ tên)</w:t>
      </w:r>
    </w:p>
    <w:p w14:paraId="4F9D5E6F" w14:textId="633CB1BF" w:rsidR="002A2540" w:rsidRDefault="002A2540" w:rsidP="00AA553D">
      <w:pPr>
        <w:tabs>
          <w:tab w:val="center" w:pos="6379"/>
        </w:tabs>
        <w:spacing w:after="200" w:line="276" w:lineRule="auto"/>
        <w:rPr>
          <w:i/>
          <w:sz w:val="26"/>
          <w:szCs w:val="26"/>
          <w:lang w:val="vi-VN"/>
        </w:rPr>
      </w:pPr>
    </w:p>
    <w:p w14:paraId="2A7BDC08" w14:textId="50F0DF80" w:rsidR="002A2540" w:rsidRPr="009717BB" w:rsidRDefault="002A2540" w:rsidP="00AA553D">
      <w:pPr>
        <w:tabs>
          <w:tab w:val="center" w:pos="6379"/>
        </w:tabs>
        <w:spacing w:after="200" w:line="276" w:lineRule="auto"/>
        <w:rPr>
          <w:b/>
          <w:bCs/>
          <w:iCs/>
          <w:sz w:val="26"/>
          <w:szCs w:val="26"/>
        </w:rPr>
      </w:pPr>
      <w:r>
        <w:rPr>
          <w:i/>
          <w:sz w:val="26"/>
          <w:szCs w:val="26"/>
        </w:rPr>
        <w:t xml:space="preserve">                                                                                 Lê Hữu Lợi</w:t>
      </w:r>
    </w:p>
    <w:p w14:paraId="43BB1BAC" w14:textId="7C217E15" w:rsidR="002A2540" w:rsidRDefault="002A2540" w:rsidP="00AA553D">
      <w:pPr>
        <w:tabs>
          <w:tab w:val="center" w:pos="6379"/>
        </w:tabs>
        <w:spacing w:after="200" w:line="276" w:lineRule="auto"/>
        <w:rPr>
          <w:i/>
          <w:sz w:val="26"/>
          <w:szCs w:val="26"/>
        </w:rPr>
      </w:pPr>
    </w:p>
    <w:p w14:paraId="2BEEDB59" w14:textId="7613AC3D" w:rsidR="002A2540" w:rsidRDefault="002A2540" w:rsidP="00AA553D">
      <w:pPr>
        <w:tabs>
          <w:tab w:val="center" w:pos="6379"/>
        </w:tabs>
        <w:spacing w:after="200" w:line="276" w:lineRule="auto"/>
        <w:rPr>
          <w:i/>
          <w:sz w:val="26"/>
          <w:szCs w:val="26"/>
        </w:rPr>
      </w:pPr>
      <w:r>
        <w:rPr>
          <w:i/>
          <w:sz w:val="26"/>
          <w:szCs w:val="26"/>
        </w:rPr>
        <w:t xml:space="preserve">                                                                              Huỳnh Xuân Hảo</w:t>
      </w:r>
    </w:p>
    <w:p w14:paraId="6BC38BFB" w14:textId="2B677C95" w:rsidR="002A2540" w:rsidRDefault="002A2540" w:rsidP="00AA553D">
      <w:pPr>
        <w:tabs>
          <w:tab w:val="center" w:pos="6379"/>
        </w:tabs>
        <w:spacing w:after="200" w:line="276" w:lineRule="auto"/>
        <w:rPr>
          <w:i/>
          <w:sz w:val="26"/>
          <w:szCs w:val="26"/>
        </w:rPr>
      </w:pPr>
      <w:r>
        <w:rPr>
          <w:i/>
          <w:sz w:val="26"/>
          <w:szCs w:val="26"/>
        </w:rPr>
        <w:t xml:space="preserve"> </w:t>
      </w:r>
    </w:p>
    <w:p w14:paraId="5DEFF81D" w14:textId="68B02CC8" w:rsidR="00AA553D" w:rsidRPr="00EB39BC" w:rsidRDefault="002A2540" w:rsidP="00EB39BC">
      <w:pPr>
        <w:tabs>
          <w:tab w:val="center" w:pos="6379"/>
        </w:tabs>
        <w:spacing w:after="200" w:line="276" w:lineRule="auto"/>
        <w:rPr>
          <w:i/>
          <w:sz w:val="26"/>
          <w:szCs w:val="26"/>
        </w:rPr>
        <w:sectPr w:rsidR="00AA553D" w:rsidRPr="00EB39BC" w:rsidSect="00582FAB">
          <w:pgSz w:w="11906" w:h="16838" w:code="9"/>
          <w:pgMar w:top="1985" w:right="1134" w:bottom="1701" w:left="1985" w:header="720" w:footer="720" w:gutter="0"/>
          <w:pgNumType w:fmt="lowerRoman"/>
          <w:cols w:space="720"/>
          <w:docGrid w:linePitch="360"/>
        </w:sectPr>
      </w:pPr>
      <w:r>
        <w:rPr>
          <w:i/>
          <w:sz w:val="26"/>
          <w:szCs w:val="26"/>
        </w:rPr>
        <w:t xml:space="preserve">                                                                                Lê Nhật Huy</w:t>
      </w:r>
    </w:p>
    <w:p w14:paraId="2167E71F" w14:textId="77777777" w:rsidR="00AA553D" w:rsidRDefault="00AA553D" w:rsidP="009717BB">
      <w:pPr>
        <w:jc w:val="center"/>
        <w:rPr>
          <w:b/>
          <w:bCs/>
          <w:sz w:val="32"/>
          <w:szCs w:val="32"/>
        </w:rPr>
      </w:pPr>
      <w:r w:rsidRPr="009717BB">
        <w:rPr>
          <w:b/>
          <w:bCs/>
          <w:sz w:val="32"/>
          <w:szCs w:val="32"/>
        </w:rPr>
        <w:lastRenderedPageBreak/>
        <w:t>MỤC LỤC</w:t>
      </w:r>
    </w:p>
    <w:p w14:paraId="35F73152" w14:textId="77777777" w:rsidR="009717BB" w:rsidRDefault="009717BB" w:rsidP="009717BB">
      <w:pPr>
        <w:jc w:val="center"/>
        <w:rPr>
          <w:b/>
          <w:bCs/>
          <w:sz w:val="32"/>
          <w:szCs w:val="32"/>
        </w:rPr>
      </w:pPr>
    </w:p>
    <w:sdt>
      <w:sdtPr>
        <w:id w:val="-901600788"/>
        <w:docPartObj>
          <w:docPartGallery w:val="Table of Contents"/>
          <w:docPartUnique/>
        </w:docPartObj>
      </w:sdtPr>
      <w:sdtEndPr>
        <w:rPr>
          <w:bCs/>
          <w:noProof/>
          <w:sz w:val="24"/>
        </w:rPr>
      </w:sdtEndPr>
      <w:sdtContent>
        <w:p w14:paraId="788243D1" w14:textId="2ACBA895" w:rsidR="009717BB" w:rsidRDefault="009717BB">
          <w:pPr>
            <w:pStyle w:val="TOC1"/>
            <w:rPr>
              <w:rFonts w:asciiTheme="minorHAnsi" w:eastAsiaTheme="minorEastAsia" w:hAnsiTheme="minorHAnsi"/>
              <w:b w:val="0"/>
              <w:noProof/>
              <w:kern w:val="2"/>
              <w:sz w:val="22"/>
              <w:szCs w:val="22"/>
              <w14:ligatures w14:val="standardContextual"/>
            </w:rPr>
          </w:pPr>
          <w:r w:rsidRPr="009717BB">
            <w:fldChar w:fldCharType="begin"/>
          </w:r>
          <w:r w:rsidRPr="009717BB">
            <w:instrText xml:space="preserve"> TOC \o "1-3" \h \z \u </w:instrText>
          </w:r>
          <w:r w:rsidRPr="009717BB">
            <w:fldChar w:fldCharType="separate"/>
          </w:r>
          <w:hyperlink w:anchor="_Toc165417241" w:history="1">
            <w:r w:rsidRPr="00666080">
              <w:rPr>
                <w:rStyle w:val="Hyperlink"/>
                <w:noProof/>
              </w:rPr>
              <w:t>DANH MỤC HÌNH VẼ</w:t>
            </w:r>
            <w:r>
              <w:rPr>
                <w:noProof/>
                <w:webHidden/>
              </w:rPr>
              <w:tab/>
            </w:r>
            <w:r>
              <w:rPr>
                <w:noProof/>
                <w:webHidden/>
              </w:rPr>
              <w:fldChar w:fldCharType="begin"/>
            </w:r>
            <w:r>
              <w:rPr>
                <w:noProof/>
                <w:webHidden/>
              </w:rPr>
              <w:instrText xml:space="preserve"> PAGEREF _Toc165417241 \h </w:instrText>
            </w:r>
            <w:r>
              <w:rPr>
                <w:noProof/>
                <w:webHidden/>
              </w:rPr>
            </w:r>
            <w:r>
              <w:rPr>
                <w:noProof/>
                <w:webHidden/>
              </w:rPr>
              <w:fldChar w:fldCharType="separate"/>
            </w:r>
            <w:r>
              <w:rPr>
                <w:noProof/>
                <w:webHidden/>
              </w:rPr>
              <w:t>v</w:t>
            </w:r>
            <w:r>
              <w:rPr>
                <w:noProof/>
                <w:webHidden/>
              </w:rPr>
              <w:fldChar w:fldCharType="end"/>
            </w:r>
          </w:hyperlink>
        </w:p>
        <w:p w14:paraId="38708F6E" w14:textId="7D530CBB" w:rsidR="009717BB" w:rsidRDefault="009717BB">
          <w:pPr>
            <w:pStyle w:val="TOC1"/>
            <w:rPr>
              <w:rFonts w:asciiTheme="minorHAnsi" w:eastAsiaTheme="minorEastAsia" w:hAnsiTheme="minorHAnsi"/>
              <w:b w:val="0"/>
              <w:noProof/>
              <w:kern w:val="2"/>
              <w:sz w:val="22"/>
              <w:szCs w:val="22"/>
              <w14:ligatures w14:val="standardContextual"/>
            </w:rPr>
          </w:pPr>
          <w:hyperlink w:anchor="_Toc165417242" w:history="1">
            <w:r w:rsidRPr="00666080">
              <w:rPr>
                <w:rStyle w:val="Hyperlink"/>
                <w:noProof/>
              </w:rPr>
              <w:t>DANH MỤC BẢNG BIỂU</w:t>
            </w:r>
            <w:r>
              <w:rPr>
                <w:noProof/>
                <w:webHidden/>
              </w:rPr>
              <w:tab/>
            </w:r>
            <w:r>
              <w:rPr>
                <w:noProof/>
                <w:webHidden/>
              </w:rPr>
              <w:fldChar w:fldCharType="begin"/>
            </w:r>
            <w:r>
              <w:rPr>
                <w:noProof/>
                <w:webHidden/>
              </w:rPr>
              <w:instrText xml:space="preserve"> PAGEREF _Toc165417242 \h </w:instrText>
            </w:r>
            <w:r>
              <w:rPr>
                <w:noProof/>
                <w:webHidden/>
              </w:rPr>
            </w:r>
            <w:r>
              <w:rPr>
                <w:noProof/>
                <w:webHidden/>
              </w:rPr>
              <w:fldChar w:fldCharType="separate"/>
            </w:r>
            <w:r>
              <w:rPr>
                <w:noProof/>
                <w:webHidden/>
              </w:rPr>
              <w:t>vi</w:t>
            </w:r>
            <w:r>
              <w:rPr>
                <w:noProof/>
                <w:webHidden/>
              </w:rPr>
              <w:fldChar w:fldCharType="end"/>
            </w:r>
          </w:hyperlink>
        </w:p>
        <w:p w14:paraId="513B3505" w14:textId="22FD30BD" w:rsidR="009717BB" w:rsidRDefault="009717BB">
          <w:pPr>
            <w:pStyle w:val="TOC1"/>
            <w:rPr>
              <w:rFonts w:asciiTheme="minorHAnsi" w:eastAsiaTheme="minorEastAsia" w:hAnsiTheme="minorHAnsi"/>
              <w:b w:val="0"/>
              <w:noProof/>
              <w:kern w:val="2"/>
              <w:sz w:val="22"/>
              <w:szCs w:val="22"/>
              <w14:ligatures w14:val="standardContextual"/>
            </w:rPr>
          </w:pPr>
          <w:hyperlink w:anchor="_Toc165417243" w:history="1">
            <w:r w:rsidRPr="00666080">
              <w:rPr>
                <w:rStyle w:val="Hyperlink"/>
                <w:noProof/>
              </w:rPr>
              <w:t>DANH MỤC CÁC CHỮ VIẾT TẮT</w:t>
            </w:r>
            <w:r>
              <w:rPr>
                <w:noProof/>
                <w:webHidden/>
              </w:rPr>
              <w:tab/>
            </w:r>
            <w:r>
              <w:rPr>
                <w:noProof/>
                <w:webHidden/>
              </w:rPr>
              <w:fldChar w:fldCharType="begin"/>
            </w:r>
            <w:r>
              <w:rPr>
                <w:noProof/>
                <w:webHidden/>
              </w:rPr>
              <w:instrText xml:space="preserve"> PAGEREF _Toc165417243 \h </w:instrText>
            </w:r>
            <w:r>
              <w:rPr>
                <w:noProof/>
                <w:webHidden/>
              </w:rPr>
            </w:r>
            <w:r>
              <w:rPr>
                <w:noProof/>
                <w:webHidden/>
              </w:rPr>
              <w:fldChar w:fldCharType="separate"/>
            </w:r>
            <w:r>
              <w:rPr>
                <w:noProof/>
                <w:webHidden/>
              </w:rPr>
              <w:t>vii</w:t>
            </w:r>
            <w:r>
              <w:rPr>
                <w:noProof/>
                <w:webHidden/>
              </w:rPr>
              <w:fldChar w:fldCharType="end"/>
            </w:r>
          </w:hyperlink>
        </w:p>
        <w:p w14:paraId="676DD449" w14:textId="7341E557" w:rsidR="009717BB" w:rsidRDefault="009717BB">
          <w:pPr>
            <w:pStyle w:val="TOC1"/>
            <w:rPr>
              <w:rFonts w:asciiTheme="minorHAnsi" w:eastAsiaTheme="minorEastAsia" w:hAnsiTheme="minorHAnsi"/>
              <w:b w:val="0"/>
              <w:noProof/>
              <w:kern w:val="2"/>
              <w:sz w:val="22"/>
              <w:szCs w:val="22"/>
              <w14:ligatures w14:val="standardContextual"/>
            </w:rPr>
          </w:pPr>
          <w:hyperlink w:anchor="_Toc165417244" w:history="1">
            <w:r w:rsidRPr="00666080">
              <w:rPr>
                <w:rStyle w:val="Hyperlink"/>
                <w:noProof/>
              </w:rPr>
              <w:t>CHƯƠNG 1. MỞ ĐẦU VÀ TỔNG QUAN ĐỀ TÀI</w:t>
            </w:r>
            <w:r>
              <w:rPr>
                <w:noProof/>
                <w:webHidden/>
              </w:rPr>
              <w:tab/>
            </w:r>
            <w:r>
              <w:rPr>
                <w:noProof/>
                <w:webHidden/>
              </w:rPr>
              <w:fldChar w:fldCharType="begin"/>
            </w:r>
            <w:r>
              <w:rPr>
                <w:noProof/>
                <w:webHidden/>
              </w:rPr>
              <w:instrText xml:space="preserve"> PAGEREF _Toc165417244 \h </w:instrText>
            </w:r>
            <w:r>
              <w:rPr>
                <w:noProof/>
                <w:webHidden/>
              </w:rPr>
            </w:r>
            <w:r>
              <w:rPr>
                <w:noProof/>
                <w:webHidden/>
              </w:rPr>
              <w:fldChar w:fldCharType="separate"/>
            </w:r>
            <w:r>
              <w:rPr>
                <w:noProof/>
                <w:webHidden/>
              </w:rPr>
              <w:t>1</w:t>
            </w:r>
            <w:r>
              <w:rPr>
                <w:noProof/>
                <w:webHidden/>
              </w:rPr>
              <w:fldChar w:fldCharType="end"/>
            </w:r>
          </w:hyperlink>
        </w:p>
        <w:p w14:paraId="7B75DBB1" w14:textId="51574722" w:rsidR="009717BB" w:rsidRDefault="009717BB">
          <w:pPr>
            <w:pStyle w:val="TOC2"/>
            <w:rPr>
              <w:rFonts w:asciiTheme="minorHAnsi" w:eastAsiaTheme="minorEastAsia" w:hAnsiTheme="minorHAnsi"/>
              <w:noProof/>
              <w:kern w:val="2"/>
              <w:sz w:val="22"/>
              <w:szCs w:val="22"/>
              <w14:ligatures w14:val="standardContextual"/>
            </w:rPr>
          </w:pPr>
          <w:hyperlink w:anchor="_Toc165417245" w:history="1">
            <w:r w:rsidRPr="00666080">
              <w:rPr>
                <w:rStyle w:val="Hyperlink"/>
                <w:noProof/>
              </w:rPr>
              <w:t>1.1 Giới thiệu đề tài</w:t>
            </w:r>
            <w:r>
              <w:rPr>
                <w:noProof/>
                <w:webHidden/>
              </w:rPr>
              <w:tab/>
            </w:r>
            <w:r>
              <w:rPr>
                <w:noProof/>
                <w:webHidden/>
              </w:rPr>
              <w:fldChar w:fldCharType="begin"/>
            </w:r>
            <w:r>
              <w:rPr>
                <w:noProof/>
                <w:webHidden/>
              </w:rPr>
              <w:instrText xml:space="preserve"> PAGEREF _Toc165417245 \h </w:instrText>
            </w:r>
            <w:r>
              <w:rPr>
                <w:noProof/>
                <w:webHidden/>
              </w:rPr>
            </w:r>
            <w:r>
              <w:rPr>
                <w:noProof/>
                <w:webHidden/>
              </w:rPr>
              <w:fldChar w:fldCharType="separate"/>
            </w:r>
            <w:r>
              <w:rPr>
                <w:noProof/>
                <w:webHidden/>
              </w:rPr>
              <w:t>1</w:t>
            </w:r>
            <w:r>
              <w:rPr>
                <w:noProof/>
                <w:webHidden/>
              </w:rPr>
              <w:fldChar w:fldCharType="end"/>
            </w:r>
          </w:hyperlink>
        </w:p>
        <w:p w14:paraId="737A1A12" w14:textId="3BE6CEB0" w:rsidR="009717BB" w:rsidRDefault="009717BB">
          <w:pPr>
            <w:pStyle w:val="TOC2"/>
            <w:rPr>
              <w:rFonts w:asciiTheme="minorHAnsi" w:eastAsiaTheme="minorEastAsia" w:hAnsiTheme="minorHAnsi"/>
              <w:noProof/>
              <w:kern w:val="2"/>
              <w:sz w:val="22"/>
              <w:szCs w:val="22"/>
              <w14:ligatures w14:val="standardContextual"/>
            </w:rPr>
          </w:pPr>
          <w:hyperlink w:anchor="_Toc165417246" w:history="1">
            <w:r w:rsidRPr="00666080">
              <w:rPr>
                <w:rStyle w:val="Hyperlink"/>
                <w:noProof/>
              </w:rPr>
              <w:t>1.2 Lý do chọn đề tài</w:t>
            </w:r>
            <w:r>
              <w:rPr>
                <w:noProof/>
                <w:webHidden/>
              </w:rPr>
              <w:tab/>
            </w:r>
            <w:r>
              <w:rPr>
                <w:noProof/>
                <w:webHidden/>
              </w:rPr>
              <w:fldChar w:fldCharType="begin"/>
            </w:r>
            <w:r>
              <w:rPr>
                <w:noProof/>
                <w:webHidden/>
              </w:rPr>
              <w:instrText xml:space="preserve"> PAGEREF _Toc165417246 \h </w:instrText>
            </w:r>
            <w:r>
              <w:rPr>
                <w:noProof/>
                <w:webHidden/>
              </w:rPr>
            </w:r>
            <w:r>
              <w:rPr>
                <w:noProof/>
                <w:webHidden/>
              </w:rPr>
              <w:fldChar w:fldCharType="separate"/>
            </w:r>
            <w:r>
              <w:rPr>
                <w:noProof/>
                <w:webHidden/>
              </w:rPr>
              <w:t>2</w:t>
            </w:r>
            <w:r>
              <w:rPr>
                <w:noProof/>
                <w:webHidden/>
              </w:rPr>
              <w:fldChar w:fldCharType="end"/>
            </w:r>
          </w:hyperlink>
        </w:p>
        <w:p w14:paraId="2E471FA6" w14:textId="669D34C8" w:rsidR="009717BB" w:rsidRDefault="009717BB">
          <w:pPr>
            <w:pStyle w:val="TOC2"/>
            <w:rPr>
              <w:rFonts w:asciiTheme="minorHAnsi" w:eastAsiaTheme="minorEastAsia" w:hAnsiTheme="minorHAnsi"/>
              <w:noProof/>
              <w:kern w:val="2"/>
              <w:sz w:val="22"/>
              <w:szCs w:val="22"/>
              <w14:ligatures w14:val="standardContextual"/>
            </w:rPr>
          </w:pPr>
          <w:hyperlink w:anchor="_Toc165417247" w:history="1">
            <w:r w:rsidRPr="00666080">
              <w:rPr>
                <w:rStyle w:val="Hyperlink"/>
                <w:noProof/>
              </w:rPr>
              <w:t>1.3 Mục tiêu thực hiện đề tài</w:t>
            </w:r>
            <w:r>
              <w:rPr>
                <w:noProof/>
                <w:webHidden/>
              </w:rPr>
              <w:tab/>
            </w:r>
            <w:r>
              <w:rPr>
                <w:noProof/>
                <w:webHidden/>
              </w:rPr>
              <w:fldChar w:fldCharType="begin"/>
            </w:r>
            <w:r>
              <w:rPr>
                <w:noProof/>
                <w:webHidden/>
              </w:rPr>
              <w:instrText xml:space="preserve"> PAGEREF _Toc165417247 \h </w:instrText>
            </w:r>
            <w:r>
              <w:rPr>
                <w:noProof/>
                <w:webHidden/>
              </w:rPr>
            </w:r>
            <w:r>
              <w:rPr>
                <w:noProof/>
                <w:webHidden/>
              </w:rPr>
              <w:fldChar w:fldCharType="separate"/>
            </w:r>
            <w:r>
              <w:rPr>
                <w:noProof/>
                <w:webHidden/>
              </w:rPr>
              <w:t>3</w:t>
            </w:r>
            <w:r>
              <w:rPr>
                <w:noProof/>
                <w:webHidden/>
              </w:rPr>
              <w:fldChar w:fldCharType="end"/>
            </w:r>
          </w:hyperlink>
        </w:p>
        <w:p w14:paraId="7995E790" w14:textId="753694E7" w:rsidR="009717BB" w:rsidRDefault="009717BB">
          <w:pPr>
            <w:pStyle w:val="TOC1"/>
            <w:rPr>
              <w:rFonts w:asciiTheme="minorHAnsi" w:eastAsiaTheme="minorEastAsia" w:hAnsiTheme="minorHAnsi"/>
              <w:b w:val="0"/>
              <w:noProof/>
              <w:kern w:val="2"/>
              <w:sz w:val="22"/>
              <w:szCs w:val="22"/>
              <w14:ligatures w14:val="standardContextual"/>
            </w:rPr>
          </w:pPr>
          <w:hyperlink w:anchor="_Toc165417248" w:history="1">
            <w:r w:rsidRPr="00666080">
              <w:rPr>
                <w:rStyle w:val="Hyperlink"/>
                <w:noProof/>
              </w:rPr>
              <w:t>CHƯƠNG 2. PHÂN TÍCH VÀ THIẾT KẾ HỆ THỐNG</w:t>
            </w:r>
            <w:r>
              <w:rPr>
                <w:noProof/>
                <w:webHidden/>
              </w:rPr>
              <w:tab/>
            </w:r>
            <w:r>
              <w:rPr>
                <w:noProof/>
                <w:webHidden/>
              </w:rPr>
              <w:fldChar w:fldCharType="begin"/>
            </w:r>
            <w:r>
              <w:rPr>
                <w:noProof/>
                <w:webHidden/>
              </w:rPr>
              <w:instrText xml:space="preserve"> PAGEREF _Toc165417248 \h </w:instrText>
            </w:r>
            <w:r>
              <w:rPr>
                <w:noProof/>
                <w:webHidden/>
              </w:rPr>
            </w:r>
            <w:r>
              <w:rPr>
                <w:noProof/>
                <w:webHidden/>
              </w:rPr>
              <w:fldChar w:fldCharType="separate"/>
            </w:r>
            <w:r>
              <w:rPr>
                <w:noProof/>
                <w:webHidden/>
              </w:rPr>
              <w:t>5</w:t>
            </w:r>
            <w:r>
              <w:rPr>
                <w:noProof/>
                <w:webHidden/>
              </w:rPr>
              <w:fldChar w:fldCharType="end"/>
            </w:r>
          </w:hyperlink>
        </w:p>
        <w:p w14:paraId="06E16B5D" w14:textId="59D87DBA" w:rsidR="009717BB" w:rsidRDefault="009717BB">
          <w:pPr>
            <w:pStyle w:val="TOC2"/>
            <w:rPr>
              <w:rFonts w:asciiTheme="minorHAnsi" w:eastAsiaTheme="minorEastAsia" w:hAnsiTheme="minorHAnsi"/>
              <w:noProof/>
              <w:kern w:val="2"/>
              <w:sz w:val="22"/>
              <w:szCs w:val="22"/>
              <w14:ligatures w14:val="standardContextual"/>
            </w:rPr>
          </w:pPr>
          <w:hyperlink w:anchor="_Toc165417249" w:history="1">
            <w:r w:rsidRPr="00666080">
              <w:rPr>
                <w:rStyle w:val="Hyperlink"/>
                <w:noProof/>
              </w:rPr>
              <w:t>2.1 Yêu cầu chức năng</w:t>
            </w:r>
            <w:r>
              <w:rPr>
                <w:noProof/>
                <w:webHidden/>
              </w:rPr>
              <w:tab/>
            </w:r>
            <w:r>
              <w:rPr>
                <w:noProof/>
                <w:webHidden/>
              </w:rPr>
              <w:fldChar w:fldCharType="begin"/>
            </w:r>
            <w:r>
              <w:rPr>
                <w:noProof/>
                <w:webHidden/>
              </w:rPr>
              <w:instrText xml:space="preserve"> PAGEREF _Toc165417249 \h </w:instrText>
            </w:r>
            <w:r>
              <w:rPr>
                <w:noProof/>
                <w:webHidden/>
              </w:rPr>
            </w:r>
            <w:r>
              <w:rPr>
                <w:noProof/>
                <w:webHidden/>
              </w:rPr>
              <w:fldChar w:fldCharType="separate"/>
            </w:r>
            <w:r>
              <w:rPr>
                <w:noProof/>
                <w:webHidden/>
              </w:rPr>
              <w:t>5</w:t>
            </w:r>
            <w:r>
              <w:rPr>
                <w:noProof/>
                <w:webHidden/>
              </w:rPr>
              <w:fldChar w:fldCharType="end"/>
            </w:r>
          </w:hyperlink>
        </w:p>
        <w:p w14:paraId="10E07F91" w14:textId="6C75D2D7" w:rsidR="009717BB" w:rsidRDefault="009717BB">
          <w:pPr>
            <w:pStyle w:val="TOC2"/>
            <w:rPr>
              <w:rFonts w:asciiTheme="minorHAnsi" w:eastAsiaTheme="minorEastAsia" w:hAnsiTheme="minorHAnsi"/>
              <w:noProof/>
              <w:kern w:val="2"/>
              <w:sz w:val="22"/>
              <w:szCs w:val="22"/>
              <w14:ligatures w14:val="standardContextual"/>
            </w:rPr>
          </w:pPr>
          <w:hyperlink w:anchor="_Toc165417250" w:history="1">
            <w:r w:rsidRPr="00666080">
              <w:rPr>
                <w:rStyle w:val="Hyperlink"/>
                <w:noProof/>
              </w:rPr>
              <w:t>2.2 Yêu cầu chức năng</w:t>
            </w:r>
            <w:r>
              <w:rPr>
                <w:noProof/>
                <w:webHidden/>
              </w:rPr>
              <w:tab/>
            </w:r>
            <w:r>
              <w:rPr>
                <w:noProof/>
                <w:webHidden/>
              </w:rPr>
              <w:fldChar w:fldCharType="begin"/>
            </w:r>
            <w:r>
              <w:rPr>
                <w:noProof/>
                <w:webHidden/>
              </w:rPr>
              <w:instrText xml:space="preserve"> PAGEREF _Toc165417250 \h </w:instrText>
            </w:r>
            <w:r>
              <w:rPr>
                <w:noProof/>
                <w:webHidden/>
              </w:rPr>
            </w:r>
            <w:r>
              <w:rPr>
                <w:noProof/>
                <w:webHidden/>
              </w:rPr>
              <w:fldChar w:fldCharType="separate"/>
            </w:r>
            <w:r>
              <w:rPr>
                <w:noProof/>
                <w:webHidden/>
              </w:rPr>
              <w:t>6</w:t>
            </w:r>
            <w:r>
              <w:rPr>
                <w:noProof/>
                <w:webHidden/>
              </w:rPr>
              <w:fldChar w:fldCharType="end"/>
            </w:r>
          </w:hyperlink>
        </w:p>
        <w:p w14:paraId="0F8A9AAC" w14:textId="26284954" w:rsidR="009717BB" w:rsidRDefault="009717BB">
          <w:pPr>
            <w:pStyle w:val="TOC2"/>
            <w:rPr>
              <w:rFonts w:asciiTheme="minorHAnsi" w:eastAsiaTheme="minorEastAsia" w:hAnsiTheme="minorHAnsi"/>
              <w:noProof/>
              <w:kern w:val="2"/>
              <w:sz w:val="22"/>
              <w:szCs w:val="22"/>
              <w14:ligatures w14:val="standardContextual"/>
            </w:rPr>
          </w:pPr>
          <w:hyperlink w:anchor="_Toc165417251" w:history="1">
            <w:r w:rsidRPr="00666080">
              <w:rPr>
                <w:rStyle w:val="Hyperlink"/>
                <w:noProof/>
              </w:rPr>
              <w:t>2.3 Lược đồ chức năng của hệ thống</w:t>
            </w:r>
            <w:r>
              <w:rPr>
                <w:noProof/>
                <w:webHidden/>
              </w:rPr>
              <w:tab/>
            </w:r>
            <w:r>
              <w:rPr>
                <w:noProof/>
                <w:webHidden/>
              </w:rPr>
              <w:fldChar w:fldCharType="begin"/>
            </w:r>
            <w:r>
              <w:rPr>
                <w:noProof/>
                <w:webHidden/>
              </w:rPr>
              <w:instrText xml:space="preserve"> PAGEREF _Toc165417251 \h </w:instrText>
            </w:r>
            <w:r>
              <w:rPr>
                <w:noProof/>
                <w:webHidden/>
              </w:rPr>
            </w:r>
            <w:r>
              <w:rPr>
                <w:noProof/>
                <w:webHidden/>
              </w:rPr>
              <w:fldChar w:fldCharType="separate"/>
            </w:r>
            <w:r>
              <w:rPr>
                <w:noProof/>
                <w:webHidden/>
              </w:rPr>
              <w:t>7</w:t>
            </w:r>
            <w:r>
              <w:rPr>
                <w:noProof/>
                <w:webHidden/>
              </w:rPr>
              <w:fldChar w:fldCharType="end"/>
            </w:r>
          </w:hyperlink>
        </w:p>
        <w:p w14:paraId="535C666A" w14:textId="3B387378" w:rsidR="009717BB" w:rsidRDefault="009717BB">
          <w:pPr>
            <w:pStyle w:val="TOC3"/>
            <w:rPr>
              <w:rFonts w:asciiTheme="minorHAnsi" w:eastAsiaTheme="minorEastAsia" w:hAnsiTheme="minorHAnsi"/>
              <w:i w:val="0"/>
              <w:noProof/>
              <w:kern w:val="2"/>
              <w:sz w:val="22"/>
              <w:szCs w:val="22"/>
              <w14:ligatures w14:val="standardContextual"/>
            </w:rPr>
          </w:pPr>
          <w:hyperlink w:anchor="_Toc165417252" w:history="1">
            <w:r w:rsidRPr="00666080">
              <w:rPr>
                <w:rStyle w:val="Hyperlink"/>
                <w:noProof/>
              </w:rPr>
              <w:t>2.3.1 Lược đồ usecase</w:t>
            </w:r>
            <w:r>
              <w:rPr>
                <w:noProof/>
                <w:webHidden/>
              </w:rPr>
              <w:tab/>
            </w:r>
            <w:r>
              <w:rPr>
                <w:noProof/>
                <w:webHidden/>
              </w:rPr>
              <w:fldChar w:fldCharType="begin"/>
            </w:r>
            <w:r>
              <w:rPr>
                <w:noProof/>
                <w:webHidden/>
              </w:rPr>
              <w:instrText xml:space="preserve"> PAGEREF _Toc165417252 \h </w:instrText>
            </w:r>
            <w:r>
              <w:rPr>
                <w:noProof/>
                <w:webHidden/>
              </w:rPr>
            </w:r>
            <w:r>
              <w:rPr>
                <w:noProof/>
                <w:webHidden/>
              </w:rPr>
              <w:fldChar w:fldCharType="separate"/>
            </w:r>
            <w:r>
              <w:rPr>
                <w:noProof/>
                <w:webHidden/>
              </w:rPr>
              <w:t>7</w:t>
            </w:r>
            <w:r>
              <w:rPr>
                <w:noProof/>
                <w:webHidden/>
              </w:rPr>
              <w:fldChar w:fldCharType="end"/>
            </w:r>
          </w:hyperlink>
        </w:p>
        <w:p w14:paraId="1AD1D79D" w14:textId="21C92124" w:rsidR="009717BB" w:rsidRDefault="009717BB">
          <w:pPr>
            <w:pStyle w:val="TOC3"/>
            <w:rPr>
              <w:rFonts w:asciiTheme="minorHAnsi" w:eastAsiaTheme="minorEastAsia" w:hAnsiTheme="minorHAnsi"/>
              <w:i w:val="0"/>
              <w:noProof/>
              <w:kern w:val="2"/>
              <w:sz w:val="22"/>
              <w:szCs w:val="22"/>
              <w14:ligatures w14:val="standardContextual"/>
            </w:rPr>
          </w:pPr>
          <w:hyperlink w:anchor="_Toc165417253" w:history="1">
            <w:r w:rsidRPr="00666080">
              <w:rPr>
                <w:rStyle w:val="Hyperlink"/>
                <w:noProof/>
              </w:rPr>
              <w:t>2.3.2 Đặc tả usecase</w:t>
            </w:r>
            <w:r>
              <w:rPr>
                <w:noProof/>
                <w:webHidden/>
              </w:rPr>
              <w:tab/>
            </w:r>
            <w:r>
              <w:rPr>
                <w:noProof/>
                <w:webHidden/>
              </w:rPr>
              <w:fldChar w:fldCharType="begin"/>
            </w:r>
            <w:r>
              <w:rPr>
                <w:noProof/>
                <w:webHidden/>
              </w:rPr>
              <w:instrText xml:space="preserve"> PAGEREF _Toc165417253 \h </w:instrText>
            </w:r>
            <w:r>
              <w:rPr>
                <w:noProof/>
                <w:webHidden/>
              </w:rPr>
            </w:r>
            <w:r>
              <w:rPr>
                <w:noProof/>
                <w:webHidden/>
              </w:rPr>
              <w:fldChar w:fldCharType="separate"/>
            </w:r>
            <w:r>
              <w:rPr>
                <w:noProof/>
                <w:webHidden/>
              </w:rPr>
              <w:t>8</w:t>
            </w:r>
            <w:r>
              <w:rPr>
                <w:noProof/>
                <w:webHidden/>
              </w:rPr>
              <w:fldChar w:fldCharType="end"/>
            </w:r>
          </w:hyperlink>
        </w:p>
        <w:p w14:paraId="7F49531C" w14:textId="57927246" w:rsidR="009717BB" w:rsidRDefault="009717BB">
          <w:pPr>
            <w:pStyle w:val="TOC3"/>
            <w:rPr>
              <w:rFonts w:asciiTheme="minorHAnsi" w:eastAsiaTheme="minorEastAsia" w:hAnsiTheme="minorHAnsi"/>
              <w:i w:val="0"/>
              <w:noProof/>
              <w:kern w:val="2"/>
              <w:sz w:val="22"/>
              <w:szCs w:val="22"/>
              <w14:ligatures w14:val="standardContextual"/>
            </w:rPr>
          </w:pPr>
          <w:hyperlink w:anchor="_Toc165417254" w:history="1">
            <w:r w:rsidRPr="00666080">
              <w:rPr>
                <w:rStyle w:val="Hyperlink"/>
                <w:noProof/>
              </w:rPr>
              <w:t>2.3.3 Các usecase trong hệ thống</w:t>
            </w:r>
            <w:r>
              <w:rPr>
                <w:noProof/>
                <w:webHidden/>
              </w:rPr>
              <w:tab/>
            </w:r>
            <w:r>
              <w:rPr>
                <w:noProof/>
                <w:webHidden/>
              </w:rPr>
              <w:fldChar w:fldCharType="begin"/>
            </w:r>
            <w:r>
              <w:rPr>
                <w:noProof/>
                <w:webHidden/>
              </w:rPr>
              <w:instrText xml:space="preserve"> PAGEREF _Toc165417254 \h </w:instrText>
            </w:r>
            <w:r>
              <w:rPr>
                <w:noProof/>
                <w:webHidden/>
              </w:rPr>
            </w:r>
            <w:r>
              <w:rPr>
                <w:noProof/>
                <w:webHidden/>
              </w:rPr>
              <w:fldChar w:fldCharType="separate"/>
            </w:r>
            <w:r>
              <w:rPr>
                <w:noProof/>
                <w:webHidden/>
              </w:rPr>
              <w:t>9</w:t>
            </w:r>
            <w:r>
              <w:rPr>
                <w:noProof/>
                <w:webHidden/>
              </w:rPr>
              <w:fldChar w:fldCharType="end"/>
            </w:r>
          </w:hyperlink>
        </w:p>
        <w:p w14:paraId="3B065867" w14:textId="261BCE88" w:rsidR="009717BB" w:rsidRDefault="009717BB">
          <w:pPr>
            <w:pStyle w:val="TOC3"/>
            <w:rPr>
              <w:rFonts w:asciiTheme="minorHAnsi" w:eastAsiaTheme="minorEastAsia" w:hAnsiTheme="minorHAnsi"/>
              <w:i w:val="0"/>
              <w:noProof/>
              <w:kern w:val="2"/>
              <w:sz w:val="22"/>
              <w:szCs w:val="22"/>
              <w14:ligatures w14:val="standardContextual"/>
            </w:rPr>
          </w:pPr>
          <w:hyperlink w:anchor="_Toc165417255" w:history="1">
            <w:r w:rsidRPr="00666080">
              <w:rPr>
                <w:rStyle w:val="Hyperlink"/>
                <w:noProof/>
              </w:rPr>
              <w:t>2.3.4 Phân rã usecase</w:t>
            </w:r>
            <w:r>
              <w:rPr>
                <w:noProof/>
                <w:webHidden/>
              </w:rPr>
              <w:tab/>
            </w:r>
            <w:r>
              <w:rPr>
                <w:noProof/>
                <w:webHidden/>
              </w:rPr>
              <w:fldChar w:fldCharType="begin"/>
            </w:r>
            <w:r>
              <w:rPr>
                <w:noProof/>
                <w:webHidden/>
              </w:rPr>
              <w:instrText xml:space="preserve"> PAGEREF _Toc165417255 \h </w:instrText>
            </w:r>
            <w:r>
              <w:rPr>
                <w:noProof/>
                <w:webHidden/>
              </w:rPr>
            </w:r>
            <w:r>
              <w:rPr>
                <w:noProof/>
                <w:webHidden/>
              </w:rPr>
              <w:fldChar w:fldCharType="separate"/>
            </w:r>
            <w:r>
              <w:rPr>
                <w:noProof/>
                <w:webHidden/>
              </w:rPr>
              <w:t>11</w:t>
            </w:r>
            <w:r>
              <w:rPr>
                <w:noProof/>
                <w:webHidden/>
              </w:rPr>
              <w:fldChar w:fldCharType="end"/>
            </w:r>
          </w:hyperlink>
        </w:p>
        <w:p w14:paraId="7D7A2B60" w14:textId="7DF01CB4" w:rsidR="009717BB" w:rsidRDefault="009717BB">
          <w:pPr>
            <w:pStyle w:val="TOC1"/>
            <w:rPr>
              <w:rFonts w:asciiTheme="minorHAnsi" w:eastAsiaTheme="minorEastAsia" w:hAnsiTheme="minorHAnsi"/>
              <w:b w:val="0"/>
              <w:noProof/>
              <w:kern w:val="2"/>
              <w:sz w:val="22"/>
              <w:szCs w:val="22"/>
              <w14:ligatures w14:val="standardContextual"/>
            </w:rPr>
          </w:pPr>
          <w:hyperlink w:anchor="_Toc165417256" w:history="1">
            <w:r w:rsidRPr="00666080">
              <w:rPr>
                <w:rStyle w:val="Hyperlink"/>
                <w:bCs/>
                <w:noProof/>
              </w:rPr>
              <w:t>CHƯƠNG 3. CÁC MẪU THIẾT KẾ ĐƯỢC SỬ DỤNG</w:t>
            </w:r>
            <w:r>
              <w:rPr>
                <w:noProof/>
                <w:webHidden/>
              </w:rPr>
              <w:tab/>
            </w:r>
            <w:r>
              <w:rPr>
                <w:noProof/>
                <w:webHidden/>
              </w:rPr>
              <w:fldChar w:fldCharType="begin"/>
            </w:r>
            <w:r>
              <w:rPr>
                <w:noProof/>
                <w:webHidden/>
              </w:rPr>
              <w:instrText xml:space="preserve"> PAGEREF _Toc165417256 \h </w:instrText>
            </w:r>
            <w:r>
              <w:rPr>
                <w:noProof/>
                <w:webHidden/>
              </w:rPr>
            </w:r>
            <w:r>
              <w:rPr>
                <w:noProof/>
                <w:webHidden/>
              </w:rPr>
              <w:fldChar w:fldCharType="separate"/>
            </w:r>
            <w:r>
              <w:rPr>
                <w:noProof/>
                <w:webHidden/>
              </w:rPr>
              <w:t>31</w:t>
            </w:r>
            <w:r>
              <w:rPr>
                <w:noProof/>
                <w:webHidden/>
              </w:rPr>
              <w:fldChar w:fldCharType="end"/>
            </w:r>
          </w:hyperlink>
        </w:p>
        <w:p w14:paraId="52DEF869" w14:textId="796F481E" w:rsidR="009717BB" w:rsidRDefault="009717BB">
          <w:pPr>
            <w:pStyle w:val="TOC2"/>
            <w:rPr>
              <w:rFonts w:asciiTheme="minorHAnsi" w:eastAsiaTheme="minorEastAsia" w:hAnsiTheme="minorHAnsi"/>
              <w:noProof/>
              <w:kern w:val="2"/>
              <w:sz w:val="22"/>
              <w:szCs w:val="22"/>
              <w14:ligatures w14:val="standardContextual"/>
            </w:rPr>
          </w:pPr>
          <w:hyperlink w:anchor="_Toc165417257" w:history="1">
            <w:r w:rsidRPr="00666080">
              <w:rPr>
                <w:rStyle w:val="Hyperlink"/>
                <w:noProof/>
              </w:rPr>
              <w:t>3.1 Singleton pattern</w:t>
            </w:r>
            <w:r>
              <w:rPr>
                <w:noProof/>
                <w:webHidden/>
              </w:rPr>
              <w:tab/>
            </w:r>
            <w:r>
              <w:rPr>
                <w:noProof/>
                <w:webHidden/>
              </w:rPr>
              <w:fldChar w:fldCharType="begin"/>
            </w:r>
            <w:r>
              <w:rPr>
                <w:noProof/>
                <w:webHidden/>
              </w:rPr>
              <w:instrText xml:space="preserve"> PAGEREF _Toc165417257 \h </w:instrText>
            </w:r>
            <w:r>
              <w:rPr>
                <w:noProof/>
                <w:webHidden/>
              </w:rPr>
            </w:r>
            <w:r>
              <w:rPr>
                <w:noProof/>
                <w:webHidden/>
              </w:rPr>
              <w:fldChar w:fldCharType="separate"/>
            </w:r>
            <w:r>
              <w:rPr>
                <w:noProof/>
                <w:webHidden/>
              </w:rPr>
              <w:t>31</w:t>
            </w:r>
            <w:r>
              <w:rPr>
                <w:noProof/>
                <w:webHidden/>
              </w:rPr>
              <w:fldChar w:fldCharType="end"/>
            </w:r>
          </w:hyperlink>
        </w:p>
        <w:p w14:paraId="4EECBBC5" w14:textId="2E5790FA" w:rsidR="009717BB" w:rsidRDefault="009717BB">
          <w:pPr>
            <w:pStyle w:val="TOC2"/>
            <w:rPr>
              <w:rFonts w:asciiTheme="minorHAnsi" w:eastAsiaTheme="minorEastAsia" w:hAnsiTheme="minorHAnsi"/>
              <w:noProof/>
              <w:kern w:val="2"/>
              <w:sz w:val="22"/>
              <w:szCs w:val="22"/>
              <w14:ligatures w14:val="standardContextual"/>
            </w:rPr>
          </w:pPr>
          <w:hyperlink w:anchor="_Toc165417258" w:history="1">
            <w:r w:rsidRPr="00666080">
              <w:rPr>
                <w:rStyle w:val="Hyperlink"/>
                <w:noProof/>
              </w:rPr>
              <w:t>3.2 Strategy pattern</w:t>
            </w:r>
            <w:r>
              <w:rPr>
                <w:noProof/>
                <w:webHidden/>
              </w:rPr>
              <w:tab/>
            </w:r>
            <w:r>
              <w:rPr>
                <w:noProof/>
                <w:webHidden/>
              </w:rPr>
              <w:fldChar w:fldCharType="begin"/>
            </w:r>
            <w:r>
              <w:rPr>
                <w:noProof/>
                <w:webHidden/>
              </w:rPr>
              <w:instrText xml:space="preserve"> PAGEREF _Toc165417258 \h </w:instrText>
            </w:r>
            <w:r>
              <w:rPr>
                <w:noProof/>
                <w:webHidden/>
              </w:rPr>
            </w:r>
            <w:r>
              <w:rPr>
                <w:noProof/>
                <w:webHidden/>
              </w:rPr>
              <w:fldChar w:fldCharType="separate"/>
            </w:r>
            <w:r>
              <w:rPr>
                <w:noProof/>
                <w:webHidden/>
              </w:rPr>
              <w:t>31</w:t>
            </w:r>
            <w:r>
              <w:rPr>
                <w:noProof/>
                <w:webHidden/>
              </w:rPr>
              <w:fldChar w:fldCharType="end"/>
            </w:r>
          </w:hyperlink>
        </w:p>
        <w:p w14:paraId="6AEC566C" w14:textId="3A1E8B96" w:rsidR="009717BB" w:rsidRDefault="009717BB">
          <w:pPr>
            <w:pStyle w:val="TOC2"/>
            <w:rPr>
              <w:rFonts w:asciiTheme="minorHAnsi" w:eastAsiaTheme="minorEastAsia" w:hAnsiTheme="minorHAnsi"/>
              <w:noProof/>
              <w:kern w:val="2"/>
              <w:sz w:val="22"/>
              <w:szCs w:val="22"/>
              <w14:ligatures w14:val="standardContextual"/>
            </w:rPr>
          </w:pPr>
          <w:hyperlink w:anchor="_Toc165417259" w:history="1">
            <w:r w:rsidRPr="00666080">
              <w:rPr>
                <w:rStyle w:val="Hyperlink"/>
                <w:noProof/>
              </w:rPr>
              <w:t>3.3 Simple Factory pattern</w:t>
            </w:r>
            <w:r>
              <w:rPr>
                <w:noProof/>
                <w:webHidden/>
              </w:rPr>
              <w:tab/>
            </w:r>
            <w:r>
              <w:rPr>
                <w:noProof/>
                <w:webHidden/>
              </w:rPr>
              <w:fldChar w:fldCharType="begin"/>
            </w:r>
            <w:r>
              <w:rPr>
                <w:noProof/>
                <w:webHidden/>
              </w:rPr>
              <w:instrText xml:space="preserve"> PAGEREF _Toc165417259 \h </w:instrText>
            </w:r>
            <w:r>
              <w:rPr>
                <w:noProof/>
                <w:webHidden/>
              </w:rPr>
            </w:r>
            <w:r>
              <w:rPr>
                <w:noProof/>
                <w:webHidden/>
              </w:rPr>
              <w:fldChar w:fldCharType="separate"/>
            </w:r>
            <w:r>
              <w:rPr>
                <w:noProof/>
                <w:webHidden/>
              </w:rPr>
              <w:t>31</w:t>
            </w:r>
            <w:r>
              <w:rPr>
                <w:noProof/>
                <w:webHidden/>
              </w:rPr>
              <w:fldChar w:fldCharType="end"/>
            </w:r>
          </w:hyperlink>
        </w:p>
        <w:p w14:paraId="07BC4F9E" w14:textId="4CF4DFB7" w:rsidR="009717BB" w:rsidRDefault="009717BB">
          <w:pPr>
            <w:pStyle w:val="TOC2"/>
            <w:rPr>
              <w:rFonts w:asciiTheme="minorHAnsi" w:eastAsiaTheme="minorEastAsia" w:hAnsiTheme="minorHAnsi"/>
              <w:noProof/>
              <w:kern w:val="2"/>
              <w:sz w:val="22"/>
              <w:szCs w:val="22"/>
              <w14:ligatures w14:val="standardContextual"/>
            </w:rPr>
          </w:pPr>
          <w:hyperlink w:anchor="_Toc165417260" w:history="1">
            <w:r w:rsidRPr="00666080">
              <w:rPr>
                <w:rStyle w:val="Hyperlink"/>
                <w:noProof/>
              </w:rPr>
              <w:t>3.4 Observer pattern</w:t>
            </w:r>
            <w:r>
              <w:rPr>
                <w:noProof/>
                <w:webHidden/>
              </w:rPr>
              <w:tab/>
            </w:r>
            <w:r>
              <w:rPr>
                <w:noProof/>
                <w:webHidden/>
              </w:rPr>
              <w:fldChar w:fldCharType="begin"/>
            </w:r>
            <w:r>
              <w:rPr>
                <w:noProof/>
                <w:webHidden/>
              </w:rPr>
              <w:instrText xml:space="preserve"> PAGEREF _Toc165417260 \h </w:instrText>
            </w:r>
            <w:r>
              <w:rPr>
                <w:noProof/>
                <w:webHidden/>
              </w:rPr>
            </w:r>
            <w:r>
              <w:rPr>
                <w:noProof/>
                <w:webHidden/>
              </w:rPr>
              <w:fldChar w:fldCharType="separate"/>
            </w:r>
            <w:r>
              <w:rPr>
                <w:noProof/>
                <w:webHidden/>
              </w:rPr>
              <w:t>31</w:t>
            </w:r>
            <w:r>
              <w:rPr>
                <w:noProof/>
                <w:webHidden/>
              </w:rPr>
              <w:fldChar w:fldCharType="end"/>
            </w:r>
          </w:hyperlink>
        </w:p>
        <w:p w14:paraId="5E4726E8" w14:textId="0F294FC5" w:rsidR="009717BB" w:rsidRDefault="009717BB">
          <w:pPr>
            <w:pStyle w:val="TOC2"/>
            <w:rPr>
              <w:rFonts w:asciiTheme="minorHAnsi" w:eastAsiaTheme="minorEastAsia" w:hAnsiTheme="minorHAnsi"/>
              <w:noProof/>
              <w:kern w:val="2"/>
              <w:sz w:val="22"/>
              <w:szCs w:val="22"/>
              <w14:ligatures w14:val="standardContextual"/>
            </w:rPr>
          </w:pPr>
          <w:hyperlink w:anchor="_Toc165417261" w:history="1">
            <w:r w:rsidRPr="00666080">
              <w:rPr>
                <w:rStyle w:val="Hyperlink"/>
                <w:noProof/>
              </w:rPr>
              <w:t>3.5 Façade pattern</w:t>
            </w:r>
            <w:r>
              <w:rPr>
                <w:noProof/>
                <w:webHidden/>
              </w:rPr>
              <w:tab/>
            </w:r>
            <w:r>
              <w:rPr>
                <w:noProof/>
                <w:webHidden/>
              </w:rPr>
              <w:fldChar w:fldCharType="begin"/>
            </w:r>
            <w:r>
              <w:rPr>
                <w:noProof/>
                <w:webHidden/>
              </w:rPr>
              <w:instrText xml:space="preserve"> PAGEREF _Toc165417261 \h </w:instrText>
            </w:r>
            <w:r>
              <w:rPr>
                <w:noProof/>
                <w:webHidden/>
              </w:rPr>
            </w:r>
            <w:r>
              <w:rPr>
                <w:noProof/>
                <w:webHidden/>
              </w:rPr>
              <w:fldChar w:fldCharType="separate"/>
            </w:r>
            <w:r>
              <w:rPr>
                <w:noProof/>
                <w:webHidden/>
              </w:rPr>
              <w:t>31</w:t>
            </w:r>
            <w:r>
              <w:rPr>
                <w:noProof/>
                <w:webHidden/>
              </w:rPr>
              <w:fldChar w:fldCharType="end"/>
            </w:r>
          </w:hyperlink>
        </w:p>
        <w:p w14:paraId="6AAC6932" w14:textId="609998F6" w:rsidR="009717BB" w:rsidRDefault="009717BB">
          <w:pPr>
            <w:pStyle w:val="TOC2"/>
            <w:rPr>
              <w:rFonts w:asciiTheme="minorHAnsi" w:eastAsiaTheme="minorEastAsia" w:hAnsiTheme="minorHAnsi"/>
              <w:noProof/>
              <w:kern w:val="2"/>
              <w:sz w:val="22"/>
              <w:szCs w:val="22"/>
              <w14:ligatures w14:val="standardContextual"/>
            </w:rPr>
          </w:pPr>
          <w:hyperlink w:anchor="_Toc165417262" w:history="1">
            <w:r w:rsidRPr="00666080">
              <w:rPr>
                <w:rStyle w:val="Hyperlink"/>
                <w:noProof/>
              </w:rPr>
              <w:t>3.6 Builder pattern</w:t>
            </w:r>
            <w:r>
              <w:rPr>
                <w:noProof/>
                <w:webHidden/>
              </w:rPr>
              <w:tab/>
            </w:r>
            <w:r>
              <w:rPr>
                <w:noProof/>
                <w:webHidden/>
              </w:rPr>
              <w:fldChar w:fldCharType="begin"/>
            </w:r>
            <w:r>
              <w:rPr>
                <w:noProof/>
                <w:webHidden/>
              </w:rPr>
              <w:instrText xml:space="preserve"> PAGEREF _Toc165417262 \h </w:instrText>
            </w:r>
            <w:r>
              <w:rPr>
                <w:noProof/>
                <w:webHidden/>
              </w:rPr>
            </w:r>
            <w:r>
              <w:rPr>
                <w:noProof/>
                <w:webHidden/>
              </w:rPr>
              <w:fldChar w:fldCharType="separate"/>
            </w:r>
            <w:r>
              <w:rPr>
                <w:noProof/>
                <w:webHidden/>
              </w:rPr>
              <w:t>32</w:t>
            </w:r>
            <w:r>
              <w:rPr>
                <w:noProof/>
                <w:webHidden/>
              </w:rPr>
              <w:fldChar w:fldCharType="end"/>
            </w:r>
          </w:hyperlink>
        </w:p>
        <w:p w14:paraId="734C97F9" w14:textId="7C7823B4" w:rsidR="009717BB" w:rsidRDefault="009717BB">
          <w:pPr>
            <w:pStyle w:val="TOC2"/>
            <w:rPr>
              <w:rFonts w:asciiTheme="minorHAnsi" w:eastAsiaTheme="minorEastAsia" w:hAnsiTheme="minorHAnsi"/>
              <w:noProof/>
              <w:kern w:val="2"/>
              <w:sz w:val="22"/>
              <w:szCs w:val="22"/>
              <w14:ligatures w14:val="standardContextual"/>
            </w:rPr>
          </w:pPr>
          <w:hyperlink w:anchor="_Toc165417263" w:history="1">
            <w:r w:rsidRPr="00666080">
              <w:rPr>
                <w:rStyle w:val="Hyperlink"/>
                <w:noProof/>
              </w:rPr>
              <w:t>3.7 State pattern</w:t>
            </w:r>
            <w:r>
              <w:rPr>
                <w:noProof/>
                <w:webHidden/>
              </w:rPr>
              <w:tab/>
            </w:r>
            <w:r>
              <w:rPr>
                <w:noProof/>
                <w:webHidden/>
              </w:rPr>
              <w:fldChar w:fldCharType="begin"/>
            </w:r>
            <w:r>
              <w:rPr>
                <w:noProof/>
                <w:webHidden/>
              </w:rPr>
              <w:instrText xml:space="preserve"> PAGEREF _Toc165417263 \h </w:instrText>
            </w:r>
            <w:r>
              <w:rPr>
                <w:noProof/>
                <w:webHidden/>
              </w:rPr>
            </w:r>
            <w:r>
              <w:rPr>
                <w:noProof/>
                <w:webHidden/>
              </w:rPr>
              <w:fldChar w:fldCharType="separate"/>
            </w:r>
            <w:r>
              <w:rPr>
                <w:noProof/>
                <w:webHidden/>
              </w:rPr>
              <w:t>32</w:t>
            </w:r>
            <w:r>
              <w:rPr>
                <w:noProof/>
                <w:webHidden/>
              </w:rPr>
              <w:fldChar w:fldCharType="end"/>
            </w:r>
          </w:hyperlink>
        </w:p>
        <w:p w14:paraId="5C6F327A" w14:textId="433D4903" w:rsidR="009717BB" w:rsidRDefault="009717BB">
          <w:pPr>
            <w:pStyle w:val="TOC1"/>
            <w:rPr>
              <w:rFonts w:asciiTheme="minorHAnsi" w:eastAsiaTheme="minorEastAsia" w:hAnsiTheme="minorHAnsi"/>
              <w:b w:val="0"/>
              <w:noProof/>
              <w:kern w:val="2"/>
              <w:sz w:val="22"/>
              <w:szCs w:val="22"/>
              <w14:ligatures w14:val="standardContextual"/>
            </w:rPr>
          </w:pPr>
          <w:hyperlink w:anchor="_Toc165417264" w:history="1">
            <w:r w:rsidRPr="00666080">
              <w:rPr>
                <w:rStyle w:val="Hyperlink"/>
                <w:noProof/>
              </w:rPr>
              <w:t>CHƯƠNG 4. HIỆN THỰC CƠ SỞ DỮ LIỆU</w:t>
            </w:r>
            <w:r>
              <w:rPr>
                <w:noProof/>
                <w:webHidden/>
              </w:rPr>
              <w:tab/>
            </w:r>
            <w:r>
              <w:rPr>
                <w:noProof/>
                <w:webHidden/>
              </w:rPr>
              <w:fldChar w:fldCharType="begin"/>
            </w:r>
            <w:r>
              <w:rPr>
                <w:noProof/>
                <w:webHidden/>
              </w:rPr>
              <w:instrText xml:space="preserve"> PAGEREF _Toc165417264 \h </w:instrText>
            </w:r>
            <w:r>
              <w:rPr>
                <w:noProof/>
                <w:webHidden/>
              </w:rPr>
            </w:r>
            <w:r>
              <w:rPr>
                <w:noProof/>
                <w:webHidden/>
              </w:rPr>
              <w:fldChar w:fldCharType="separate"/>
            </w:r>
            <w:r>
              <w:rPr>
                <w:noProof/>
                <w:webHidden/>
              </w:rPr>
              <w:t>32</w:t>
            </w:r>
            <w:r>
              <w:rPr>
                <w:noProof/>
                <w:webHidden/>
              </w:rPr>
              <w:fldChar w:fldCharType="end"/>
            </w:r>
          </w:hyperlink>
        </w:p>
        <w:p w14:paraId="30F05873" w14:textId="4CDE16BE" w:rsidR="009717BB" w:rsidRDefault="009717BB">
          <w:pPr>
            <w:pStyle w:val="TOC2"/>
            <w:rPr>
              <w:rFonts w:asciiTheme="minorHAnsi" w:eastAsiaTheme="minorEastAsia" w:hAnsiTheme="minorHAnsi"/>
              <w:noProof/>
              <w:kern w:val="2"/>
              <w:sz w:val="22"/>
              <w:szCs w:val="22"/>
              <w14:ligatures w14:val="standardContextual"/>
            </w:rPr>
          </w:pPr>
          <w:hyperlink w:anchor="_Toc165417265" w:history="1">
            <w:r w:rsidRPr="00666080">
              <w:rPr>
                <w:rStyle w:val="Hyperlink"/>
                <w:noProof/>
              </w:rPr>
              <w:t>4.1 MySQL</w:t>
            </w:r>
            <w:r>
              <w:rPr>
                <w:noProof/>
                <w:webHidden/>
              </w:rPr>
              <w:tab/>
            </w:r>
            <w:r>
              <w:rPr>
                <w:noProof/>
                <w:webHidden/>
              </w:rPr>
              <w:fldChar w:fldCharType="begin"/>
            </w:r>
            <w:r>
              <w:rPr>
                <w:noProof/>
                <w:webHidden/>
              </w:rPr>
              <w:instrText xml:space="preserve"> PAGEREF _Toc165417265 \h </w:instrText>
            </w:r>
            <w:r>
              <w:rPr>
                <w:noProof/>
                <w:webHidden/>
              </w:rPr>
            </w:r>
            <w:r>
              <w:rPr>
                <w:noProof/>
                <w:webHidden/>
              </w:rPr>
              <w:fldChar w:fldCharType="separate"/>
            </w:r>
            <w:r>
              <w:rPr>
                <w:noProof/>
                <w:webHidden/>
              </w:rPr>
              <w:t>32</w:t>
            </w:r>
            <w:r>
              <w:rPr>
                <w:noProof/>
                <w:webHidden/>
              </w:rPr>
              <w:fldChar w:fldCharType="end"/>
            </w:r>
          </w:hyperlink>
        </w:p>
        <w:p w14:paraId="0F7DFD5C" w14:textId="2E3B166B" w:rsidR="009717BB" w:rsidRDefault="009717BB">
          <w:pPr>
            <w:pStyle w:val="TOC2"/>
            <w:rPr>
              <w:rFonts w:asciiTheme="minorHAnsi" w:eastAsiaTheme="minorEastAsia" w:hAnsiTheme="minorHAnsi"/>
              <w:noProof/>
              <w:kern w:val="2"/>
              <w:sz w:val="22"/>
              <w:szCs w:val="22"/>
              <w14:ligatures w14:val="standardContextual"/>
            </w:rPr>
          </w:pPr>
          <w:hyperlink w:anchor="_Toc165417266" w:history="1">
            <w:r w:rsidRPr="00666080">
              <w:rPr>
                <w:rStyle w:val="Hyperlink"/>
                <w:noProof/>
              </w:rPr>
              <w:t>4.2 Hiện thực cơ sở dữ liệu</w:t>
            </w:r>
            <w:r>
              <w:rPr>
                <w:noProof/>
                <w:webHidden/>
              </w:rPr>
              <w:tab/>
            </w:r>
            <w:r>
              <w:rPr>
                <w:noProof/>
                <w:webHidden/>
              </w:rPr>
              <w:fldChar w:fldCharType="begin"/>
            </w:r>
            <w:r>
              <w:rPr>
                <w:noProof/>
                <w:webHidden/>
              </w:rPr>
              <w:instrText xml:space="preserve"> PAGEREF _Toc165417266 \h </w:instrText>
            </w:r>
            <w:r>
              <w:rPr>
                <w:noProof/>
                <w:webHidden/>
              </w:rPr>
            </w:r>
            <w:r>
              <w:rPr>
                <w:noProof/>
                <w:webHidden/>
              </w:rPr>
              <w:fldChar w:fldCharType="separate"/>
            </w:r>
            <w:r>
              <w:rPr>
                <w:noProof/>
                <w:webHidden/>
              </w:rPr>
              <w:t>33</w:t>
            </w:r>
            <w:r>
              <w:rPr>
                <w:noProof/>
                <w:webHidden/>
              </w:rPr>
              <w:fldChar w:fldCharType="end"/>
            </w:r>
          </w:hyperlink>
        </w:p>
        <w:p w14:paraId="6F6D7422" w14:textId="599FEB4E" w:rsidR="009717BB" w:rsidRDefault="009717BB">
          <w:pPr>
            <w:pStyle w:val="TOC3"/>
            <w:rPr>
              <w:rFonts w:asciiTheme="minorHAnsi" w:eastAsiaTheme="minorEastAsia" w:hAnsiTheme="minorHAnsi"/>
              <w:i w:val="0"/>
              <w:noProof/>
              <w:kern w:val="2"/>
              <w:sz w:val="22"/>
              <w:szCs w:val="22"/>
              <w14:ligatures w14:val="standardContextual"/>
            </w:rPr>
          </w:pPr>
          <w:hyperlink w:anchor="_Toc165417267" w:history="1">
            <w:r w:rsidRPr="00666080">
              <w:rPr>
                <w:rStyle w:val="Hyperlink"/>
                <w:noProof/>
              </w:rPr>
              <w:t>4.2.1 Mô hình ERD</w:t>
            </w:r>
            <w:r>
              <w:rPr>
                <w:noProof/>
                <w:webHidden/>
              </w:rPr>
              <w:tab/>
            </w:r>
            <w:r>
              <w:rPr>
                <w:noProof/>
                <w:webHidden/>
              </w:rPr>
              <w:fldChar w:fldCharType="begin"/>
            </w:r>
            <w:r>
              <w:rPr>
                <w:noProof/>
                <w:webHidden/>
              </w:rPr>
              <w:instrText xml:space="preserve"> PAGEREF _Toc165417267 \h </w:instrText>
            </w:r>
            <w:r>
              <w:rPr>
                <w:noProof/>
                <w:webHidden/>
              </w:rPr>
            </w:r>
            <w:r>
              <w:rPr>
                <w:noProof/>
                <w:webHidden/>
              </w:rPr>
              <w:fldChar w:fldCharType="separate"/>
            </w:r>
            <w:r>
              <w:rPr>
                <w:noProof/>
                <w:webHidden/>
              </w:rPr>
              <w:t>33</w:t>
            </w:r>
            <w:r>
              <w:rPr>
                <w:noProof/>
                <w:webHidden/>
              </w:rPr>
              <w:fldChar w:fldCharType="end"/>
            </w:r>
          </w:hyperlink>
        </w:p>
        <w:p w14:paraId="550D21A7" w14:textId="051DB4E8" w:rsidR="009717BB" w:rsidRDefault="009717BB">
          <w:pPr>
            <w:pStyle w:val="TOC3"/>
            <w:rPr>
              <w:rFonts w:asciiTheme="minorHAnsi" w:eastAsiaTheme="minorEastAsia" w:hAnsiTheme="minorHAnsi"/>
              <w:i w:val="0"/>
              <w:noProof/>
              <w:kern w:val="2"/>
              <w:sz w:val="22"/>
              <w:szCs w:val="22"/>
              <w14:ligatures w14:val="standardContextual"/>
            </w:rPr>
          </w:pPr>
          <w:hyperlink w:anchor="_Toc165417268" w:history="1">
            <w:r w:rsidRPr="00666080">
              <w:rPr>
                <w:rStyle w:val="Hyperlink"/>
                <w:noProof/>
              </w:rPr>
              <w:t>4.2.2 Mô hình vật lý</w:t>
            </w:r>
            <w:r>
              <w:rPr>
                <w:noProof/>
                <w:webHidden/>
              </w:rPr>
              <w:tab/>
            </w:r>
            <w:r>
              <w:rPr>
                <w:noProof/>
                <w:webHidden/>
              </w:rPr>
              <w:fldChar w:fldCharType="begin"/>
            </w:r>
            <w:r>
              <w:rPr>
                <w:noProof/>
                <w:webHidden/>
              </w:rPr>
              <w:instrText xml:space="preserve"> PAGEREF _Toc165417268 \h </w:instrText>
            </w:r>
            <w:r>
              <w:rPr>
                <w:noProof/>
                <w:webHidden/>
              </w:rPr>
            </w:r>
            <w:r>
              <w:rPr>
                <w:noProof/>
                <w:webHidden/>
              </w:rPr>
              <w:fldChar w:fldCharType="separate"/>
            </w:r>
            <w:r>
              <w:rPr>
                <w:noProof/>
                <w:webHidden/>
              </w:rPr>
              <w:t>37</w:t>
            </w:r>
            <w:r>
              <w:rPr>
                <w:noProof/>
                <w:webHidden/>
              </w:rPr>
              <w:fldChar w:fldCharType="end"/>
            </w:r>
          </w:hyperlink>
        </w:p>
        <w:p w14:paraId="73D0F3AF" w14:textId="61BEEA97" w:rsidR="009717BB" w:rsidRDefault="009717BB">
          <w:pPr>
            <w:pStyle w:val="TOC1"/>
            <w:rPr>
              <w:rFonts w:asciiTheme="minorHAnsi" w:eastAsiaTheme="minorEastAsia" w:hAnsiTheme="minorHAnsi"/>
              <w:b w:val="0"/>
              <w:noProof/>
              <w:kern w:val="2"/>
              <w:sz w:val="22"/>
              <w:szCs w:val="22"/>
              <w14:ligatures w14:val="standardContextual"/>
            </w:rPr>
          </w:pPr>
          <w:hyperlink w:anchor="_Toc165417269" w:history="1">
            <w:r w:rsidRPr="00666080">
              <w:rPr>
                <w:rStyle w:val="Hyperlink"/>
                <w:noProof/>
              </w:rPr>
              <w:t>CHƯƠNG 5. DEMO HỆ THỐNG</w:t>
            </w:r>
            <w:r>
              <w:rPr>
                <w:noProof/>
                <w:webHidden/>
              </w:rPr>
              <w:tab/>
            </w:r>
            <w:r>
              <w:rPr>
                <w:noProof/>
                <w:webHidden/>
              </w:rPr>
              <w:fldChar w:fldCharType="begin"/>
            </w:r>
            <w:r>
              <w:rPr>
                <w:noProof/>
                <w:webHidden/>
              </w:rPr>
              <w:instrText xml:space="preserve"> PAGEREF _Toc165417269 \h </w:instrText>
            </w:r>
            <w:r>
              <w:rPr>
                <w:noProof/>
                <w:webHidden/>
              </w:rPr>
            </w:r>
            <w:r>
              <w:rPr>
                <w:noProof/>
                <w:webHidden/>
              </w:rPr>
              <w:fldChar w:fldCharType="separate"/>
            </w:r>
            <w:r>
              <w:rPr>
                <w:noProof/>
                <w:webHidden/>
              </w:rPr>
              <w:t>38</w:t>
            </w:r>
            <w:r>
              <w:rPr>
                <w:noProof/>
                <w:webHidden/>
              </w:rPr>
              <w:fldChar w:fldCharType="end"/>
            </w:r>
          </w:hyperlink>
        </w:p>
        <w:p w14:paraId="32216F9E" w14:textId="3A92F38B" w:rsidR="009717BB" w:rsidRDefault="009717BB">
          <w:pPr>
            <w:pStyle w:val="TOC2"/>
            <w:rPr>
              <w:rFonts w:asciiTheme="minorHAnsi" w:eastAsiaTheme="minorEastAsia" w:hAnsiTheme="minorHAnsi"/>
              <w:noProof/>
              <w:kern w:val="2"/>
              <w:sz w:val="22"/>
              <w:szCs w:val="22"/>
              <w14:ligatures w14:val="standardContextual"/>
            </w:rPr>
          </w:pPr>
          <w:hyperlink w:anchor="_Toc165417270" w:history="1">
            <w:r w:rsidRPr="00666080">
              <w:rPr>
                <w:rStyle w:val="Hyperlink"/>
                <w:noProof/>
              </w:rPr>
              <w:t>5.1 Các kịch bản demo hệ thống</w:t>
            </w:r>
            <w:r>
              <w:rPr>
                <w:noProof/>
                <w:webHidden/>
              </w:rPr>
              <w:tab/>
            </w:r>
            <w:r>
              <w:rPr>
                <w:noProof/>
                <w:webHidden/>
              </w:rPr>
              <w:fldChar w:fldCharType="begin"/>
            </w:r>
            <w:r>
              <w:rPr>
                <w:noProof/>
                <w:webHidden/>
              </w:rPr>
              <w:instrText xml:space="preserve"> PAGEREF _Toc165417270 \h </w:instrText>
            </w:r>
            <w:r>
              <w:rPr>
                <w:noProof/>
                <w:webHidden/>
              </w:rPr>
            </w:r>
            <w:r>
              <w:rPr>
                <w:noProof/>
                <w:webHidden/>
              </w:rPr>
              <w:fldChar w:fldCharType="separate"/>
            </w:r>
            <w:r>
              <w:rPr>
                <w:noProof/>
                <w:webHidden/>
              </w:rPr>
              <w:t>38</w:t>
            </w:r>
            <w:r>
              <w:rPr>
                <w:noProof/>
                <w:webHidden/>
              </w:rPr>
              <w:fldChar w:fldCharType="end"/>
            </w:r>
          </w:hyperlink>
        </w:p>
        <w:p w14:paraId="47C3E1BB" w14:textId="65302EE1" w:rsidR="009717BB" w:rsidRDefault="009717BB">
          <w:pPr>
            <w:pStyle w:val="TOC2"/>
            <w:rPr>
              <w:rFonts w:asciiTheme="minorHAnsi" w:eastAsiaTheme="minorEastAsia" w:hAnsiTheme="minorHAnsi"/>
              <w:noProof/>
              <w:kern w:val="2"/>
              <w:sz w:val="22"/>
              <w:szCs w:val="22"/>
              <w14:ligatures w14:val="standardContextual"/>
            </w:rPr>
          </w:pPr>
          <w:hyperlink w:anchor="_Toc165417271" w:history="1">
            <w:r w:rsidRPr="00666080">
              <w:rPr>
                <w:rStyle w:val="Hyperlink"/>
                <w:noProof/>
              </w:rPr>
              <w:t>5.2 Giao diện tương tác người dùng</w:t>
            </w:r>
            <w:r>
              <w:rPr>
                <w:noProof/>
                <w:webHidden/>
              </w:rPr>
              <w:tab/>
            </w:r>
            <w:r>
              <w:rPr>
                <w:noProof/>
                <w:webHidden/>
              </w:rPr>
              <w:fldChar w:fldCharType="begin"/>
            </w:r>
            <w:r>
              <w:rPr>
                <w:noProof/>
                <w:webHidden/>
              </w:rPr>
              <w:instrText xml:space="preserve"> PAGEREF _Toc165417271 \h </w:instrText>
            </w:r>
            <w:r>
              <w:rPr>
                <w:noProof/>
                <w:webHidden/>
              </w:rPr>
            </w:r>
            <w:r>
              <w:rPr>
                <w:noProof/>
                <w:webHidden/>
              </w:rPr>
              <w:fldChar w:fldCharType="separate"/>
            </w:r>
            <w:r>
              <w:rPr>
                <w:noProof/>
                <w:webHidden/>
              </w:rPr>
              <w:t>38</w:t>
            </w:r>
            <w:r>
              <w:rPr>
                <w:noProof/>
                <w:webHidden/>
              </w:rPr>
              <w:fldChar w:fldCharType="end"/>
            </w:r>
          </w:hyperlink>
        </w:p>
        <w:p w14:paraId="40B79AE6" w14:textId="69FF4078" w:rsidR="009717BB" w:rsidRDefault="009717BB">
          <w:pPr>
            <w:pStyle w:val="TOC1"/>
            <w:rPr>
              <w:rFonts w:asciiTheme="minorHAnsi" w:eastAsiaTheme="minorEastAsia" w:hAnsiTheme="minorHAnsi"/>
              <w:b w:val="0"/>
              <w:noProof/>
              <w:kern w:val="2"/>
              <w:sz w:val="22"/>
              <w:szCs w:val="22"/>
              <w14:ligatures w14:val="standardContextual"/>
            </w:rPr>
          </w:pPr>
          <w:hyperlink w:anchor="_Toc165417272" w:history="1">
            <w:r w:rsidRPr="00666080">
              <w:rPr>
                <w:rStyle w:val="Hyperlink"/>
                <w:noProof/>
              </w:rPr>
              <w:t>CHƯƠNG 6. KẾT LUẬN</w:t>
            </w:r>
            <w:r>
              <w:rPr>
                <w:noProof/>
                <w:webHidden/>
              </w:rPr>
              <w:tab/>
            </w:r>
            <w:r>
              <w:rPr>
                <w:noProof/>
                <w:webHidden/>
              </w:rPr>
              <w:fldChar w:fldCharType="begin"/>
            </w:r>
            <w:r>
              <w:rPr>
                <w:noProof/>
                <w:webHidden/>
              </w:rPr>
              <w:instrText xml:space="preserve"> PAGEREF _Toc165417272 \h </w:instrText>
            </w:r>
            <w:r>
              <w:rPr>
                <w:noProof/>
                <w:webHidden/>
              </w:rPr>
            </w:r>
            <w:r>
              <w:rPr>
                <w:noProof/>
                <w:webHidden/>
              </w:rPr>
              <w:fldChar w:fldCharType="separate"/>
            </w:r>
            <w:r>
              <w:rPr>
                <w:noProof/>
                <w:webHidden/>
              </w:rPr>
              <w:t>42</w:t>
            </w:r>
            <w:r>
              <w:rPr>
                <w:noProof/>
                <w:webHidden/>
              </w:rPr>
              <w:fldChar w:fldCharType="end"/>
            </w:r>
          </w:hyperlink>
        </w:p>
        <w:p w14:paraId="5EBE4CD5" w14:textId="2A9944DD" w:rsidR="009717BB" w:rsidRDefault="009717BB">
          <w:pPr>
            <w:pStyle w:val="TOC2"/>
            <w:rPr>
              <w:rFonts w:asciiTheme="minorHAnsi" w:eastAsiaTheme="minorEastAsia" w:hAnsiTheme="minorHAnsi"/>
              <w:noProof/>
              <w:kern w:val="2"/>
              <w:sz w:val="22"/>
              <w:szCs w:val="22"/>
              <w14:ligatures w14:val="standardContextual"/>
            </w:rPr>
          </w:pPr>
          <w:hyperlink w:anchor="_Toc165417273" w:history="1">
            <w:r w:rsidRPr="00666080">
              <w:rPr>
                <w:rStyle w:val="Hyperlink"/>
                <w:noProof/>
              </w:rPr>
              <w:t>6.1 Kết quả đạt được</w:t>
            </w:r>
            <w:r>
              <w:rPr>
                <w:noProof/>
                <w:webHidden/>
              </w:rPr>
              <w:tab/>
            </w:r>
            <w:r>
              <w:rPr>
                <w:noProof/>
                <w:webHidden/>
              </w:rPr>
              <w:fldChar w:fldCharType="begin"/>
            </w:r>
            <w:r>
              <w:rPr>
                <w:noProof/>
                <w:webHidden/>
              </w:rPr>
              <w:instrText xml:space="preserve"> PAGEREF _Toc165417273 \h </w:instrText>
            </w:r>
            <w:r>
              <w:rPr>
                <w:noProof/>
                <w:webHidden/>
              </w:rPr>
            </w:r>
            <w:r>
              <w:rPr>
                <w:noProof/>
                <w:webHidden/>
              </w:rPr>
              <w:fldChar w:fldCharType="separate"/>
            </w:r>
            <w:r>
              <w:rPr>
                <w:noProof/>
                <w:webHidden/>
              </w:rPr>
              <w:t>42</w:t>
            </w:r>
            <w:r>
              <w:rPr>
                <w:noProof/>
                <w:webHidden/>
              </w:rPr>
              <w:fldChar w:fldCharType="end"/>
            </w:r>
          </w:hyperlink>
        </w:p>
        <w:p w14:paraId="45967B11" w14:textId="778AC415" w:rsidR="009717BB" w:rsidRDefault="009717BB">
          <w:pPr>
            <w:pStyle w:val="TOC2"/>
            <w:rPr>
              <w:rFonts w:asciiTheme="minorHAnsi" w:eastAsiaTheme="minorEastAsia" w:hAnsiTheme="minorHAnsi"/>
              <w:noProof/>
              <w:kern w:val="2"/>
              <w:sz w:val="22"/>
              <w:szCs w:val="22"/>
              <w14:ligatures w14:val="standardContextual"/>
            </w:rPr>
          </w:pPr>
          <w:hyperlink w:anchor="_Toc165417274" w:history="1">
            <w:r w:rsidRPr="00666080">
              <w:rPr>
                <w:rStyle w:val="Hyperlink"/>
                <w:noProof/>
              </w:rPr>
              <w:t>6.2 Những thứ còn hạn chế</w:t>
            </w:r>
            <w:r>
              <w:rPr>
                <w:noProof/>
                <w:webHidden/>
              </w:rPr>
              <w:tab/>
            </w:r>
            <w:r>
              <w:rPr>
                <w:noProof/>
                <w:webHidden/>
              </w:rPr>
              <w:fldChar w:fldCharType="begin"/>
            </w:r>
            <w:r>
              <w:rPr>
                <w:noProof/>
                <w:webHidden/>
              </w:rPr>
              <w:instrText xml:space="preserve"> PAGEREF _Toc165417274 \h </w:instrText>
            </w:r>
            <w:r>
              <w:rPr>
                <w:noProof/>
                <w:webHidden/>
              </w:rPr>
            </w:r>
            <w:r>
              <w:rPr>
                <w:noProof/>
                <w:webHidden/>
              </w:rPr>
              <w:fldChar w:fldCharType="separate"/>
            </w:r>
            <w:r>
              <w:rPr>
                <w:noProof/>
                <w:webHidden/>
              </w:rPr>
              <w:t>43</w:t>
            </w:r>
            <w:r>
              <w:rPr>
                <w:noProof/>
                <w:webHidden/>
              </w:rPr>
              <w:fldChar w:fldCharType="end"/>
            </w:r>
          </w:hyperlink>
        </w:p>
        <w:p w14:paraId="38FC2666" w14:textId="726EC344" w:rsidR="009717BB" w:rsidRDefault="009717BB">
          <w:pPr>
            <w:pStyle w:val="TOC2"/>
            <w:rPr>
              <w:rFonts w:asciiTheme="minorHAnsi" w:eastAsiaTheme="minorEastAsia" w:hAnsiTheme="minorHAnsi"/>
              <w:noProof/>
              <w:kern w:val="2"/>
              <w:sz w:val="22"/>
              <w:szCs w:val="22"/>
              <w14:ligatures w14:val="standardContextual"/>
            </w:rPr>
          </w:pPr>
          <w:hyperlink w:anchor="_Toc165417275" w:history="1">
            <w:r w:rsidRPr="00666080">
              <w:rPr>
                <w:rStyle w:val="Hyperlink"/>
                <w:noProof/>
              </w:rPr>
              <w:t>6.3 Hướng phát triển trong tương lai</w:t>
            </w:r>
            <w:r>
              <w:rPr>
                <w:noProof/>
                <w:webHidden/>
              </w:rPr>
              <w:tab/>
            </w:r>
            <w:r>
              <w:rPr>
                <w:noProof/>
                <w:webHidden/>
              </w:rPr>
              <w:fldChar w:fldCharType="begin"/>
            </w:r>
            <w:r>
              <w:rPr>
                <w:noProof/>
                <w:webHidden/>
              </w:rPr>
              <w:instrText xml:space="preserve"> PAGEREF _Toc165417275 \h </w:instrText>
            </w:r>
            <w:r>
              <w:rPr>
                <w:noProof/>
                <w:webHidden/>
              </w:rPr>
            </w:r>
            <w:r>
              <w:rPr>
                <w:noProof/>
                <w:webHidden/>
              </w:rPr>
              <w:fldChar w:fldCharType="separate"/>
            </w:r>
            <w:r>
              <w:rPr>
                <w:noProof/>
                <w:webHidden/>
              </w:rPr>
              <w:t>44</w:t>
            </w:r>
            <w:r>
              <w:rPr>
                <w:noProof/>
                <w:webHidden/>
              </w:rPr>
              <w:fldChar w:fldCharType="end"/>
            </w:r>
          </w:hyperlink>
        </w:p>
        <w:p w14:paraId="3C59EE1F" w14:textId="7F9C3FFE" w:rsidR="009717BB" w:rsidRDefault="009717BB">
          <w:pPr>
            <w:pStyle w:val="TOC1"/>
            <w:rPr>
              <w:rFonts w:asciiTheme="minorHAnsi" w:eastAsiaTheme="minorEastAsia" w:hAnsiTheme="minorHAnsi"/>
              <w:b w:val="0"/>
              <w:noProof/>
              <w:kern w:val="2"/>
              <w:sz w:val="22"/>
              <w:szCs w:val="22"/>
              <w14:ligatures w14:val="standardContextual"/>
            </w:rPr>
          </w:pPr>
          <w:hyperlink w:anchor="_Toc165417276" w:history="1">
            <w:r w:rsidRPr="00666080">
              <w:rPr>
                <w:rStyle w:val="Hyperlink"/>
                <w:noProof/>
              </w:rPr>
              <w:t>TÀI LIỆU THAM KHẢO</w:t>
            </w:r>
            <w:r>
              <w:rPr>
                <w:noProof/>
                <w:webHidden/>
              </w:rPr>
              <w:tab/>
            </w:r>
            <w:r>
              <w:rPr>
                <w:noProof/>
                <w:webHidden/>
              </w:rPr>
              <w:fldChar w:fldCharType="begin"/>
            </w:r>
            <w:r>
              <w:rPr>
                <w:noProof/>
                <w:webHidden/>
              </w:rPr>
              <w:instrText xml:space="preserve"> PAGEREF _Toc165417276 \h </w:instrText>
            </w:r>
            <w:r>
              <w:rPr>
                <w:noProof/>
                <w:webHidden/>
              </w:rPr>
            </w:r>
            <w:r>
              <w:rPr>
                <w:noProof/>
                <w:webHidden/>
              </w:rPr>
              <w:fldChar w:fldCharType="separate"/>
            </w:r>
            <w:r>
              <w:rPr>
                <w:noProof/>
                <w:webHidden/>
              </w:rPr>
              <w:t>46</w:t>
            </w:r>
            <w:r>
              <w:rPr>
                <w:noProof/>
                <w:webHidden/>
              </w:rPr>
              <w:fldChar w:fldCharType="end"/>
            </w:r>
          </w:hyperlink>
        </w:p>
        <w:p w14:paraId="2A68B0D9" w14:textId="6110F7A6" w:rsidR="009717BB" w:rsidRDefault="009717BB">
          <w:r w:rsidRPr="009717BB">
            <w:rPr>
              <w:b/>
              <w:bCs/>
              <w:noProof/>
            </w:rPr>
            <w:fldChar w:fldCharType="end"/>
          </w:r>
        </w:p>
      </w:sdtContent>
    </w:sdt>
    <w:p w14:paraId="40B75B0A" w14:textId="77777777" w:rsidR="009717BB" w:rsidRDefault="009717BB" w:rsidP="009717BB">
      <w:pPr>
        <w:jc w:val="center"/>
        <w:rPr>
          <w:b/>
          <w:bCs/>
          <w:sz w:val="32"/>
          <w:szCs w:val="32"/>
        </w:rPr>
      </w:pPr>
    </w:p>
    <w:p w14:paraId="2F5E509D" w14:textId="77777777" w:rsidR="009717BB" w:rsidRDefault="009717BB" w:rsidP="009717BB">
      <w:pPr>
        <w:jc w:val="center"/>
        <w:rPr>
          <w:b/>
          <w:bCs/>
          <w:sz w:val="32"/>
          <w:szCs w:val="32"/>
        </w:rPr>
      </w:pPr>
    </w:p>
    <w:p w14:paraId="309532E0" w14:textId="77777777" w:rsidR="009717BB" w:rsidRDefault="009717BB" w:rsidP="009717BB">
      <w:pPr>
        <w:jc w:val="center"/>
        <w:rPr>
          <w:b/>
          <w:bCs/>
          <w:sz w:val="32"/>
          <w:szCs w:val="32"/>
        </w:rPr>
      </w:pPr>
    </w:p>
    <w:p w14:paraId="2811D36E" w14:textId="77777777" w:rsidR="009717BB" w:rsidRDefault="009717BB" w:rsidP="009717BB">
      <w:pPr>
        <w:jc w:val="center"/>
        <w:rPr>
          <w:b/>
          <w:bCs/>
          <w:sz w:val="32"/>
          <w:szCs w:val="32"/>
        </w:rPr>
      </w:pPr>
    </w:p>
    <w:p w14:paraId="13C59329" w14:textId="77777777" w:rsidR="009717BB" w:rsidRDefault="009717BB" w:rsidP="009717BB">
      <w:pPr>
        <w:jc w:val="center"/>
        <w:rPr>
          <w:b/>
          <w:bCs/>
          <w:sz w:val="32"/>
          <w:szCs w:val="32"/>
        </w:rPr>
      </w:pPr>
    </w:p>
    <w:p w14:paraId="1C8F9A40" w14:textId="77777777" w:rsidR="009717BB" w:rsidRDefault="009717BB" w:rsidP="009717BB">
      <w:pPr>
        <w:jc w:val="center"/>
        <w:rPr>
          <w:b/>
          <w:bCs/>
          <w:sz w:val="32"/>
          <w:szCs w:val="32"/>
        </w:rPr>
      </w:pPr>
    </w:p>
    <w:p w14:paraId="3499BA06" w14:textId="77777777" w:rsidR="009717BB" w:rsidRDefault="009717BB" w:rsidP="009717BB">
      <w:pPr>
        <w:rPr>
          <w:b/>
          <w:bCs/>
          <w:sz w:val="32"/>
          <w:szCs w:val="32"/>
        </w:rPr>
      </w:pPr>
    </w:p>
    <w:p w14:paraId="7EF34E2A" w14:textId="77777777" w:rsidR="009717BB" w:rsidRPr="009717BB" w:rsidRDefault="009717BB" w:rsidP="009717BB">
      <w:pPr>
        <w:rPr>
          <w:b/>
          <w:bCs/>
          <w:sz w:val="32"/>
          <w:szCs w:val="32"/>
        </w:rPr>
      </w:pPr>
    </w:p>
    <w:p w14:paraId="41B97096" w14:textId="77777777" w:rsidR="00AA553D" w:rsidRPr="00B127A5" w:rsidRDefault="00AA553D" w:rsidP="00AA553D">
      <w:pPr>
        <w:pStyle w:val="Heading1"/>
        <w:numPr>
          <w:ilvl w:val="0"/>
          <w:numId w:val="0"/>
        </w:numPr>
        <w:ind w:left="284" w:hanging="284"/>
        <w:jc w:val="center"/>
        <w:rPr>
          <w:sz w:val="26"/>
          <w:szCs w:val="26"/>
        </w:rPr>
      </w:pPr>
      <w:bookmarkStart w:id="1" w:name="_Toc143173056"/>
      <w:bookmarkStart w:id="2" w:name="_Toc165417241"/>
      <w:r w:rsidRPr="000044BC">
        <w:lastRenderedPageBreak/>
        <w:t>DANH MỤC HÌNH VẼ</w:t>
      </w:r>
      <w:bookmarkEnd w:id="1"/>
      <w:bookmarkEnd w:id="2"/>
    </w:p>
    <w:p w14:paraId="0220F56D" w14:textId="54F4BB56" w:rsidR="00AA553D" w:rsidRDefault="00AA553D" w:rsidP="00AA553D">
      <w:pPr>
        <w:pStyle w:val="TableofFigures"/>
        <w:tabs>
          <w:tab w:val="right" w:leader="dot" w:pos="9111"/>
        </w:tabs>
        <w:rPr>
          <w:noProof/>
        </w:rPr>
      </w:pP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Hình 2.</w:t>
        </w:r>
        <w:r w:rsidR="00465100">
          <w:rPr>
            <w:rStyle w:val="Hyperlink"/>
            <w:noProof/>
          </w:rPr>
          <w:t>3.</w:t>
        </w:r>
        <w:r w:rsidRPr="005A03E4">
          <w:rPr>
            <w:rStyle w:val="Hyperlink"/>
            <w:noProof/>
          </w:rPr>
          <w:t xml:space="preserve">1: </w:t>
        </w:r>
        <w:r w:rsidR="00465100">
          <w:rPr>
            <w:rStyle w:val="Hyperlink"/>
            <w:noProof/>
          </w:rPr>
          <w:t>Usecase tổng quát</w:t>
        </w:r>
        <w:r>
          <w:rPr>
            <w:noProof/>
            <w:webHidden/>
          </w:rPr>
          <w:tab/>
        </w:r>
        <w:r w:rsidR="0079482F">
          <w:rPr>
            <w:noProof/>
            <w:webHidden/>
          </w:rPr>
          <w:t>8</w:t>
        </w:r>
      </w:hyperlink>
    </w:p>
    <w:p w14:paraId="46167EBF" w14:textId="0A2294C5" w:rsidR="00F370D6" w:rsidRDefault="00F370D6" w:rsidP="00F370D6">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Pr>
            <w:rStyle w:val="Hyperlink"/>
            <w:noProof/>
          </w:rPr>
          <w:t>3</w:t>
        </w:r>
        <w:r w:rsidRPr="005A03E4">
          <w:rPr>
            <w:rStyle w:val="Hyperlink"/>
            <w:noProof/>
          </w:rPr>
          <w:t>.</w:t>
        </w:r>
        <w:r>
          <w:rPr>
            <w:rStyle w:val="Hyperlink"/>
            <w:noProof/>
          </w:rPr>
          <w:t>2.</w:t>
        </w:r>
        <w:r w:rsidRPr="005A03E4">
          <w:rPr>
            <w:rStyle w:val="Hyperlink"/>
            <w:noProof/>
          </w:rPr>
          <w:t xml:space="preserve">1: </w:t>
        </w:r>
        <w:r>
          <w:rPr>
            <w:rStyle w:val="Hyperlink"/>
            <w:noProof/>
          </w:rPr>
          <w:t>Mô hình ERD</w:t>
        </w:r>
        <w:r>
          <w:rPr>
            <w:noProof/>
            <w:webHidden/>
          </w:rPr>
          <w:tab/>
        </w:r>
        <w:r w:rsidR="00CB2235">
          <w:rPr>
            <w:noProof/>
            <w:webHidden/>
          </w:rPr>
          <w:t>32</w:t>
        </w:r>
      </w:hyperlink>
    </w:p>
    <w:p w14:paraId="50090D0F" w14:textId="6BB1F76C" w:rsidR="00F370D6" w:rsidRDefault="00F370D6" w:rsidP="00F370D6">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w:t>
        </w:r>
        <w:r>
          <w:rPr>
            <w:rStyle w:val="Hyperlink"/>
            <w:noProof/>
          </w:rPr>
          <w:t>3.</w:t>
        </w:r>
        <w:r w:rsidR="00C2324D">
          <w:rPr>
            <w:rStyle w:val="Hyperlink"/>
            <w:noProof/>
          </w:rPr>
          <w:t>2.2</w:t>
        </w:r>
        <w:r w:rsidRPr="005A03E4">
          <w:rPr>
            <w:rStyle w:val="Hyperlink"/>
            <w:noProof/>
          </w:rPr>
          <w:t xml:space="preserve">: </w:t>
        </w:r>
        <w:r w:rsidR="000E53C4">
          <w:rPr>
            <w:rStyle w:val="Hyperlink"/>
            <w:noProof/>
          </w:rPr>
          <w:t>Mô hình vật lý</w:t>
        </w:r>
        <w:r>
          <w:rPr>
            <w:noProof/>
            <w:webHidden/>
          </w:rPr>
          <w:tab/>
        </w:r>
        <w:r>
          <w:rPr>
            <w:noProof/>
            <w:webHidden/>
          </w:rPr>
          <w:fldChar w:fldCharType="begin"/>
        </w:r>
        <w:r>
          <w:rPr>
            <w:noProof/>
            <w:webHidden/>
          </w:rPr>
          <w:instrText xml:space="preserve"> PAGEREF _Toc142677545 \h </w:instrText>
        </w:r>
        <w:r>
          <w:rPr>
            <w:noProof/>
            <w:webHidden/>
          </w:rPr>
        </w:r>
        <w:r>
          <w:rPr>
            <w:noProof/>
            <w:webHidden/>
          </w:rPr>
          <w:fldChar w:fldCharType="separate"/>
        </w:r>
        <w:r>
          <w:rPr>
            <w:noProof/>
            <w:webHidden/>
          </w:rPr>
          <w:t>3</w:t>
        </w:r>
        <w:r>
          <w:rPr>
            <w:noProof/>
            <w:webHidden/>
          </w:rPr>
          <w:fldChar w:fldCharType="end"/>
        </w:r>
      </w:hyperlink>
      <w:r w:rsidR="00CB2235">
        <w:rPr>
          <w:noProof/>
        </w:rPr>
        <w:t>6</w:t>
      </w:r>
    </w:p>
    <w:p w14:paraId="59F38A5B" w14:textId="7B92C77D" w:rsidR="00F370D6" w:rsidRPr="00F370D6" w:rsidRDefault="00F370D6" w:rsidP="00F370D6">
      <w:pPr>
        <w:rPr>
          <w:sz w:val="26"/>
          <w:szCs w:val="26"/>
        </w:rPr>
      </w:pPr>
      <w:r>
        <w:rPr>
          <w:sz w:val="26"/>
          <w:szCs w:val="26"/>
        </w:rPr>
        <w:fldChar w:fldCharType="end"/>
      </w:r>
    </w:p>
    <w:p w14:paraId="4813C896" w14:textId="048E69B4" w:rsidR="00465100" w:rsidRDefault="00AA553D" w:rsidP="00F370D6">
      <w:pPr>
        <w:pStyle w:val="Nidungvnbn"/>
        <w:ind w:firstLine="0"/>
      </w:pPr>
      <w:r>
        <w:fldChar w:fldCharType="end"/>
      </w:r>
    </w:p>
    <w:p w14:paraId="4573FC49" w14:textId="3A0301BA" w:rsidR="00AA553D" w:rsidRDefault="00AA553D" w:rsidP="00AA553D">
      <w:pPr>
        <w:spacing w:after="200" w:line="276" w:lineRule="auto"/>
        <w:rPr>
          <w:sz w:val="26"/>
          <w:szCs w:val="26"/>
        </w:rPr>
      </w:pPr>
    </w:p>
    <w:p w14:paraId="0DA26460" w14:textId="77777777" w:rsidR="00AA553D" w:rsidRDefault="00AA553D" w:rsidP="00AA553D">
      <w:pPr>
        <w:spacing w:after="200" w:line="276" w:lineRule="auto"/>
        <w:rPr>
          <w:b/>
          <w:sz w:val="32"/>
          <w:szCs w:val="32"/>
          <w:lang w:val="vi-VN"/>
        </w:rPr>
      </w:pPr>
      <w:r>
        <w:br w:type="page"/>
      </w:r>
    </w:p>
    <w:p w14:paraId="29F177EA" w14:textId="77777777" w:rsidR="00AA553D" w:rsidRDefault="00AA553D" w:rsidP="00AA553D">
      <w:pPr>
        <w:pStyle w:val="Heading1"/>
        <w:numPr>
          <w:ilvl w:val="0"/>
          <w:numId w:val="0"/>
        </w:numPr>
        <w:jc w:val="center"/>
        <w:rPr>
          <w:lang w:val="en-US"/>
        </w:rPr>
      </w:pPr>
      <w:bookmarkStart w:id="3" w:name="_Toc143173057"/>
      <w:bookmarkStart w:id="4" w:name="_Toc165417242"/>
      <w:r w:rsidRPr="000044BC">
        <w:lastRenderedPageBreak/>
        <w:t xml:space="preserve">DANH MỤC </w:t>
      </w:r>
      <w:r>
        <w:rPr>
          <w:lang w:val="en-US"/>
        </w:rPr>
        <w:t>BẢNG BIỂU</w:t>
      </w:r>
      <w:bookmarkEnd w:id="3"/>
      <w:bookmarkEnd w:id="4"/>
    </w:p>
    <w:p w14:paraId="2F9218F6" w14:textId="483642AD" w:rsidR="00AA553D" w:rsidRDefault="00AA553D" w:rsidP="00AA553D">
      <w:pPr>
        <w:pStyle w:val="TableofFigures"/>
        <w:tabs>
          <w:tab w:val="right" w:leader="dot" w:pos="9111"/>
        </w:tabs>
        <w:rPr>
          <w:noProof/>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 xml:space="preserve">Bảng </w:t>
        </w:r>
        <w:r w:rsidR="0085209D">
          <w:rPr>
            <w:rStyle w:val="Hyperlink"/>
            <w:noProof/>
          </w:rPr>
          <w:t>2.3.2</w:t>
        </w:r>
        <w:r w:rsidRPr="005C00C3">
          <w:rPr>
            <w:rStyle w:val="Hyperlink"/>
            <w:noProof/>
          </w:rPr>
          <w:t xml:space="preserve">: </w:t>
        </w:r>
        <w:r w:rsidR="0085209D">
          <w:rPr>
            <w:rStyle w:val="Hyperlink"/>
            <w:noProof/>
          </w:rPr>
          <w:t>Usecase tổng quát</w:t>
        </w:r>
        <w:r>
          <w:rPr>
            <w:noProof/>
            <w:webHidden/>
          </w:rPr>
          <w:tab/>
        </w:r>
        <w:r w:rsidR="00D37862">
          <w:rPr>
            <w:noProof/>
            <w:webHidden/>
          </w:rPr>
          <w:t>8</w:t>
        </w:r>
      </w:hyperlink>
    </w:p>
    <w:p w14:paraId="3205BB9B" w14:textId="37E3DDE5"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140217">
          <w:rPr>
            <w:rStyle w:val="Hyperlink"/>
            <w:noProof/>
          </w:rPr>
          <w:t>3</w:t>
        </w:r>
        <w:r w:rsidR="0054693A" w:rsidRPr="005C00C3">
          <w:rPr>
            <w:rStyle w:val="Hyperlink"/>
            <w:noProof/>
          </w:rPr>
          <w:t xml:space="preserve">: </w:t>
        </w:r>
        <w:r w:rsidR="00140217">
          <w:rPr>
            <w:rStyle w:val="Hyperlink"/>
            <w:noProof/>
          </w:rPr>
          <w:t>Các usecase trong hệ thống</w:t>
        </w:r>
        <w:r w:rsidR="0054693A">
          <w:rPr>
            <w:noProof/>
            <w:webHidden/>
          </w:rPr>
          <w:tab/>
        </w:r>
        <w:r w:rsidR="00D37862">
          <w:rPr>
            <w:noProof/>
            <w:webHidden/>
          </w:rPr>
          <w:t>9</w:t>
        </w:r>
      </w:hyperlink>
    </w:p>
    <w:p w14:paraId="20FAEA93" w14:textId="2BF08255"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4693A" w:rsidRPr="005C00C3">
          <w:rPr>
            <w:rStyle w:val="Hyperlink"/>
            <w:noProof/>
          </w:rPr>
          <w:t xml:space="preserve">: </w:t>
        </w:r>
        <w:r w:rsidR="0054693A">
          <w:rPr>
            <w:rStyle w:val="Hyperlink"/>
            <w:noProof/>
          </w:rPr>
          <w:t xml:space="preserve">Usecase </w:t>
        </w:r>
        <w:r w:rsidR="00895DAA">
          <w:rPr>
            <w:rStyle w:val="Hyperlink"/>
            <w:noProof/>
          </w:rPr>
          <w:t>đăng nhập</w:t>
        </w:r>
        <w:r w:rsidR="0054693A">
          <w:rPr>
            <w:noProof/>
            <w:webHidden/>
          </w:rPr>
          <w:tab/>
        </w:r>
        <w:r w:rsidR="00D37862">
          <w:rPr>
            <w:noProof/>
            <w:webHidden/>
          </w:rPr>
          <w:t>11</w:t>
        </w:r>
      </w:hyperlink>
    </w:p>
    <w:p w14:paraId="5505C4E5" w14:textId="5C6D2026"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w:t>
        </w:r>
        <w:r w:rsidR="0054693A">
          <w:rPr>
            <w:rStyle w:val="Hyperlink"/>
            <w:noProof/>
          </w:rPr>
          <w:t>2</w:t>
        </w:r>
        <w:r w:rsidR="0054693A" w:rsidRPr="005C00C3">
          <w:rPr>
            <w:rStyle w:val="Hyperlink"/>
            <w:noProof/>
          </w:rPr>
          <w:t xml:space="preserve">: </w:t>
        </w:r>
        <w:r w:rsidR="0054693A">
          <w:rPr>
            <w:rStyle w:val="Hyperlink"/>
            <w:noProof/>
          </w:rPr>
          <w:t xml:space="preserve">Usecase </w:t>
        </w:r>
        <w:r w:rsidR="00895DAA">
          <w:rPr>
            <w:rStyle w:val="Hyperlink"/>
            <w:noProof/>
          </w:rPr>
          <w:t>đăng ký</w:t>
        </w:r>
        <w:r w:rsidR="0054693A">
          <w:rPr>
            <w:noProof/>
            <w:webHidden/>
          </w:rPr>
          <w:tab/>
        </w:r>
        <w:r w:rsidR="00D37862">
          <w:rPr>
            <w:noProof/>
            <w:webHidden/>
          </w:rPr>
          <w:t>12</w:t>
        </w:r>
      </w:hyperlink>
    </w:p>
    <w:p w14:paraId="595F6792" w14:textId="01335B72"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3:</w:t>
        </w:r>
        <w:r w:rsidR="0054693A" w:rsidRPr="005C00C3">
          <w:rPr>
            <w:rStyle w:val="Hyperlink"/>
            <w:noProof/>
          </w:rPr>
          <w:t xml:space="preserve"> </w:t>
        </w:r>
        <w:r w:rsidR="0054693A">
          <w:rPr>
            <w:rStyle w:val="Hyperlink"/>
            <w:noProof/>
          </w:rPr>
          <w:t xml:space="preserve">Usecase </w:t>
        </w:r>
        <w:r w:rsidR="00B23E88">
          <w:rPr>
            <w:rStyle w:val="Hyperlink"/>
            <w:noProof/>
          </w:rPr>
          <w:t>tìm kiếm sản phẩm</w:t>
        </w:r>
        <w:r w:rsidR="0054693A">
          <w:rPr>
            <w:noProof/>
            <w:webHidden/>
          </w:rPr>
          <w:tab/>
        </w:r>
        <w:r w:rsidR="00D37862">
          <w:rPr>
            <w:noProof/>
            <w:webHidden/>
          </w:rPr>
          <w:t>13</w:t>
        </w:r>
      </w:hyperlink>
    </w:p>
    <w:p w14:paraId="3C1538D6" w14:textId="2A47CFA6"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4</w:t>
        </w:r>
        <w:r w:rsidR="0054693A" w:rsidRPr="005C00C3">
          <w:rPr>
            <w:rStyle w:val="Hyperlink"/>
            <w:noProof/>
          </w:rPr>
          <w:t xml:space="preserve">: </w:t>
        </w:r>
        <w:r w:rsidR="0054693A">
          <w:rPr>
            <w:rStyle w:val="Hyperlink"/>
            <w:noProof/>
          </w:rPr>
          <w:t xml:space="preserve">Usecase </w:t>
        </w:r>
        <w:r w:rsidR="00B23E88">
          <w:rPr>
            <w:rStyle w:val="Hyperlink"/>
            <w:noProof/>
          </w:rPr>
          <w:t>tìm kiếm theo thể loại</w:t>
        </w:r>
        <w:r w:rsidR="0054693A">
          <w:rPr>
            <w:noProof/>
            <w:webHidden/>
          </w:rPr>
          <w:tab/>
        </w:r>
        <w:r w:rsidR="00D37862">
          <w:rPr>
            <w:noProof/>
            <w:webHidden/>
          </w:rPr>
          <w:t>1</w:t>
        </w:r>
        <w:r w:rsidR="0054693A">
          <w:rPr>
            <w:noProof/>
            <w:webHidden/>
          </w:rPr>
          <w:fldChar w:fldCharType="begin"/>
        </w:r>
        <w:r w:rsidR="0054693A">
          <w:rPr>
            <w:noProof/>
            <w:webHidden/>
          </w:rPr>
          <w:instrText xml:space="preserve"> PAGEREF _Toc142677565 \h </w:instrText>
        </w:r>
        <w:r w:rsidR="0054693A">
          <w:rPr>
            <w:noProof/>
            <w:webHidden/>
          </w:rPr>
        </w:r>
        <w:r w:rsidR="0054693A">
          <w:rPr>
            <w:noProof/>
            <w:webHidden/>
          </w:rPr>
          <w:fldChar w:fldCharType="separate"/>
        </w:r>
        <w:r w:rsidR="0054693A">
          <w:rPr>
            <w:noProof/>
            <w:webHidden/>
          </w:rPr>
          <w:t>4</w:t>
        </w:r>
        <w:r w:rsidR="0054693A">
          <w:rPr>
            <w:noProof/>
            <w:webHidden/>
          </w:rPr>
          <w:fldChar w:fldCharType="end"/>
        </w:r>
      </w:hyperlink>
    </w:p>
    <w:p w14:paraId="153239B2" w14:textId="021958E7"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5</w:t>
        </w:r>
        <w:r w:rsidR="0054693A" w:rsidRPr="005C00C3">
          <w:rPr>
            <w:rStyle w:val="Hyperlink"/>
            <w:noProof/>
          </w:rPr>
          <w:t xml:space="preserve">: </w:t>
        </w:r>
        <w:r w:rsidR="0054693A">
          <w:rPr>
            <w:rStyle w:val="Hyperlink"/>
            <w:noProof/>
          </w:rPr>
          <w:t xml:space="preserve">Usecase </w:t>
        </w:r>
        <w:r w:rsidR="009E6EB5">
          <w:rPr>
            <w:rStyle w:val="Hyperlink"/>
            <w:noProof/>
          </w:rPr>
          <w:t>tìm kiếm theo tên</w:t>
        </w:r>
        <w:r w:rsidR="0054693A">
          <w:rPr>
            <w:noProof/>
            <w:webHidden/>
          </w:rPr>
          <w:tab/>
        </w:r>
        <w:r w:rsidR="00D37862">
          <w:rPr>
            <w:noProof/>
            <w:webHidden/>
          </w:rPr>
          <w:t>15</w:t>
        </w:r>
      </w:hyperlink>
    </w:p>
    <w:p w14:paraId="42DC0DDF" w14:textId="6517D1B8"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6</w:t>
        </w:r>
        <w:r w:rsidR="0054693A" w:rsidRPr="005C00C3">
          <w:rPr>
            <w:rStyle w:val="Hyperlink"/>
            <w:noProof/>
          </w:rPr>
          <w:t xml:space="preserve">: </w:t>
        </w:r>
        <w:r w:rsidR="0054693A">
          <w:rPr>
            <w:rStyle w:val="Hyperlink"/>
            <w:noProof/>
          </w:rPr>
          <w:t xml:space="preserve">Usecase </w:t>
        </w:r>
        <w:r w:rsidR="00300044">
          <w:rPr>
            <w:rStyle w:val="Hyperlink"/>
            <w:noProof/>
          </w:rPr>
          <w:t>quản lý giỏ hàng</w:t>
        </w:r>
        <w:r w:rsidR="0054693A">
          <w:rPr>
            <w:noProof/>
            <w:webHidden/>
          </w:rPr>
          <w:tab/>
        </w:r>
        <w:r w:rsidR="00D37862">
          <w:rPr>
            <w:noProof/>
            <w:webHidden/>
          </w:rPr>
          <w:t>16</w:t>
        </w:r>
      </w:hyperlink>
    </w:p>
    <w:p w14:paraId="0F0D044C" w14:textId="1AF37F34"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7</w:t>
        </w:r>
        <w:r w:rsidR="0054693A" w:rsidRPr="005C00C3">
          <w:rPr>
            <w:rStyle w:val="Hyperlink"/>
            <w:noProof/>
          </w:rPr>
          <w:t xml:space="preserve">: </w:t>
        </w:r>
        <w:r w:rsidR="0054693A">
          <w:rPr>
            <w:rStyle w:val="Hyperlink"/>
            <w:noProof/>
          </w:rPr>
          <w:t xml:space="preserve">Usecase </w:t>
        </w:r>
        <w:r w:rsidR="00300044">
          <w:rPr>
            <w:rStyle w:val="Hyperlink"/>
            <w:noProof/>
          </w:rPr>
          <w:t>thêm vào giỏ hàng</w:t>
        </w:r>
        <w:r w:rsidR="0054693A">
          <w:rPr>
            <w:noProof/>
            <w:webHidden/>
          </w:rPr>
          <w:tab/>
        </w:r>
        <w:r w:rsidR="00D37862">
          <w:rPr>
            <w:noProof/>
            <w:webHidden/>
          </w:rPr>
          <w:t>17</w:t>
        </w:r>
      </w:hyperlink>
    </w:p>
    <w:p w14:paraId="71BF61A2" w14:textId="46D63140"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w:t>
        </w:r>
        <w:r w:rsidR="00566605">
          <w:rPr>
            <w:rStyle w:val="Hyperlink"/>
            <w:noProof/>
          </w:rPr>
          <w:t>8</w:t>
        </w:r>
        <w:r w:rsidR="00910B10">
          <w:rPr>
            <w:rStyle w:val="Hyperlink"/>
            <w:noProof/>
          </w:rPr>
          <w:t>:</w:t>
        </w:r>
        <w:r w:rsidR="0054693A" w:rsidRPr="005C00C3">
          <w:rPr>
            <w:rStyle w:val="Hyperlink"/>
            <w:noProof/>
          </w:rPr>
          <w:t xml:space="preserve"> </w:t>
        </w:r>
        <w:r w:rsidR="0054693A">
          <w:rPr>
            <w:rStyle w:val="Hyperlink"/>
            <w:noProof/>
          </w:rPr>
          <w:t xml:space="preserve">Usecase </w:t>
        </w:r>
        <w:r w:rsidR="00300044">
          <w:rPr>
            <w:rStyle w:val="Hyperlink"/>
            <w:noProof/>
          </w:rPr>
          <w:t>xóa khỏi giỏ hàng</w:t>
        </w:r>
        <w:r w:rsidR="0054693A">
          <w:rPr>
            <w:noProof/>
            <w:webHidden/>
          </w:rPr>
          <w:tab/>
        </w:r>
        <w:r w:rsidR="00D37862">
          <w:rPr>
            <w:noProof/>
            <w:webHidden/>
          </w:rPr>
          <w:t>18</w:t>
        </w:r>
      </w:hyperlink>
    </w:p>
    <w:p w14:paraId="5611724C" w14:textId="39D954B4"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w:t>
        </w:r>
        <w:r w:rsidR="00566605">
          <w:rPr>
            <w:rStyle w:val="Hyperlink"/>
            <w:noProof/>
          </w:rPr>
          <w:t>9</w:t>
        </w:r>
        <w:r w:rsidR="0054693A" w:rsidRPr="005C00C3">
          <w:rPr>
            <w:rStyle w:val="Hyperlink"/>
            <w:noProof/>
          </w:rPr>
          <w:t xml:space="preserve">: </w:t>
        </w:r>
        <w:r w:rsidR="0054693A">
          <w:rPr>
            <w:rStyle w:val="Hyperlink"/>
            <w:noProof/>
          </w:rPr>
          <w:t xml:space="preserve">Usecase </w:t>
        </w:r>
        <w:r w:rsidR="003E0C18">
          <w:rPr>
            <w:rStyle w:val="Hyperlink"/>
            <w:noProof/>
          </w:rPr>
          <w:t>xem sản phẩm</w:t>
        </w:r>
        <w:r w:rsidR="0054693A">
          <w:rPr>
            <w:noProof/>
            <w:webHidden/>
          </w:rPr>
          <w:tab/>
        </w:r>
        <w:r w:rsidR="00D37862">
          <w:rPr>
            <w:noProof/>
            <w:webHidden/>
          </w:rPr>
          <w:t>19</w:t>
        </w:r>
      </w:hyperlink>
    </w:p>
    <w:p w14:paraId="765AA8F2" w14:textId="40E1F3FA"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0</w:t>
        </w:r>
        <w:r w:rsidR="0054693A" w:rsidRPr="005C00C3">
          <w:rPr>
            <w:rStyle w:val="Hyperlink"/>
            <w:noProof/>
          </w:rPr>
          <w:t xml:space="preserve">: </w:t>
        </w:r>
        <w:r w:rsidR="0054693A">
          <w:rPr>
            <w:rStyle w:val="Hyperlink"/>
            <w:noProof/>
          </w:rPr>
          <w:t xml:space="preserve">Usecase </w:t>
        </w:r>
        <w:r w:rsidR="00E943FC">
          <w:rPr>
            <w:rStyle w:val="Hyperlink"/>
            <w:noProof/>
          </w:rPr>
          <w:t>xem blog</w:t>
        </w:r>
        <w:r w:rsidR="0054693A">
          <w:rPr>
            <w:noProof/>
            <w:webHidden/>
          </w:rPr>
          <w:tab/>
        </w:r>
        <w:r w:rsidR="00D37862">
          <w:rPr>
            <w:noProof/>
            <w:webHidden/>
          </w:rPr>
          <w:t>20</w:t>
        </w:r>
      </w:hyperlink>
    </w:p>
    <w:p w14:paraId="0F1035DE" w14:textId="116F4052"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1</w:t>
        </w:r>
        <w:r w:rsidR="0054693A" w:rsidRPr="005C00C3">
          <w:rPr>
            <w:rStyle w:val="Hyperlink"/>
            <w:noProof/>
          </w:rPr>
          <w:t xml:space="preserve">: </w:t>
        </w:r>
        <w:r w:rsidR="0054693A">
          <w:rPr>
            <w:rStyle w:val="Hyperlink"/>
            <w:noProof/>
          </w:rPr>
          <w:t xml:space="preserve">Usecase </w:t>
        </w:r>
        <w:r w:rsidR="000D6922">
          <w:rPr>
            <w:rStyle w:val="Hyperlink"/>
            <w:noProof/>
          </w:rPr>
          <w:t>truy cập trang</w:t>
        </w:r>
        <w:r w:rsidR="0054693A">
          <w:rPr>
            <w:noProof/>
            <w:webHidden/>
          </w:rPr>
          <w:tab/>
        </w:r>
        <w:r w:rsidR="00D37862">
          <w:rPr>
            <w:noProof/>
            <w:webHidden/>
          </w:rPr>
          <w:t>21</w:t>
        </w:r>
      </w:hyperlink>
    </w:p>
    <w:p w14:paraId="7BEF3320" w14:textId="77B8040B"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2</w:t>
        </w:r>
        <w:r w:rsidR="0054693A" w:rsidRPr="005C00C3">
          <w:rPr>
            <w:rStyle w:val="Hyperlink"/>
            <w:noProof/>
          </w:rPr>
          <w:t xml:space="preserve">: </w:t>
        </w:r>
        <w:r w:rsidR="0054693A">
          <w:rPr>
            <w:rStyle w:val="Hyperlink"/>
            <w:noProof/>
          </w:rPr>
          <w:t xml:space="preserve">Usecase </w:t>
        </w:r>
        <w:r w:rsidR="000D6922">
          <w:rPr>
            <w:rStyle w:val="Hyperlink"/>
            <w:noProof/>
          </w:rPr>
          <w:t>đánh giá sản phẩm</w:t>
        </w:r>
        <w:r w:rsidR="0054693A">
          <w:rPr>
            <w:noProof/>
            <w:webHidden/>
          </w:rPr>
          <w:tab/>
        </w:r>
        <w:r w:rsidR="00D37862">
          <w:rPr>
            <w:noProof/>
            <w:webHidden/>
          </w:rPr>
          <w:t>21</w:t>
        </w:r>
      </w:hyperlink>
    </w:p>
    <w:p w14:paraId="22895CA5" w14:textId="1AD7E3F4"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3</w:t>
        </w:r>
        <w:r w:rsidR="0054693A" w:rsidRPr="005C00C3">
          <w:rPr>
            <w:rStyle w:val="Hyperlink"/>
            <w:noProof/>
          </w:rPr>
          <w:t xml:space="preserve">: </w:t>
        </w:r>
        <w:r w:rsidR="0054693A">
          <w:rPr>
            <w:rStyle w:val="Hyperlink"/>
            <w:noProof/>
          </w:rPr>
          <w:t xml:space="preserve">Usecase </w:t>
        </w:r>
        <w:r w:rsidR="006D6879">
          <w:rPr>
            <w:rStyle w:val="Hyperlink"/>
            <w:noProof/>
          </w:rPr>
          <w:t>thanh toán</w:t>
        </w:r>
        <w:r w:rsidR="0054693A">
          <w:rPr>
            <w:noProof/>
            <w:webHidden/>
          </w:rPr>
          <w:tab/>
        </w:r>
        <w:r w:rsidR="00D37862">
          <w:rPr>
            <w:noProof/>
            <w:webHidden/>
          </w:rPr>
          <w:t>23</w:t>
        </w:r>
      </w:hyperlink>
    </w:p>
    <w:p w14:paraId="0AB3EFE6" w14:textId="24253BAE"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4</w:t>
        </w:r>
        <w:r w:rsidR="0054693A" w:rsidRPr="005C00C3">
          <w:rPr>
            <w:rStyle w:val="Hyperlink"/>
            <w:noProof/>
          </w:rPr>
          <w:t xml:space="preserve">: </w:t>
        </w:r>
        <w:r w:rsidR="0054693A">
          <w:rPr>
            <w:rStyle w:val="Hyperlink"/>
            <w:noProof/>
          </w:rPr>
          <w:t xml:space="preserve">Usecase </w:t>
        </w:r>
        <w:r w:rsidR="00797DA7">
          <w:rPr>
            <w:rStyle w:val="Hyperlink"/>
            <w:noProof/>
          </w:rPr>
          <w:t>quản lý báo cáo</w:t>
        </w:r>
        <w:r w:rsidR="0054693A">
          <w:rPr>
            <w:noProof/>
            <w:webHidden/>
          </w:rPr>
          <w:tab/>
        </w:r>
        <w:r w:rsidR="00D37862">
          <w:rPr>
            <w:noProof/>
            <w:webHidden/>
          </w:rPr>
          <w:t>24</w:t>
        </w:r>
      </w:hyperlink>
    </w:p>
    <w:p w14:paraId="340708BF" w14:textId="1F4B6649"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5</w:t>
        </w:r>
        <w:r w:rsidR="0054693A" w:rsidRPr="005C00C3">
          <w:rPr>
            <w:rStyle w:val="Hyperlink"/>
            <w:noProof/>
          </w:rPr>
          <w:t xml:space="preserve">: </w:t>
        </w:r>
        <w:r w:rsidR="0054693A">
          <w:rPr>
            <w:rStyle w:val="Hyperlink"/>
            <w:noProof/>
          </w:rPr>
          <w:t xml:space="preserve">Usecase </w:t>
        </w:r>
        <w:r w:rsidR="00D34CBD">
          <w:rPr>
            <w:rStyle w:val="Hyperlink"/>
            <w:noProof/>
          </w:rPr>
          <w:t>quản lý đơn hàng</w:t>
        </w:r>
        <w:r w:rsidR="0054693A">
          <w:rPr>
            <w:noProof/>
            <w:webHidden/>
          </w:rPr>
          <w:tab/>
        </w:r>
        <w:r w:rsidR="00D37862">
          <w:rPr>
            <w:noProof/>
            <w:webHidden/>
          </w:rPr>
          <w:t>25</w:t>
        </w:r>
      </w:hyperlink>
    </w:p>
    <w:p w14:paraId="0CE75817" w14:textId="3AEE1F0F"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6</w:t>
        </w:r>
        <w:r w:rsidR="0054693A" w:rsidRPr="005C00C3">
          <w:rPr>
            <w:rStyle w:val="Hyperlink"/>
            <w:noProof/>
          </w:rPr>
          <w:t xml:space="preserve">: </w:t>
        </w:r>
        <w:r w:rsidR="0054693A">
          <w:rPr>
            <w:rStyle w:val="Hyperlink"/>
            <w:noProof/>
          </w:rPr>
          <w:t xml:space="preserve">Usecase </w:t>
        </w:r>
        <w:r w:rsidR="0028179B">
          <w:rPr>
            <w:rStyle w:val="Hyperlink"/>
            <w:noProof/>
          </w:rPr>
          <w:t>quản lý sản phẩm</w:t>
        </w:r>
        <w:r w:rsidR="0054693A">
          <w:rPr>
            <w:noProof/>
            <w:webHidden/>
          </w:rPr>
          <w:tab/>
        </w:r>
        <w:r w:rsidR="00D37862">
          <w:rPr>
            <w:noProof/>
            <w:webHidden/>
          </w:rPr>
          <w:t>26</w:t>
        </w:r>
      </w:hyperlink>
    </w:p>
    <w:p w14:paraId="222B0F86" w14:textId="3D0C4DC3" w:rsidR="0054693A" w:rsidRDefault="00000000" w:rsidP="0054693A">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54693A" w:rsidRPr="005C00C3">
          <w:rPr>
            <w:rStyle w:val="Hyperlink"/>
            <w:noProof/>
          </w:rPr>
          <w:t xml:space="preserve">Bảng </w:t>
        </w:r>
        <w:r w:rsidR="0054693A">
          <w:rPr>
            <w:rStyle w:val="Hyperlink"/>
            <w:noProof/>
          </w:rPr>
          <w:t>2.3.</w:t>
        </w:r>
        <w:r w:rsidR="00910B10">
          <w:rPr>
            <w:rStyle w:val="Hyperlink"/>
            <w:noProof/>
          </w:rPr>
          <w:t>4.1</w:t>
        </w:r>
        <w:r w:rsidR="00566605">
          <w:rPr>
            <w:rStyle w:val="Hyperlink"/>
            <w:noProof/>
          </w:rPr>
          <w:t>7</w:t>
        </w:r>
        <w:r w:rsidR="0054693A" w:rsidRPr="005C00C3">
          <w:rPr>
            <w:rStyle w:val="Hyperlink"/>
            <w:noProof/>
          </w:rPr>
          <w:t xml:space="preserve">: </w:t>
        </w:r>
        <w:r w:rsidR="0054693A">
          <w:rPr>
            <w:rStyle w:val="Hyperlink"/>
            <w:noProof/>
          </w:rPr>
          <w:t xml:space="preserve">Usecase </w:t>
        </w:r>
        <w:r w:rsidR="00933E59">
          <w:rPr>
            <w:rStyle w:val="Hyperlink"/>
            <w:noProof/>
          </w:rPr>
          <w:t>quản lý tài khoản</w:t>
        </w:r>
        <w:r w:rsidR="0054693A">
          <w:rPr>
            <w:noProof/>
            <w:webHidden/>
          </w:rPr>
          <w:tab/>
        </w:r>
        <w:r w:rsidR="00D37862">
          <w:rPr>
            <w:noProof/>
            <w:webHidden/>
          </w:rPr>
          <w:t>27</w:t>
        </w:r>
      </w:hyperlink>
    </w:p>
    <w:p w14:paraId="7AEAB626" w14:textId="06C7B570" w:rsidR="0054693A" w:rsidRDefault="00000000" w:rsidP="0054693A">
      <w:pPr>
        <w:pStyle w:val="TableofFigures"/>
        <w:tabs>
          <w:tab w:val="right" w:leader="dot" w:pos="9111"/>
        </w:tabs>
        <w:rPr>
          <w:noProof/>
        </w:rPr>
      </w:pPr>
      <w:hyperlink w:anchor="_Toc142677565" w:history="1">
        <w:r w:rsidR="0054693A" w:rsidRPr="005C00C3">
          <w:rPr>
            <w:rStyle w:val="Hyperlink"/>
            <w:noProof/>
          </w:rPr>
          <w:t xml:space="preserve">Bảng </w:t>
        </w:r>
        <w:r w:rsidR="0054693A">
          <w:rPr>
            <w:rStyle w:val="Hyperlink"/>
            <w:noProof/>
          </w:rPr>
          <w:t>2.3.2</w:t>
        </w:r>
        <w:r w:rsidR="00910B10">
          <w:rPr>
            <w:rStyle w:val="Hyperlink"/>
            <w:noProof/>
          </w:rPr>
          <w:t>.1</w:t>
        </w:r>
        <w:r w:rsidR="00566605">
          <w:rPr>
            <w:rStyle w:val="Hyperlink"/>
            <w:noProof/>
          </w:rPr>
          <w:t>8</w:t>
        </w:r>
        <w:r w:rsidR="0054693A" w:rsidRPr="005C00C3">
          <w:rPr>
            <w:rStyle w:val="Hyperlink"/>
            <w:noProof/>
          </w:rPr>
          <w:t xml:space="preserve">: </w:t>
        </w:r>
        <w:r w:rsidR="0054693A">
          <w:rPr>
            <w:rStyle w:val="Hyperlink"/>
            <w:noProof/>
          </w:rPr>
          <w:t xml:space="preserve">Usecase </w:t>
        </w:r>
        <w:r w:rsidR="00910B10">
          <w:rPr>
            <w:rStyle w:val="Hyperlink"/>
            <w:noProof/>
          </w:rPr>
          <w:t>quản lý blog</w:t>
        </w:r>
        <w:r w:rsidR="0054693A">
          <w:rPr>
            <w:noProof/>
            <w:webHidden/>
          </w:rPr>
          <w:tab/>
        </w:r>
        <w:r w:rsidR="00D37862">
          <w:rPr>
            <w:noProof/>
            <w:webHidden/>
          </w:rPr>
          <w:t>28</w:t>
        </w:r>
      </w:hyperlink>
    </w:p>
    <w:p w14:paraId="2625C907" w14:textId="5D5F527E" w:rsidR="00910B10" w:rsidRPr="006C60CB" w:rsidRDefault="00000000" w:rsidP="006C60CB">
      <w:pPr>
        <w:pStyle w:val="TableofFigures"/>
        <w:tabs>
          <w:tab w:val="right" w:leader="dot" w:pos="9111"/>
        </w:tabs>
        <w:rPr>
          <w:rFonts w:asciiTheme="minorHAnsi" w:eastAsiaTheme="minorEastAsia" w:hAnsiTheme="minorHAnsi"/>
          <w:noProof/>
          <w:kern w:val="2"/>
          <w:sz w:val="22"/>
          <w:szCs w:val="22"/>
          <w14:ligatures w14:val="standardContextual"/>
        </w:rPr>
      </w:pPr>
      <w:hyperlink w:anchor="_Toc142677565" w:history="1">
        <w:r w:rsidR="006C60CB" w:rsidRPr="005C00C3">
          <w:rPr>
            <w:rStyle w:val="Hyperlink"/>
            <w:noProof/>
          </w:rPr>
          <w:t xml:space="preserve">Bảng </w:t>
        </w:r>
        <w:r w:rsidR="006C60CB">
          <w:rPr>
            <w:rStyle w:val="Hyperlink"/>
            <w:noProof/>
          </w:rPr>
          <w:t>2.3.4.</w:t>
        </w:r>
        <w:r w:rsidR="00EC0072">
          <w:rPr>
            <w:rStyle w:val="Hyperlink"/>
            <w:noProof/>
          </w:rPr>
          <w:t>19</w:t>
        </w:r>
        <w:r w:rsidR="006C60CB" w:rsidRPr="005C00C3">
          <w:rPr>
            <w:rStyle w:val="Hyperlink"/>
            <w:noProof/>
          </w:rPr>
          <w:t xml:space="preserve">: </w:t>
        </w:r>
        <w:r w:rsidR="006C60CB">
          <w:rPr>
            <w:rStyle w:val="Hyperlink"/>
            <w:noProof/>
          </w:rPr>
          <w:t>Usecase gửi thông báo</w:t>
        </w:r>
        <w:r w:rsidR="006C60CB">
          <w:rPr>
            <w:noProof/>
            <w:webHidden/>
          </w:rPr>
          <w:tab/>
        </w:r>
        <w:r w:rsidR="00D37862">
          <w:rPr>
            <w:noProof/>
            <w:webHidden/>
          </w:rPr>
          <w:t>29</w:t>
        </w:r>
      </w:hyperlink>
    </w:p>
    <w:p w14:paraId="781D540E" w14:textId="68D6B884" w:rsidR="00AA553D" w:rsidRPr="0054693A" w:rsidRDefault="00AA553D" w:rsidP="0054693A">
      <w:pPr>
        <w:pStyle w:val="Nidungvnbn"/>
        <w:ind w:firstLine="0"/>
        <w:jc w:val="center"/>
      </w:pPr>
      <w:r>
        <w:fldChar w:fldCharType="end"/>
      </w:r>
      <w:r w:rsidR="0085209D" w:rsidRPr="0085209D">
        <w:t xml:space="preserve"> </w:t>
      </w:r>
    </w:p>
    <w:p w14:paraId="182E9DF7" w14:textId="26FA6113" w:rsidR="00AA553D" w:rsidRDefault="00AA553D" w:rsidP="00AA553D">
      <w:pPr>
        <w:pStyle w:val="Heading1"/>
        <w:numPr>
          <w:ilvl w:val="0"/>
          <w:numId w:val="0"/>
        </w:numPr>
        <w:jc w:val="center"/>
      </w:pPr>
      <w:bookmarkStart w:id="5" w:name="_Toc143173058"/>
      <w:bookmarkStart w:id="6" w:name="_Toc165417243"/>
      <w:r w:rsidRPr="000044BC">
        <w:lastRenderedPageBreak/>
        <w:t>DANH MỤC CÁC CHỮ VIẾT TẮT</w:t>
      </w:r>
      <w:bookmarkEnd w:id="5"/>
      <w:bookmarkEnd w:id="6"/>
    </w:p>
    <w:p w14:paraId="4F6ED064" w14:textId="77777777" w:rsidR="00AA553D" w:rsidRDefault="00AA553D" w:rsidP="00AA553D">
      <w:pPr>
        <w:spacing w:after="200" w:line="276" w:lineRule="auto"/>
        <w:rPr>
          <w:sz w:val="26"/>
          <w:szCs w:val="26"/>
        </w:rPr>
      </w:pPr>
    </w:p>
    <w:p w14:paraId="63E83A96" w14:textId="77777777" w:rsidR="00AA553D" w:rsidRDefault="00AA553D" w:rsidP="00AA553D">
      <w:pPr>
        <w:spacing w:after="200" w:line="276" w:lineRule="auto"/>
        <w:rPr>
          <w:sz w:val="26"/>
          <w:szCs w:val="26"/>
        </w:rPr>
      </w:pPr>
    </w:p>
    <w:p w14:paraId="5F1C8832" w14:textId="77777777" w:rsidR="00AA553D" w:rsidRDefault="00AA553D" w:rsidP="00AA553D">
      <w:pPr>
        <w:spacing w:after="200" w:line="276" w:lineRule="auto"/>
        <w:rPr>
          <w:sz w:val="26"/>
          <w:szCs w:val="26"/>
        </w:rPr>
        <w:sectPr w:rsidR="00AA553D" w:rsidSect="00582FAB">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64A1E218" w14:textId="0CF04F03" w:rsidR="00AA553D" w:rsidRPr="00BF2FF1" w:rsidRDefault="00AA553D" w:rsidP="00AA553D">
      <w:pPr>
        <w:pStyle w:val="Heading1"/>
      </w:pPr>
      <w:bookmarkStart w:id="7" w:name="_Toc143173059"/>
      <w:bookmarkStart w:id="8" w:name="_Toc165417244"/>
      <w:r w:rsidRPr="00BF2FF1">
        <w:lastRenderedPageBreak/>
        <w:t>MỞ ĐẦU</w:t>
      </w:r>
      <w:r>
        <w:rPr>
          <w:lang w:val="en-US"/>
        </w:rPr>
        <w:t xml:space="preserve"> VÀ TỔNG QUAN ĐỀ TÀI</w:t>
      </w:r>
      <w:bookmarkEnd w:id="7"/>
      <w:bookmarkEnd w:id="8"/>
    </w:p>
    <w:p w14:paraId="61D44699" w14:textId="4BBC27A9" w:rsidR="00274695" w:rsidRDefault="00274695" w:rsidP="00AA553D">
      <w:pPr>
        <w:pStyle w:val="Heading2"/>
        <w:rPr>
          <w:lang w:val="en-US"/>
        </w:rPr>
      </w:pPr>
      <w:bookmarkStart w:id="9" w:name="_Toc143173060"/>
      <w:bookmarkStart w:id="10" w:name="_Toc165417245"/>
      <w:r>
        <w:rPr>
          <w:lang w:val="en-US"/>
        </w:rPr>
        <w:t>Giới thiệu đề tài</w:t>
      </w:r>
      <w:bookmarkEnd w:id="10"/>
    </w:p>
    <w:p w14:paraId="4926C9E2" w14:textId="723A1E47" w:rsidR="001278CB" w:rsidRDefault="001278CB" w:rsidP="001278CB">
      <w:pPr>
        <w:pStyle w:val="Nidungvnbn"/>
      </w:pPr>
      <w:r>
        <w:t>Trong một thế giới ngày càng hiện đại và sống trong nhịp sống nhanh chóng, việc tiếp cận các sản phẩm nông sản chất lượng và an toàn đang trở thành một yêu cầu quan trọng của người tiêu dùng. Đồng thời, nhu cầu hỗ trợ cho các nông dân và nhà sản xuất nông sản cũng ngày càng tăng lên. Với những yếu tố này, việc phát triển một trang web bán nông sản không chỉ là một cơ hội kinh doanh mà còn là một phần của sứ mệnh hỗ trợ phát triển bền vững của ngành nông nghiệp.</w:t>
      </w:r>
    </w:p>
    <w:p w14:paraId="701BC7E1" w14:textId="0DA0815D" w:rsidR="001278CB" w:rsidRDefault="001278CB" w:rsidP="001278CB">
      <w:pPr>
        <w:pStyle w:val="Nidungvnbn"/>
      </w:pPr>
      <w:r>
        <w:t xml:space="preserve">Mục </w:t>
      </w:r>
      <w:r w:rsidR="005263FB">
        <w:t>t</w:t>
      </w:r>
      <w:r>
        <w:t>iêu:</w:t>
      </w:r>
    </w:p>
    <w:p w14:paraId="4F68A9D8" w14:textId="77777777" w:rsidR="001278CB" w:rsidRDefault="001278CB" w:rsidP="00812958">
      <w:pPr>
        <w:pStyle w:val="Nidungvnbn"/>
        <w:numPr>
          <w:ilvl w:val="0"/>
          <w:numId w:val="11"/>
        </w:numPr>
      </w:pPr>
      <w:r>
        <w:t>Cung Cấp Sản Phẩm Chất Lượng: Trang web sẽ cung cấp một nền tảng để người tiêu dùng có thể tiếp cận các sản phẩm nông sản tươi ngon và an toàn từ các nhà sản xuất địa phương.</w:t>
      </w:r>
    </w:p>
    <w:p w14:paraId="5B316E59" w14:textId="3AB35C01" w:rsidR="001278CB" w:rsidRDefault="001278CB" w:rsidP="00812958">
      <w:pPr>
        <w:pStyle w:val="Nidungvnbn"/>
        <w:numPr>
          <w:ilvl w:val="0"/>
          <w:numId w:val="11"/>
        </w:numPr>
      </w:pPr>
      <w:r>
        <w:t>Hỗ Trợ Nông Dân: Bằng cách kết nối trực tiếp giữa người tiêu dùng và các nông dân, trang web sẽ giúp các nông dân tiếp cận thị trường rộng lớn hơn và tăng cơ hội tiếp cận với khách hàng mới.</w:t>
      </w:r>
    </w:p>
    <w:p w14:paraId="0C4A5ED5" w14:textId="33088D41" w:rsidR="001278CB" w:rsidRDefault="001278CB" w:rsidP="00812958">
      <w:pPr>
        <w:pStyle w:val="Nidungvnbn"/>
        <w:numPr>
          <w:ilvl w:val="0"/>
          <w:numId w:val="11"/>
        </w:numPr>
      </w:pPr>
      <w:r>
        <w:t>Trải Nghiệm Mua Sắm Thuận Tiện: Với giao diện người dùng thân thiện và các tính năng thanh toán an toàn, trang web sẽ mang lại trải nghiệm mua sắm trực tuyến thuận tiện và dễ dàng cho người tiêu dùng.</w:t>
      </w:r>
    </w:p>
    <w:p w14:paraId="49390535" w14:textId="5C8575FD" w:rsidR="001278CB" w:rsidRDefault="001278CB" w:rsidP="001278CB">
      <w:pPr>
        <w:pStyle w:val="Nidungvnbn"/>
      </w:pPr>
      <w:r>
        <w:t xml:space="preserve">Tính </w:t>
      </w:r>
      <w:r w:rsidR="005263FB">
        <w:t>n</w:t>
      </w:r>
      <w:r>
        <w:t>ăng:</w:t>
      </w:r>
    </w:p>
    <w:p w14:paraId="5BFC1672" w14:textId="6DBCB714" w:rsidR="001278CB" w:rsidRDefault="001278CB" w:rsidP="003B2125">
      <w:pPr>
        <w:pStyle w:val="Nidungvnbn"/>
        <w:numPr>
          <w:ilvl w:val="0"/>
          <w:numId w:val="13"/>
        </w:numPr>
      </w:pPr>
      <w:r>
        <w:t>Danh Mục Sản Phẩm Rộng Lớn: Trang web sẽ cung cấp một danh mục sản phẩm đa dạng từ rau cải, hoa quả đến thực phẩm chế biến và đồ uống.</w:t>
      </w:r>
    </w:p>
    <w:p w14:paraId="28396A27" w14:textId="50CDB577" w:rsidR="001278CB" w:rsidRDefault="001278CB" w:rsidP="003B2125">
      <w:pPr>
        <w:pStyle w:val="Nidungvnbn"/>
        <w:numPr>
          <w:ilvl w:val="0"/>
          <w:numId w:val="13"/>
        </w:numPr>
      </w:pPr>
      <w:r>
        <w:t>Thông Tin Chi Tiết Sản Phẩm: Mỗi sản phẩm sẽ được cung cấp thông tin chi tiết về nguồn gốc, chất lượng và giá cả.</w:t>
      </w:r>
    </w:p>
    <w:p w14:paraId="456084FC" w14:textId="4D34342E" w:rsidR="001278CB" w:rsidRDefault="001278CB" w:rsidP="003B2125">
      <w:pPr>
        <w:pStyle w:val="Nidungvnbn"/>
        <w:numPr>
          <w:ilvl w:val="0"/>
          <w:numId w:val="13"/>
        </w:numPr>
      </w:pPr>
      <w:r>
        <w:t>Tích Hợp Dịch Vụ Giao Hàng: Khách hàng có thể lựa chọn các dịch vụ giao hàng phù hợp với nhu cầu của mình.</w:t>
      </w:r>
    </w:p>
    <w:p w14:paraId="36D18B96" w14:textId="2A80FF61" w:rsidR="001278CB" w:rsidRDefault="001278CB" w:rsidP="003B2125">
      <w:pPr>
        <w:pStyle w:val="Nidungvnbn"/>
        <w:numPr>
          <w:ilvl w:val="0"/>
          <w:numId w:val="13"/>
        </w:numPr>
      </w:pPr>
      <w:r>
        <w:t>Thông Báo Khuyến Mãi: Khách hàng sẽ được thông báo về các chương trình khuyến mãi và ưu đãi đặc biệt.</w:t>
      </w:r>
    </w:p>
    <w:p w14:paraId="1FE4BEF4" w14:textId="08C1FB64" w:rsidR="001278CB" w:rsidRDefault="001278CB" w:rsidP="001278CB">
      <w:pPr>
        <w:pStyle w:val="Nidungvnbn"/>
      </w:pPr>
      <w:r>
        <w:lastRenderedPageBreak/>
        <w:t xml:space="preserve">Lợi </w:t>
      </w:r>
      <w:r w:rsidR="001637FE">
        <w:t>í</w:t>
      </w:r>
      <w:r>
        <w:t>ch:</w:t>
      </w:r>
    </w:p>
    <w:p w14:paraId="7B1EB959" w14:textId="74C0FDE9" w:rsidR="001278CB" w:rsidRDefault="001278CB" w:rsidP="003B2125">
      <w:pPr>
        <w:pStyle w:val="Nidungvnbn"/>
        <w:numPr>
          <w:ilvl w:val="0"/>
          <w:numId w:val="14"/>
        </w:numPr>
      </w:pPr>
      <w:r>
        <w:t>Đối Với Người Tiêu Dùng: Sự tiện lợi khi mua sắm các sản phẩm nông sản chất lượng, an toàn và đa dạng.</w:t>
      </w:r>
    </w:p>
    <w:p w14:paraId="3D6735BA" w14:textId="789C400A" w:rsidR="001278CB" w:rsidRDefault="001278CB" w:rsidP="003B2125">
      <w:pPr>
        <w:pStyle w:val="Nidungvnbn"/>
        <w:numPr>
          <w:ilvl w:val="0"/>
          <w:numId w:val="14"/>
        </w:numPr>
      </w:pPr>
      <w:r>
        <w:t>Đối Với Nông Dân: Mở ra cơ hội tiếp cận thị trường mới, tăng thu nhập và phát triển bền vững ngành nông nghiệp.</w:t>
      </w:r>
    </w:p>
    <w:p w14:paraId="6A1FC729" w14:textId="22116130" w:rsidR="001278CB" w:rsidRDefault="001278CB" w:rsidP="003B2125">
      <w:pPr>
        <w:pStyle w:val="Nidungvnbn"/>
        <w:numPr>
          <w:ilvl w:val="0"/>
          <w:numId w:val="14"/>
        </w:numPr>
      </w:pPr>
      <w:r>
        <w:t>Đối Với Doanh Nghiệp: Xây dựng một thương hiệu mạnh mẽ trong lĩnh vực bán nông sản trực tuyến và tạo ra cơ hội kinh doanh lớn.</w:t>
      </w:r>
    </w:p>
    <w:p w14:paraId="0FCA2F54" w14:textId="4E368B02" w:rsidR="00602BB3" w:rsidRPr="001278CB" w:rsidRDefault="00602BB3" w:rsidP="00602BB3">
      <w:pPr>
        <w:pStyle w:val="Nidungvnbn"/>
      </w:pPr>
      <w:r>
        <w:t>Trang web bán nông sản không chỉ là nơi mua sắm mà còn là một cầu nối giữa người tiêu dùng và ngành công nghiệp, góp phần thúc đẩy sự phát triển bền vững của cả hai phía.</w:t>
      </w:r>
    </w:p>
    <w:p w14:paraId="316B9D31" w14:textId="618C3D41" w:rsidR="00AA553D" w:rsidRDefault="00AA553D" w:rsidP="00AA553D">
      <w:pPr>
        <w:pStyle w:val="Heading2"/>
      </w:pPr>
      <w:bookmarkStart w:id="11" w:name="_Toc165417246"/>
      <w:r w:rsidRPr="00BF2FF1">
        <w:t>Lý do chọn đề tài</w:t>
      </w:r>
      <w:bookmarkEnd w:id="9"/>
      <w:bookmarkEnd w:id="11"/>
    </w:p>
    <w:p w14:paraId="310F1C24" w14:textId="4EBD9A58" w:rsidR="008B3DFD" w:rsidRPr="008B3DFD" w:rsidRDefault="008B3DFD" w:rsidP="008B3DFD">
      <w:pPr>
        <w:pStyle w:val="Nidungvnbn"/>
        <w:rPr>
          <w:lang w:val="vi-VN"/>
        </w:rPr>
      </w:pPr>
      <w:r w:rsidRPr="008B3DFD">
        <w:rPr>
          <w:lang w:val="vi-VN"/>
        </w:rPr>
        <w:t>Việc chọn đề tài web bán nông sản có thể được lựa chọn với nhiều lý do khác nhau, bao gồm cả</w:t>
      </w:r>
      <w:r>
        <w:t xml:space="preserve"> </w:t>
      </w:r>
      <w:r w:rsidRPr="008B3DFD">
        <w:rPr>
          <w:lang w:val="vi-VN"/>
        </w:rPr>
        <w:t>khía cạnh kinh doanh và công nghệ. Dưới đây là một số lí do phổ biến mà một dự án web bán nông</w:t>
      </w:r>
      <w:r>
        <w:t xml:space="preserve"> </w:t>
      </w:r>
      <w:r w:rsidRPr="008B3DFD">
        <w:rPr>
          <w:lang w:val="vi-VN"/>
        </w:rPr>
        <w:t>sản có thể được lựa chọn:</w:t>
      </w:r>
    </w:p>
    <w:p w14:paraId="2BB767EC" w14:textId="5EF6E6E5" w:rsidR="008B3DFD" w:rsidRPr="008B3DFD" w:rsidRDefault="008B3DFD" w:rsidP="008B3DFD">
      <w:pPr>
        <w:pStyle w:val="Nidungvnbn"/>
        <w:rPr>
          <w:lang w:val="vi-VN"/>
        </w:rPr>
      </w:pPr>
      <w:r w:rsidRPr="008B3DFD">
        <w:rPr>
          <w:lang w:val="vi-VN"/>
        </w:rPr>
        <w:t>Tỉnh Thị Trường:</w:t>
      </w:r>
    </w:p>
    <w:p w14:paraId="341B72C3" w14:textId="4F6DB341" w:rsidR="008B3DFD" w:rsidRPr="008B3DFD" w:rsidRDefault="008B3DFD" w:rsidP="003B2125">
      <w:pPr>
        <w:pStyle w:val="Nidungvnbn"/>
        <w:numPr>
          <w:ilvl w:val="0"/>
          <w:numId w:val="15"/>
        </w:numPr>
        <w:rPr>
          <w:lang w:val="vi-VN"/>
        </w:rPr>
      </w:pPr>
      <w:r w:rsidRPr="008B3DFD">
        <w:rPr>
          <w:lang w:val="vi-VN"/>
        </w:rPr>
        <w:t>Ngành công nghiệp nông sản là một trong những lĩnh vực lớn nhất và quan trọng nhất trên</w:t>
      </w:r>
      <w:r>
        <w:t xml:space="preserve"> </w:t>
      </w:r>
      <w:r w:rsidRPr="008B3DFD">
        <w:rPr>
          <w:lang w:val="vi-VN"/>
        </w:rPr>
        <w:t>thế giới, với nhu cầu tiêu dùng không ngừng tăng lên.</w:t>
      </w:r>
    </w:p>
    <w:p w14:paraId="6ED57ECA" w14:textId="36C5DA21" w:rsidR="008B3DFD" w:rsidRPr="008B3DFD" w:rsidRDefault="008B3DFD" w:rsidP="003B2125">
      <w:pPr>
        <w:pStyle w:val="Nidungvnbn"/>
        <w:numPr>
          <w:ilvl w:val="0"/>
          <w:numId w:val="15"/>
        </w:numPr>
        <w:rPr>
          <w:lang w:val="vi-VN"/>
        </w:rPr>
      </w:pPr>
      <w:r w:rsidRPr="008B3DFD">
        <w:rPr>
          <w:lang w:val="vi-VN"/>
        </w:rPr>
        <w:t>Việc mở ra một trang web bán nông sản có thể mở ra cơ hội kinh doanh lớn trong một thị</w:t>
      </w:r>
      <w:r>
        <w:t xml:space="preserve"> </w:t>
      </w:r>
      <w:r w:rsidRPr="008B3DFD">
        <w:rPr>
          <w:lang w:val="vi-VN"/>
        </w:rPr>
        <w:t>trường có nhu cầu sôi động.</w:t>
      </w:r>
    </w:p>
    <w:p w14:paraId="0F6E104F" w14:textId="5F4DF12A" w:rsidR="008B3DFD" w:rsidRPr="008B3DFD" w:rsidRDefault="008B3DFD" w:rsidP="008B3DFD">
      <w:pPr>
        <w:pStyle w:val="Nidungvnbn"/>
        <w:rPr>
          <w:lang w:val="vi-VN"/>
        </w:rPr>
      </w:pPr>
      <w:r w:rsidRPr="008B3DFD">
        <w:rPr>
          <w:lang w:val="vi-VN"/>
        </w:rPr>
        <w:t>Nhu Cầu Tiêu Dùng:</w:t>
      </w:r>
    </w:p>
    <w:p w14:paraId="680D3280" w14:textId="195BDE7A" w:rsidR="008B3DFD" w:rsidRPr="008B3DFD" w:rsidRDefault="008B3DFD" w:rsidP="003B2125">
      <w:pPr>
        <w:pStyle w:val="Nidungvnbn"/>
        <w:numPr>
          <w:ilvl w:val="0"/>
          <w:numId w:val="16"/>
        </w:numPr>
        <w:rPr>
          <w:lang w:val="vi-VN"/>
        </w:rPr>
      </w:pPr>
      <w:r w:rsidRPr="008B3DFD">
        <w:rPr>
          <w:lang w:val="vi-VN"/>
        </w:rPr>
        <w:t>Nhu cầu của người tiêu dùng đối với sản phẩm nông sản luôn tồn tại, bởi chúng là một phần</w:t>
      </w:r>
      <w:r>
        <w:t xml:space="preserve"> </w:t>
      </w:r>
      <w:r w:rsidRPr="008B3DFD">
        <w:rPr>
          <w:lang w:val="vi-VN"/>
        </w:rPr>
        <w:t>quan trọng của cuộc sống hàng ngày.</w:t>
      </w:r>
    </w:p>
    <w:p w14:paraId="5C16D4AE" w14:textId="6792E315" w:rsidR="008B3DFD" w:rsidRDefault="008B3DFD" w:rsidP="003B2125">
      <w:pPr>
        <w:pStyle w:val="Nidungvnbn"/>
        <w:numPr>
          <w:ilvl w:val="0"/>
          <w:numId w:val="16"/>
        </w:numPr>
        <w:rPr>
          <w:lang w:val="vi-VN"/>
        </w:rPr>
      </w:pPr>
      <w:r w:rsidRPr="008B3DFD">
        <w:rPr>
          <w:lang w:val="vi-VN"/>
        </w:rPr>
        <w:t>Một trang web bán nông sản có thể cung cấp cho người tiêu dùng sự tiện lợi khi mua sắm</w:t>
      </w:r>
      <w:r w:rsidR="00B60961">
        <w:t xml:space="preserve"> </w:t>
      </w:r>
      <w:r w:rsidRPr="008B3DFD">
        <w:rPr>
          <w:lang w:val="vi-VN"/>
        </w:rPr>
        <w:t>các sản phẩm tươi ngon và chất lượng.</w:t>
      </w:r>
    </w:p>
    <w:p w14:paraId="69ECC9B5" w14:textId="19A29554" w:rsidR="00B60961" w:rsidRPr="00B60961" w:rsidRDefault="00B60961" w:rsidP="00B60961">
      <w:pPr>
        <w:pStyle w:val="Nidungvnbn"/>
        <w:rPr>
          <w:lang w:val="vi-VN"/>
        </w:rPr>
      </w:pPr>
      <w:r w:rsidRPr="00B60961">
        <w:rPr>
          <w:lang w:val="vi-VN"/>
        </w:rPr>
        <w:t>Phát Triển Công Nghệ:</w:t>
      </w:r>
    </w:p>
    <w:p w14:paraId="5BFBE739" w14:textId="19A693A2" w:rsidR="00B60961" w:rsidRPr="00B60961" w:rsidRDefault="00B60961" w:rsidP="003B2125">
      <w:pPr>
        <w:pStyle w:val="Nidungvnbn"/>
        <w:numPr>
          <w:ilvl w:val="0"/>
          <w:numId w:val="17"/>
        </w:numPr>
        <w:rPr>
          <w:lang w:val="vi-VN"/>
        </w:rPr>
      </w:pPr>
      <w:r w:rsidRPr="00B60961">
        <w:rPr>
          <w:lang w:val="vi-VN"/>
        </w:rPr>
        <w:t>Sự phát triển của công nghệ internet và thương mại điện tử đã tạo ra cơ hội lớn cho việc phát</w:t>
      </w:r>
      <w:r>
        <w:t xml:space="preserve"> </w:t>
      </w:r>
      <w:r w:rsidRPr="00B60961">
        <w:rPr>
          <w:lang w:val="vi-VN"/>
        </w:rPr>
        <w:t>triển các trang web bán hàng trực tuyến.</w:t>
      </w:r>
    </w:p>
    <w:p w14:paraId="6F2F4551" w14:textId="7D02A86D" w:rsidR="00B60961" w:rsidRPr="00B60961" w:rsidRDefault="00B60961" w:rsidP="003B2125">
      <w:pPr>
        <w:pStyle w:val="Nidungvnbn"/>
        <w:numPr>
          <w:ilvl w:val="0"/>
          <w:numId w:val="17"/>
        </w:numPr>
        <w:rPr>
          <w:lang w:val="vi-VN"/>
        </w:rPr>
      </w:pPr>
      <w:r w:rsidRPr="00B60961">
        <w:rPr>
          <w:lang w:val="vi-VN"/>
        </w:rPr>
        <w:lastRenderedPageBreak/>
        <w:t>Các công nghệ mới như các hệ thống thanh toán an toàn, giao diện người dùng thân thiện và</w:t>
      </w:r>
      <w:r>
        <w:t xml:space="preserve"> </w:t>
      </w:r>
      <w:r w:rsidRPr="00B60961">
        <w:rPr>
          <w:lang w:val="vi-VN"/>
        </w:rPr>
        <w:t>tích hợp dịch vụ giao hàng nhanh chóng giúp tạo ra trải nghiệm mua sắm trực tuyến tốt hơn</w:t>
      </w:r>
      <w:r>
        <w:t xml:space="preserve"> </w:t>
      </w:r>
      <w:r w:rsidRPr="00B60961">
        <w:rPr>
          <w:lang w:val="vi-VN"/>
        </w:rPr>
        <w:t>cho người dùng.</w:t>
      </w:r>
    </w:p>
    <w:p w14:paraId="03831B9B" w14:textId="2A1141D3" w:rsidR="00B60961" w:rsidRPr="00B60961" w:rsidRDefault="00B60961" w:rsidP="00B60961">
      <w:pPr>
        <w:pStyle w:val="Nidungvnbn"/>
        <w:rPr>
          <w:lang w:val="vi-VN"/>
        </w:rPr>
      </w:pPr>
      <w:r w:rsidRPr="00B60961">
        <w:rPr>
          <w:lang w:val="vi-VN"/>
        </w:rPr>
        <w:t>Tiềm Năng Kinh Doanh:</w:t>
      </w:r>
    </w:p>
    <w:p w14:paraId="7EF774AB" w14:textId="1C7B5839" w:rsidR="00B60961" w:rsidRPr="00B60961" w:rsidRDefault="00B60961" w:rsidP="003B2125">
      <w:pPr>
        <w:pStyle w:val="Nidungvnbn"/>
        <w:numPr>
          <w:ilvl w:val="0"/>
          <w:numId w:val="18"/>
        </w:numPr>
        <w:rPr>
          <w:lang w:val="vi-VN"/>
        </w:rPr>
      </w:pPr>
      <w:r w:rsidRPr="00B60961">
        <w:rPr>
          <w:lang w:val="vi-VN"/>
        </w:rPr>
        <w:t>Một trang web bán nông sản không chỉ là nơi để bán sản phẩm mà còn là cơ hội để xây dựng</w:t>
      </w:r>
      <w:r>
        <w:t xml:space="preserve"> </w:t>
      </w:r>
      <w:r w:rsidRPr="00B60961">
        <w:rPr>
          <w:lang w:val="vi-VN"/>
        </w:rPr>
        <w:t>một thương hiệu mạnh mẽ trong ngành nông sản.</w:t>
      </w:r>
    </w:p>
    <w:p w14:paraId="22B2602D" w14:textId="45C365F3" w:rsidR="00B60961" w:rsidRPr="00B60961" w:rsidRDefault="00B60961" w:rsidP="003B2125">
      <w:pPr>
        <w:pStyle w:val="Nidungvnbn"/>
        <w:numPr>
          <w:ilvl w:val="0"/>
          <w:numId w:val="18"/>
        </w:numPr>
        <w:rPr>
          <w:lang w:val="vi-VN"/>
        </w:rPr>
      </w:pPr>
      <w:r w:rsidRPr="00B60961">
        <w:rPr>
          <w:lang w:val="vi-VN"/>
        </w:rPr>
        <w:t>Bằng cách cung cấp các sản phẩm chất lượng và dịch vụ tốt, trang web có thể thu hút được</w:t>
      </w:r>
      <w:r>
        <w:t xml:space="preserve"> </w:t>
      </w:r>
      <w:r w:rsidRPr="00B60961">
        <w:rPr>
          <w:lang w:val="vi-VN"/>
        </w:rPr>
        <w:t>nhiều khách hàng và tạo ra doanh thu ổn định.</w:t>
      </w:r>
    </w:p>
    <w:p w14:paraId="3020569F" w14:textId="742AF723" w:rsidR="00B60961" w:rsidRPr="00B60961" w:rsidRDefault="00B60961" w:rsidP="003B2125">
      <w:pPr>
        <w:pStyle w:val="Nidungvnbn"/>
        <w:numPr>
          <w:ilvl w:val="0"/>
          <w:numId w:val="18"/>
        </w:numPr>
        <w:rPr>
          <w:lang w:val="vi-VN"/>
        </w:rPr>
      </w:pPr>
      <w:r w:rsidRPr="00B60961">
        <w:rPr>
          <w:lang w:val="vi-VN"/>
        </w:rPr>
        <w:t>Góp Phần Hổ Trợ Nông Dân:</w:t>
      </w:r>
    </w:p>
    <w:p w14:paraId="38A50B8C" w14:textId="0F4AE975" w:rsidR="00B60961" w:rsidRPr="00B60961" w:rsidRDefault="00B60961" w:rsidP="003B2125">
      <w:pPr>
        <w:pStyle w:val="Nidungvnbn"/>
        <w:numPr>
          <w:ilvl w:val="0"/>
          <w:numId w:val="18"/>
        </w:numPr>
        <w:rPr>
          <w:lang w:val="vi-VN"/>
        </w:rPr>
      </w:pPr>
      <w:r w:rsidRPr="00B60961">
        <w:rPr>
          <w:lang w:val="vi-VN"/>
        </w:rPr>
        <w:t>Việc phát triển một trang web bán nông sản cũng là một cách để hỗ trợ các nông dân và nhà</w:t>
      </w:r>
      <w:r>
        <w:t xml:space="preserve"> </w:t>
      </w:r>
      <w:r w:rsidRPr="00B60961">
        <w:rPr>
          <w:lang w:val="vi-VN"/>
        </w:rPr>
        <w:t>sản xuất nông sản nhỏ lẻ.</w:t>
      </w:r>
    </w:p>
    <w:p w14:paraId="7FB8D892" w14:textId="3DAF95A5" w:rsidR="00B60961" w:rsidRPr="00B60961" w:rsidRDefault="00B60961" w:rsidP="003B2125">
      <w:pPr>
        <w:pStyle w:val="Nidungvnbn"/>
        <w:numPr>
          <w:ilvl w:val="0"/>
          <w:numId w:val="18"/>
        </w:numPr>
        <w:rPr>
          <w:lang w:val="vi-VN"/>
        </w:rPr>
      </w:pPr>
      <w:r w:rsidRPr="00B60961">
        <w:rPr>
          <w:lang w:val="vi-VN"/>
        </w:rPr>
        <w:t>Bằng cách kết nối trực tiếp với người tiêu dùng, trang web có thể giúp nông dân tiếp cận thị</w:t>
      </w:r>
      <w:r>
        <w:t xml:space="preserve"> </w:t>
      </w:r>
      <w:r w:rsidRPr="00B60961">
        <w:rPr>
          <w:lang w:val="vi-VN"/>
        </w:rPr>
        <w:t>trường rộng lớn hơn và tăng cơ hội tiếp cận với khách hàng mới.</w:t>
      </w:r>
    </w:p>
    <w:p w14:paraId="091E95CB" w14:textId="477A4314" w:rsidR="00B60961" w:rsidRPr="008B3DFD" w:rsidRDefault="00B60961" w:rsidP="00B60961">
      <w:pPr>
        <w:pStyle w:val="Nidungvnbn"/>
        <w:rPr>
          <w:lang w:val="vi-VN"/>
        </w:rPr>
      </w:pPr>
      <w:r w:rsidRPr="00B60961">
        <w:rPr>
          <w:lang w:val="vi-VN"/>
        </w:rPr>
        <w:t>Tóm lại, việc chọn đề tài web bán nông sản không chỉ mang lại cơ hội kinh doanh mà còn góp phần</w:t>
      </w:r>
      <w:r>
        <w:t xml:space="preserve"> </w:t>
      </w:r>
      <w:r w:rsidRPr="00B60961">
        <w:rPr>
          <w:lang w:val="vi-VN"/>
        </w:rPr>
        <w:t>hỗ trợ cho ngành nông nghiệp và mang lại lợi ích cho cả người tiêu dùng.</w:t>
      </w:r>
    </w:p>
    <w:p w14:paraId="54CC4FE1" w14:textId="77777777" w:rsidR="00AA553D" w:rsidRDefault="00AA553D" w:rsidP="00AA553D">
      <w:pPr>
        <w:pStyle w:val="Heading2"/>
      </w:pPr>
      <w:bookmarkStart w:id="12" w:name="_Toc143173061"/>
      <w:bookmarkStart w:id="13" w:name="_Toc165417247"/>
      <w:r w:rsidRPr="00BF2FF1">
        <w:t>Mục tiêu thực hiện đề tài</w:t>
      </w:r>
      <w:bookmarkEnd w:id="12"/>
      <w:bookmarkEnd w:id="13"/>
    </w:p>
    <w:p w14:paraId="2B90E002" w14:textId="147D5070" w:rsidR="00DD7813" w:rsidRDefault="00DD7813" w:rsidP="00DD7813">
      <w:pPr>
        <w:pStyle w:val="Nidungvnbn"/>
      </w:pPr>
      <w:r>
        <w:t>Cung Cấp Sản Phẩm Nông Sản Chất Lượng: Một trong những mục tiêu chính của dự án là tạo ra một nền tảng trực tuyến để cung cấp các sản phẩm nông sản chất lượng cao cho người tiêu dùng. Điều này bao gồm việc tìm kiếm và chọn lọc các nhà sản xuất nông sản đáng tin cậy để đảm bảo rằng sản phẩm được cung cấp là tươi ngon và an toàn cho sức khỏe.</w:t>
      </w:r>
    </w:p>
    <w:p w14:paraId="45AED0A2" w14:textId="3CD0926D" w:rsidR="00DD7813" w:rsidRDefault="00DD7813" w:rsidP="00DD7813">
      <w:pPr>
        <w:pStyle w:val="Nidungvnbn"/>
      </w:pPr>
      <w:r>
        <w:t>Hỗ Trợ Phát Triển Bền Vững của Ngành Nông Nghiệp: Một mục tiêu quan trọng khác là hỗ trợ các nông dân và nhà sản xuất nông sản địa phương trong việc tiếp cận thị trường và tăng cường thu nhập. Thông qua việc kết nối trực tiếp giữa người tiêu dùng và các nhà sản xuất, chúng tôi mong muốn tạo ra một môi trường kinh doanh công bằng và bền vững cho cả hai bên.</w:t>
      </w:r>
    </w:p>
    <w:p w14:paraId="691A2FDE" w14:textId="0027A331" w:rsidR="00DD7813" w:rsidRDefault="00DD7813" w:rsidP="00DD7813">
      <w:pPr>
        <w:pStyle w:val="Nidungvnbn"/>
      </w:pPr>
      <w:r>
        <w:lastRenderedPageBreak/>
        <w:t>Tạo Ra Trải Nghiệm Mua Sắm Thuận Tiện và Tích Hợp: Một mục tiêu khác của dự án là cung cấp một trải nghiệm mua sắm trực tuyến thuận tiện và dễ dàng cho người tiêu dùng. Điều này bao gồm việc phát triển giao diện người dùng thân thiện, tích hợp các phương thức thanh toán an toàn và cung cấp dịch vụ giao hàng đáng tin cậy.</w:t>
      </w:r>
    </w:p>
    <w:p w14:paraId="3D213F68" w14:textId="4E500C8D" w:rsidR="00AA553D" w:rsidRPr="00B07331" w:rsidRDefault="00DD7813" w:rsidP="00DD7813">
      <w:pPr>
        <w:pStyle w:val="Nidungvnbn"/>
      </w:pPr>
      <w:r>
        <w:t>Tạo Ra Một Thương Hiệu Mạnh Mẽ Trong Lĩnh Vực Bán Nông Sản Trực Tuyến: Cuối cùng, mục tiêu của chúng tôi là xây dựng và phát triển một thương hiệu mạnh mẽ và uy tín trong lĩnh vực bán nông sản trực tuyến. Chúng tôi mong muốn trở thành điểm đến đáng tin cậy cho người tiêu dùng khi họ tìm kiếm các sản phẩm nông sản chất lượng và mang lại giá trị cho cả người tiêu dùng và cộng đồng nông dân địa phương.</w:t>
      </w:r>
    </w:p>
    <w:p w14:paraId="3F8A5C5C" w14:textId="77777777" w:rsidR="00AA553D" w:rsidRDefault="00AA553D" w:rsidP="00AA553D">
      <w:pPr>
        <w:spacing w:after="200" w:line="276" w:lineRule="auto"/>
        <w:rPr>
          <w:b/>
          <w:sz w:val="32"/>
          <w:szCs w:val="32"/>
        </w:rPr>
      </w:pPr>
      <w:r>
        <w:br w:type="page"/>
      </w:r>
    </w:p>
    <w:p w14:paraId="3A061E9F" w14:textId="5DDD9E62" w:rsidR="00AA553D" w:rsidRDefault="00C93C2D" w:rsidP="00AA553D">
      <w:pPr>
        <w:pStyle w:val="Heading1"/>
        <w:rPr>
          <w:lang w:val="en-US"/>
        </w:rPr>
      </w:pPr>
      <w:bookmarkStart w:id="14" w:name="_Toc165417248"/>
      <w:r>
        <w:rPr>
          <w:lang w:val="en-US"/>
        </w:rPr>
        <w:lastRenderedPageBreak/>
        <w:t>PHÂN TÍCH VÀ THIẾT KẾ HỆ THỐNG</w:t>
      </w:r>
      <w:bookmarkEnd w:id="14"/>
    </w:p>
    <w:p w14:paraId="17D19481" w14:textId="3F2C97B0" w:rsidR="00AA553D" w:rsidRDefault="00AD2BF8" w:rsidP="00AA553D">
      <w:pPr>
        <w:pStyle w:val="Heading2"/>
        <w:rPr>
          <w:lang w:val="en-US"/>
        </w:rPr>
      </w:pPr>
      <w:bookmarkStart w:id="15" w:name="_Toc165417249"/>
      <w:r>
        <w:rPr>
          <w:lang w:val="en-US"/>
        </w:rPr>
        <w:t>Yêu cầu chức năng</w:t>
      </w:r>
      <w:bookmarkEnd w:id="15"/>
    </w:p>
    <w:p w14:paraId="2CC417B3" w14:textId="7A0E7612" w:rsidR="00AD2BF8" w:rsidRDefault="00AD2BF8" w:rsidP="00AD2BF8">
      <w:pPr>
        <w:pStyle w:val="Nidungvnbn"/>
      </w:pPr>
      <w:r>
        <w:t>Vì đây là web bán nông sản nên phải cần đầy đủ các yêu cầu đầy đủ về các chức năng như sau:</w:t>
      </w:r>
    </w:p>
    <w:p w14:paraId="3EFCD050" w14:textId="03F9C66D" w:rsidR="00AD2BF8" w:rsidRDefault="00AD2BF8" w:rsidP="00D50590">
      <w:pPr>
        <w:pStyle w:val="Nidungvnbn"/>
        <w:numPr>
          <w:ilvl w:val="0"/>
          <w:numId w:val="10"/>
        </w:numPr>
      </w:pPr>
      <w:r>
        <w:t>Đăng Nhập và Đăng Ký Người Dùng: Hệ thống cung cấp chức năng đăng nhập và đăng ký tài khoản cho người dùng để truy cập vào trang web. Người dùng có thể đăng nhập bằng cách cung cấp tên người dùng (hoặc địa chỉ email) và mật khẩu. Người dùng mới có thể đăng ký tài khoản bằng cách cung cấp thông tin cần thiết như tên, địa chỉ email, mật khẩu và thông tin liên lạc khác.</w:t>
      </w:r>
    </w:p>
    <w:p w14:paraId="3F176965" w14:textId="0CA01EE6" w:rsidR="00AD2BF8" w:rsidRDefault="00AD2BF8" w:rsidP="00D50590">
      <w:pPr>
        <w:pStyle w:val="Nidungvnbn"/>
        <w:numPr>
          <w:ilvl w:val="0"/>
          <w:numId w:val="10"/>
        </w:numPr>
      </w:pPr>
      <w:r>
        <w:t>Quản Lý Tài Khoản Người Dùng: Hệ thống cung cấp các chức năng quản lý tài khoản cho người dùng đã đăng nhập. Người dùng có thể chỉnh sửa thông tin cá nhân như địa chỉ, số điện thoại và ảnh đại diện. Người dùng có thể thay đổi mật khẩu của mình. Người dùng có thể xem lịch sử đơn hàng và thông tin thanh toán của mình.</w:t>
      </w:r>
    </w:p>
    <w:p w14:paraId="16391D4B" w14:textId="1B75E7F9" w:rsidR="00AD2BF8" w:rsidRDefault="00AD2BF8" w:rsidP="00D50590">
      <w:pPr>
        <w:pStyle w:val="Nidungvnbn"/>
        <w:numPr>
          <w:ilvl w:val="0"/>
          <w:numId w:val="10"/>
        </w:numPr>
      </w:pPr>
      <w:r>
        <w:t>Tìm Kiếm và Lọc Sản Phẩm: Hệ thống cung cấp công cụ tìm kiếm và lọc sản phẩm để người dùng có thể dễ dàng tìm kiếm sản phẩm mong muốn. Người dùng có thể tìm kiếm sản phẩm bằng cách nhập từ khóa vào ô tìm kiếm. Người dùng có thể lọc kết quả tìm kiếm bằng cách chọn danh mục, giá cả, nguồn gốc và các tiêu chí khác.</w:t>
      </w:r>
    </w:p>
    <w:p w14:paraId="47E2B847" w14:textId="6A3427F5" w:rsidR="00AD2BF8" w:rsidRDefault="00AD2BF8" w:rsidP="00D50590">
      <w:pPr>
        <w:pStyle w:val="Nidungvnbn"/>
        <w:numPr>
          <w:ilvl w:val="0"/>
          <w:numId w:val="10"/>
        </w:numPr>
      </w:pPr>
      <w:r>
        <w:t>Xem Chi Tiết Sản Phẩm: Hệ thống cung cấp trang chi tiết cho mỗi sản phẩm để người dùng có thể xem thông tin chi tiết và hình ảnh của sản phẩm. Người dùng có thể xem mô tả, giá cả, nguồn gốc và các thông tin khác về sản phẩm. Người dùng có thể xem hình ảnh của sản phẩm từ nhiều góc độ khác nhau.</w:t>
      </w:r>
    </w:p>
    <w:p w14:paraId="0294C42D" w14:textId="1A1F39AA" w:rsidR="00AD2BF8" w:rsidRDefault="00AD2BF8" w:rsidP="00D50590">
      <w:pPr>
        <w:pStyle w:val="Nidungvnbn"/>
        <w:numPr>
          <w:ilvl w:val="0"/>
          <w:numId w:val="10"/>
        </w:numPr>
      </w:pPr>
      <w:r>
        <w:t xml:space="preserve">Thêm Sản Phẩm Vào Giỏ Hàng: Hệ thống cho phép người dùng thêm sản phẩm vào giỏ hàng và quản lý giỏ hàng của mình. Người dùng có </w:t>
      </w:r>
      <w:r>
        <w:lastRenderedPageBreak/>
        <w:t>thể thêm sản phẩm vào giỏ hàng từ trang chi tiết sản phẩm. Người dùng có thể xem và chỉnh sửa giỏ hàng trước khi tiến hành thanh toán.</w:t>
      </w:r>
    </w:p>
    <w:p w14:paraId="447078F7" w14:textId="2DC13686" w:rsidR="00AD2BF8" w:rsidRDefault="00AD2BF8" w:rsidP="00D50590">
      <w:pPr>
        <w:pStyle w:val="Nidungvnbn"/>
        <w:numPr>
          <w:ilvl w:val="0"/>
          <w:numId w:val="10"/>
        </w:numPr>
      </w:pPr>
      <w:r>
        <w:t>Thực Hiện Thanh Toán: Hệ thống cho phép người dùng chọn phương thức thanh toán và hoàn tất quá trình thanh toán. Người dùng có thể chọn phương thức thanh toán từ danh sách các phương thức có sẵn. Hệ thống cung cấp quy trình thanh toán an toàn và đáng tin cậy.</w:t>
      </w:r>
    </w:p>
    <w:p w14:paraId="1E6DB0DD" w14:textId="77777777" w:rsidR="006A3C04" w:rsidRDefault="00AD2BF8" w:rsidP="006A3C04">
      <w:pPr>
        <w:pStyle w:val="Nidungvnbn"/>
        <w:numPr>
          <w:ilvl w:val="0"/>
          <w:numId w:val="10"/>
        </w:numPr>
      </w:pPr>
      <w:r>
        <w:t>Quản Lý Đơn Hàng: Hệ thống cho phép người dùng xem và quản lý các đơn hàng đã đặt. Người dùng có thể xem danh sách các đơn hàng đã đặt và trạng thái của chúng. Người dùng có thể xem chi tiết từng đơn hàng và cập nhật trạng thái của đơn hàng.</w:t>
      </w:r>
    </w:p>
    <w:p w14:paraId="78039A93" w14:textId="77777777" w:rsidR="006A3C04" w:rsidRDefault="006A3C04" w:rsidP="006A3C04">
      <w:pPr>
        <w:pStyle w:val="Heading2"/>
        <w:rPr>
          <w:lang w:val="en-US"/>
        </w:rPr>
      </w:pPr>
      <w:bookmarkStart w:id="16" w:name="_Toc165417250"/>
      <w:r>
        <w:rPr>
          <w:lang w:val="en-US"/>
        </w:rPr>
        <w:t>Yêu cầu chức năng</w:t>
      </w:r>
      <w:bookmarkEnd w:id="16"/>
    </w:p>
    <w:p w14:paraId="4BAE3FEB" w14:textId="77777777" w:rsidR="006A3C04" w:rsidRDefault="006A3C04" w:rsidP="006A3C04">
      <w:pPr>
        <w:pStyle w:val="Nidungvnbn"/>
        <w:ind w:left="720" w:firstLine="0"/>
      </w:pPr>
      <w:r>
        <w:t>Ngoài các yêu cầu chức năng, web cũng cần phải đáp ứng các yêu cầu phi chức năng, các yêu cầu bao gồm:</w:t>
      </w:r>
    </w:p>
    <w:p w14:paraId="1621F577" w14:textId="7E65BCAE" w:rsidR="006A3C04" w:rsidRDefault="006A3C04" w:rsidP="006A3C04">
      <w:pPr>
        <w:pStyle w:val="Nidungvnbn"/>
        <w:numPr>
          <w:ilvl w:val="0"/>
          <w:numId w:val="19"/>
        </w:numPr>
      </w:pPr>
      <w:r>
        <w:t>Hiệu Suất: Hệ thống phải đảm bảo hiệu suất cao để đáp ứng lượng truy cập đồng thời từ nhiều người dùng. Thời gian tải trang phải nhanh chóng, không quá 3 giây. Hệ thống phải có khả năng mở rộng để xử lý tăng trưởng đột ngột của lượng truy cập.</w:t>
      </w:r>
    </w:p>
    <w:p w14:paraId="04D6AC5E" w14:textId="2CC51728" w:rsidR="006A3C04" w:rsidRDefault="006A3C04" w:rsidP="006A3C04">
      <w:pPr>
        <w:pStyle w:val="Nidungvnbn"/>
        <w:numPr>
          <w:ilvl w:val="0"/>
          <w:numId w:val="19"/>
        </w:numPr>
      </w:pPr>
      <w:r>
        <w:t>Bảo Mật: Hệ thống phải đảm bảo bảo mật thông tin người dùng và giao dịch. Dữ liệu người dùng phải được mã hóa khi lưu trữ và truyền qua mạng. Phải có các biện pháp bảo vệ chống lại tấn công từ phía hacker như SQL injection, cross-site scripting (XSS), và cross-site request forgery (CSRF).</w:t>
      </w:r>
    </w:p>
    <w:p w14:paraId="00BF5E70" w14:textId="52103215" w:rsidR="006A3C04" w:rsidRDefault="006A3C04" w:rsidP="006A3C04">
      <w:pPr>
        <w:pStyle w:val="Nidungvnbn"/>
        <w:numPr>
          <w:ilvl w:val="0"/>
          <w:numId w:val="19"/>
        </w:numPr>
      </w:pPr>
      <w:r>
        <w:t>Dễ Dàng Sử Dụng: Giao diện người dùng phải thân thiện và dễ sử dụng, không gây nhầm lẫn cho người dùng. Giao diện phải có cấu trúc logic, dễ hiểu và dễ điều hướng. Thao tác mua sắm và thanh toán phải được thực hiện một cách trơn tru và không phức tạp.</w:t>
      </w:r>
    </w:p>
    <w:p w14:paraId="3A515F8D" w14:textId="630A6772" w:rsidR="006A3C04" w:rsidRDefault="006A3C04" w:rsidP="006A3C04">
      <w:pPr>
        <w:pStyle w:val="Nidungvnbn"/>
        <w:numPr>
          <w:ilvl w:val="0"/>
          <w:numId w:val="19"/>
        </w:numPr>
      </w:pPr>
      <w:r>
        <w:t xml:space="preserve">Hỗ Trợ Đa Nền Tảng: Hệ thống phải tương thích với nhiều thiết bị và trình duyệt khác nhau. Giao diện phải được tối ưu hóa để </w:t>
      </w:r>
      <w:r>
        <w:lastRenderedPageBreak/>
        <w:t>hiển thị đẹp mắt và chức năng trên các thiết bị di động, máy tính bảng và máy tính cá nhân. Hệ thống phải hoạt động mượt mà trên các trình duyệt phổ biến như Chrome, Firefox, Safari và Edge.</w:t>
      </w:r>
    </w:p>
    <w:p w14:paraId="6043C9EB" w14:textId="025854CA" w:rsidR="006A3C04" w:rsidRDefault="006A3C04" w:rsidP="006A3C04">
      <w:pPr>
        <w:pStyle w:val="Nidungvnbn"/>
        <w:numPr>
          <w:ilvl w:val="0"/>
          <w:numId w:val="19"/>
        </w:numPr>
      </w:pPr>
      <w:r>
        <w:t>Hỗ Trợ Ngôn Ngữ và Khu Vực: Hệ thống phải hỗ trợ nhiều ngôn ngữ và khu vực khác nhau để phục vụ đa dạng người dùng. Người dùng có thể chọn ngôn ngữ và khu vực ưa thích của họ để hiển thị thông tin phù hợp. Hỗ trợ các chuẩn ngôn ngữ và khu vực quốc tế như UTF-8 và ISO 3166.</w:t>
      </w:r>
    </w:p>
    <w:p w14:paraId="3C02950E" w14:textId="77777777" w:rsidR="00B000ED" w:rsidRDefault="006A3C04" w:rsidP="006A3C04">
      <w:pPr>
        <w:pStyle w:val="Nidungvnbn"/>
        <w:numPr>
          <w:ilvl w:val="0"/>
          <w:numId w:val="19"/>
        </w:numPr>
      </w:pPr>
      <w:r>
        <w:t>Hỗ Trợ Khách Hàng: Hệ thống cần cung cấp kênh hỗ trợ khách hàng để giải quyết các vấn đề và trả lời câu hỏi của người dùng. Có một trang trợ giúp hoặc FAQ để cung cấp thông tin hữu ích. Cung cấp một hệ thống liên hệ hoặc chat trực tuyến để người dùng có thể gửi phản hồi hoặc yêu cầu hỗ trợ.</w:t>
      </w:r>
    </w:p>
    <w:p w14:paraId="4A1D20E3" w14:textId="51F03E94" w:rsidR="00B000ED" w:rsidRDefault="00B000ED" w:rsidP="00B000ED">
      <w:pPr>
        <w:pStyle w:val="Heading2"/>
        <w:rPr>
          <w:lang w:val="en-US"/>
        </w:rPr>
      </w:pPr>
      <w:bookmarkStart w:id="17" w:name="_Toc165417251"/>
      <w:r>
        <w:rPr>
          <w:lang w:val="en-US"/>
        </w:rPr>
        <w:t>Lược đồ chức năng của hệ thống</w:t>
      </w:r>
      <w:bookmarkEnd w:id="17"/>
    </w:p>
    <w:p w14:paraId="209BB5FB" w14:textId="6F573DC9" w:rsidR="002F6B65" w:rsidRDefault="002F6B65" w:rsidP="002F6B65">
      <w:pPr>
        <w:pStyle w:val="Heading3"/>
      </w:pPr>
      <w:bookmarkStart w:id="18" w:name="_Toc165417252"/>
      <w:r>
        <w:t>Lược đồ usecase</w:t>
      </w:r>
      <w:bookmarkEnd w:id="18"/>
    </w:p>
    <w:p w14:paraId="089D964D" w14:textId="0045F7CD" w:rsidR="002F6B65" w:rsidRDefault="00FD7917" w:rsidP="002F6B65">
      <w:pPr>
        <w:pStyle w:val="Nidungvnbn"/>
      </w:pPr>
      <w:r>
        <w:rPr>
          <w:noProof/>
        </w:rPr>
        <w:lastRenderedPageBreak/>
        <w:drawing>
          <wp:inline distT="0" distB="0" distL="0" distR="0" wp14:anchorId="7767C3DA" wp14:editId="5E1932FF">
            <wp:extent cx="5579745" cy="44831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4483100"/>
                    </a:xfrm>
                    <a:prstGeom prst="rect">
                      <a:avLst/>
                    </a:prstGeom>
                    <a:noFill/>
                    <a:ln>
                      <a:noFill/>
                    </a:ln>
                  </pic:spPr>
                </pic:pic>
              </a:graphicData>
            </a:graphic>
          </wp:inline>
        </w:drawing>
      </w:r>
    </w:p>
    <w:p w14:paraId="32DBD78F" w14:textId="6288FACC" w:rsidR="00A757C9" w:rsidRDefault="00A757C9" w:rsidP="00A757C9">
      <w:pPr>
        <w:pStyle w:val="Nidungvnbn"/>
        <w:ind w:firstLine="0"/>
        <w:jc w:val="center"/>
      </w:pPr>
      <w:r w:rsidRPr="00FB2496">
        <w:t>Hình 2.3.1 Usecase tổng quát</w:t>
      </w:r>
    </w:p>
    <w:p w14:paraId="44EDFBD7" w14:textId="2F0F0B2B" w:rsidR="007C1651" w:rsidRDefault="007C1651" w:rsidP="007C1651">
      <w:pPr>
        <w:pStyle w:val="Heading3"/>
      </w:pPr>
      <w:bookmarkStart w:id="19" w:name="_Toc165417253"/>
      <w:r>
        <w:t>Đặc tả usecase</w:t>
      </w:r>
      <w:bookmarkEnd w:id="19"/>
    </w:p>
    <w:tbl>
      <w:tblPr>
        <w:tblStyle w:val="TableGrid"/>
        <w:tblW w:w="0" w:type="auto"/>
        <w:tblLook w:val="04A0" w:firstRow="1" w:lastRow="0" w:firstColumn="1" w:lastColumn="0" w:noHBand="0" w:noVBand="1"/>
      </w:tblPr>
      <w:tblGrid>
        <w:gridCol w:w="1696"/>
        <w:gridCol w:w="7081"/>
      </w:tblGrid>
      <w:tr w:rsidR="007C1651" w14:paraId="74EE710D" w14:textId="77777777" w:rsidTr="007C1651">
        <w:tc>
          <w:tcPr>
            <w:tcW w:w="1696" w:type="dxa"/>
          </w:tcPr>
          <w:p w14:paraId="70EF522F" w14:textId="50ED6DCE" w:rsidR="007C1651" w:rsidRDefault="007C1651" w:rsidP="007C1651">
            <w:pPr>
              <w:pStyle w:val="Nidungvnbn"/>
              <w:ind w:firstLine="0"/>
            </w:pPr>
            <w:r>
              <w:t>Tác nhân</w:t>
            </w:r>
          </w:p>
        </w:tc>
        <w:tc>
          <w:tcPr>
            <w:tcW w:w="7081" w:type="dxa"/>
          </w:tcPr>
          <w:p w14:paraId="2830D880" w14:textId="636E78E9" w:rsidR="007C1651" w:rsidRDefault="007C1651" w:rsidP="007C1651">
            <w:pPr>
              <w:pStyle w:val="Nidungvnbn"/>
              <w:ind w:firstLine="0"/>
            </w:pPr>
            <w:r>
              <w:t>Mô tả</w:t>
            </w:r>
          </w:p>
        </w:tc>
      </w:tr>
      <w:tr w:rsidR="007C1651" w14:paraId="2E048BC1" w14:textId="77777777" w:rsidTr="007C1651">
        <w:tc>
          <w:tcPr>
            <w:tcW w:w="1696" w:type="dxa"/>
          </w:tcPr>
          <w:p w14:paraId="7A73F5A8" w14:textId="2D89F4DD" w:rsidR="007C1651" w:rsidRDefault="007C1651" w:rsidP="007C1651">
            <w:pPr>
              <w:pStyle w:val="Nidungvnbn"/>
              <w:ind w:firstLine="0"/>
            </w:pPr>
            <w:r>
              <w:t>Người dùng</w:t>
            </w:r>
          </w:p>
        </w:tc>
        <w:tc>
          <w:tcPr>
            <w:tcW w:w="7081" w:type="dxa"/>
          </w:tcPr>
          <w:p w14:paraId="4DA42AA3" w14:textId="7EC8E25C" w:rsidR="007C1651" w:rsidRDefault="007C1651" w:rsidP="007C1651">
            <w:pPr>
              <w:pStyle w:val="Nidungvnbn"/>
              <w:ind w:firstLine="0"/>
            </w:pPr>
            <w:r>
              <w:t>Người dùng website bán nông sản có thể xem sản phẩm, xem blog, tìm kiếm những sản phẩm mà mình muốn, thực hiện mua và thanh toán sản phẩm mà mình muốn. Ngoài ra, người dùng còn có thể đánh giá sản phẩm mà mình đã mua.</w:t>
            </w:r>
          </w:p>
        </w:tc>
      </w:tr>
      <w:tr w:rsidR="007C1651" w14:paraId="032AC596" w14:textId="77777777" w:rsidTr="007C1651">
        <w:tc>
          <w:tcPr>
            <w:tcW w:w="1696" w:type="dxa"/>
          </w:tcPr>
          <w:p w14:paraId="11DACF78" w14:textId="464F46A3" w:rsidR="007C1651" w:rsidRDefault="007C1651" w:rsidP="007C1651">
            <w:pPr>
              <w:pStyle w:val="Nidungvnbn"/>
              <w:ind w:firstLine="0"/>
            </w:pPr>
            <w:r>
              <w:t>Quản trị viên</w:t>
            </w:r>
          </w:p>
        </w:tc>
        <w:tc>
          <w:tcPr>
            <w:tcW w:w="7081" w:type="dxa"/>
          </w:tcPr>
          <w:p w14:paraId="1255DDCD" w14:textId="75A416D8" w:rsidR="007C1651" w:rsidRDefault="007C1651" w:rsidP="007C1651">
            <w:pPr>
              <w:pStyle w:val="Nidungvnbn"/>
              <w:ind w:firstLine="0"/>
            </w:pPr>
            <w:r>
              <w:t>Quản trị viên website bán nông sản có thể quản lý những thứ liên quan tới website như: sản phẩm, đơn hàng, tài khoản, blog, báo cáo và có thể gửi thông báo tới trang chính để người dùng có thể đọc được.</w:t>
            </w:r>
          </w:p>
        </w:tc>
      </w:tr>
    </w:tbl>
    <w:p w14:paraId="6FCF32CD" w14:textId="298F0A08" w:rsidR="007C1651" w:rsidRPr="002F6B65" w:rsidRDefault="00A757C9" w:rsidP="00A757C9">
      <w:pPr>
        <w:pStyle w:val="Nidungvnbn"/>
        <w:ind w:firstLine="0"/>
        <w:jc w:val="center"/>
      </w:pPr>
      <w:r>
        <w:t>Bảng</w:t>
      </w:r>
      <w:r w:rsidRPr="00FB2496">
        <w:t xml:space="preserve"> 2.3.</w:t>
      </w:r>
      <w:r>
        <w:t>2</w:t>
      </w:r>
      <w:r w:rsidRPr="00FB2496">
        <w:t xml:space="preserve"> Usecase tổng quát</w:t>
      </w:r>
    </w:p>
    <w:p w14:paraId="4768C9A4" w14:textId="6CD1CF88" w:rsidR="007C1651" w:rsidRDefault="00536D4A" w:rsidP="007C1651">
      <w:pPr>
        <w:pStyle w:val="Heading3"/>
      </w:pPr>
      <w:bookmarkStart w:id="20" w:name="_Toc165417254"/>
      <w:r>
        <w:lastRenderedPageBreak/>
        <w:t>Các</w:t>
      </w:r>
      <w:r w:rsidR="007C1651">
        <w:t xml:space="preserve"> usecase</w:t>
      </w:r>
      <w:r>
        <w:t xml:space="preserve"> trong hệ thống</w:t>
      </w:r>
      <w:bookmarkEnd w:id="20"/>
    </w:p>
    <w:tbl>
      <w:tblPr>
        <w:tblStyle w:val="TableGrid"/>
        <w:tblW w:w="0" w:type="auto"/>
        <w:tblLook w:val="04A0" w:firstRow="1" w:lastRow="0" w:firstColumn="1" w:lastColumn="0" w:noHBand="0" w:noVBand="1"/>
      </w:tblPr>
      <w:tblGrid>
        <w:gridCol w:w="1555"/>
        <w:gridCol w:w="3260"/>
        <w:gridCol w:w="3962"/>
      </w:tblGrid>
      <w:tr w:rsidR="007C1651" w14:paraId="5509E183" w14:textId="77777777" w:rsidTr="00DD53FC">
        <w:tc>
          <w:tcPr>
            <w:tcW w:w="1555" w:type="dxa"/>
            <w:vAlign w:val="center"/>
          </w:tcPr>
          <w:p w14:paraId="6FDAAF38" w14:textId="77777777" w:rsidR="007C1651" w:rsidRDefault="007C1651" w:rsidP="00DD53FC">
            <w:pPr>
              <w:pStyle w:val="Nidungvnbn"/>
              <w:ind w:firstLine="0"/>
              <w:jc w:val="center"/>
            </w:pPr>
            <w:r>
              <w:t>ID Usecase</w:t>
            </w:r>
          </w:p>
        </w:tc>
        <w:tc>
          <w:tcPr>
            <w:tcW w:w="3260" w:type="dxa"/>
            <w:vAlign w:val="center"/>
          </w:tcPr>
          <w:p w14:paraId="3380E87D" w14:textId="77777777" w:rsidR="007C1651" w:rsidRDefault="007C1651" w:rsidP="00DD53FC">
            <w:pPr>
              <w:pStyle w:val="Nidungvnbn"/>
              <w:ind w:firstLine="0"/>
              <w:jc w:val="center"/>
            </w:pPr>
            <w:r>
              <w:t>Usecase</w:t>
            </w:r>
          </w:p>
        </w:tc>
        <w:tc>
          <w:tcPr>
            <w:tcW w:w="3962" w:type="dxa"/>
            <w:vAlign w:val="center"/>
          </w:tcPr>
          <w:p w14:paraId="7363C1AC" w14:textId="77777777" w:rsidR="007C1651" w:rsidRDefault="007C1651" w:rsidP="00DD53FC">
            <w:pPr>
              <w:pStyle w:val="Nidungvnbn"/>
              <w:ind w:firstLine="0"/>
              <w:jc w:val="center"/>
            </w:pPr>
            <w:r>
              <w:t>Mô tả</w:t>
            </w:r>
          </w:p>
        </w:tc>
      </w:tr>
      <w:tr w:rsidR="007C1651" w14:paraId="1C68FBD5" w14:textId="77777777" w:rsidTr="00DD53FC">
        <w:tc>
          <w:tcPr>
            <w:tcW w:w="1555" w:type="dxa"/>
            <w:vAlign w:val="center"/>
          </w:tcPr>
          <w:p w14:paraId="771D4C82" w14:textId="77777777" w:rsidR="007C1651" w:rsidRDefault="007C1651" w:rsidP="00DD53FC">
            <w:pPr>
              <w:pStyle w:val="Nidungvnbn"/>
              <w:ind w:firstLine="0"/>
              <w:jc w:val="center"/>
            </w:pPr>
            <w:r>
              <w:t>UC01</w:t>
            </w:r>
          </w:p>
        </w:tc>
        <w:tc>
          <w:tcPr>
            <w:tcW w:w="3260" w:type="dxa"/>
            <w:vAlign w:val="center"/>
          </w:tcPr>
          <w:p w14:paraId="3A0D02F9" w14:textId="77777777" w:rsidR="007C1651" w:rsidRDefault="007C1651" w:rsidP="00DD53FC">
            <w:pPr>
              <w:pStyle w:val="Nidungvnbn"/>
              <w:ind w:firstLine="0"/>
              <w:jc w:val="center"/>
            </w:pPr>
            <w:r>
              <w:t>Đăng nhập</w:t>
            </w:r>
          </w:p>
        </w:tc>
        <w:tc>
          <w:tcPr>
            <w:tcW w:w="3962" w:type="dxa"/>
            <w:vAlign w:val="center"/>
          </w:tcPr>
          <w:p w14:paraId="2037EC17" w14:textId="77777777" w:rsidR="007C1651" w:rsidRDefault="007C1651" w:rsidP="00DD53FC">
            <w:pPr>
              <w:pStyle w:val="Nidungvnbn"/>
              <w:ind w:firstLine="0"/>
            </w:pPr>
            <w:r w:rsidRPr="00E25ABB">
              <w:t>Người dùng</w:t>
            </w:r>
            <w:r>
              <w:t xml:space="preserve"> được cung cấp tài khoản để đăng nhập vào hệ thống.</w:t>
            </w:r>
          </w:p>
        </w:tc>
      </w:tr>
      <w:tr w:rsidR="007C1651" w14:paraId="1DF564A4" w14:textId="77777777" w:rsidTr="00DD53FC">
        <w:tc>
          <w:tcPr>
            <w:tcW w:w="1555" w:type="dxa"/>
            <w:vAlign w:val="center"/>
          </w:tcPr>
          <w:p w14:paraId="0291ED2E" w14:textId="77777777" w:rsidR="007C1651" w:rsidRDefault="007C1651" w:rsidP="00DD53FC">
            <w:pPr>
              <w:pStyle w:val="Nidungvnbn"/>
              <w:ind w:firstLine="0"/>
              <w:jc w:val="center"/>
            </w:pPr>
            <w:r>
              <w:t>UC02</w:t>
            </w:r>
          </w:p>
        </w:tc>
        <w:tc>
          <w:tcPr>
            <w:tcW w:w="3260" w:type="dxa"/>
            <w:vAlign w:val="center"/>
          </w:tcPr>
          <w:p w14:paraId="3344A62C" w14:textId="75AF2CC3" w:rsidR="007C1651" w:rsidRDefault="007C1651" w:rsidP="00DD53FC">
            <w:pPr>
              <w:pStyle w:val="Nidungvnbn"/>
              <w:ind w:firstLine="0"/>
              <w:jc w:val="center"/>
            </w:pPr>
            <w:r>
              <w:t>Đăng ký</w:t>
            </w:r>
          </w:p>
        </w:tc>
        <w:tc>
          <w:tcPr>
            <w:tcW w:w="3962" w:type="dxa"/>
            <w:vAlign w:val="center"/>
          </w:tcPr>
          <w:p w14:paraId="6BA7C31F" w14:textId="71A58412" w:rsidR="007C1651" w:rsidRDefault="00A143C6" w:rsidP="00DD53FC">
            <w:pPr>
              <w:pStyle w:val="Nidungvnbn"/>
              <w:ind w:firstLine="0"/>
            </w:pPr>
            <w:r>
              <w:t>Người dùng đăng ký tài khoản bằng nhiều phương pháp để vào được hệ thống</w:t>
            </w:r>
            <w:r w:rsidR="008147EC">
              <w:t>.</w:t>
            </w:r>
          </w:p>
        </w:tc>
      </w:tr>
      <w:tr w:rsidR="007C1651" w14:paraId="14B395B7" w14:textId="77777777" w:rsidTr="00DD53FC">
        <w:tc>
          <w:tcPr>
            <w:tcW w:w="1555" w:type="dxa"/>
            <w:vAlign w:val="center"/>
          </w:tcPr>
          <w:p w14:paraId="6A229C1A" w14:textId="77777777" w:rsidR="007C1651" w:rsidRDefault="007C1651" w:rsidP="00DD53FC">
            <w:pPr>
              <w:pStyle w:val="Nidungvnbn"/>
              <w:ind w:firstLine="0"/>
              <w:jc w:val="center"/>
            </w:pPr>
            <w:r>
              <w:t>UC03</w:t>
            </w:r>
          </w:p>
        </w:tc>
        <w:tc>
          <w:tcPr>
            <w:tcW w:w="3260" w:type="dxa"/>
            <w:vAlign w:val="center"/>
          </w:tcPr>
          <w:p w14:paraId="4CCB77F2" w14:textId="53BDD069" w:rsidR="007C1651" w:rsidRDefault="007C1651" w:rsidP="00DD53FC">
            <w:pPr>
              <w:pStyle w:val="Nidungvnbn"/>
              <w:ind w:firstLine="0"/>
              <w:jc w:val="center"/>
            </w:pPr>
            <w:r>
              <w:t>Tìm kiếm sản phẩm</w:t>
            </w:r>
          </w:p>
        </w:tc>
        <w:tc>
          <w:tcPr>
            <w:tcW w:w="3962" w:type="dxa"/>
            <w:vAlign w:val="center"/>
          </w:tcPr>
          <w:p w14:paraId="34C56B56" w14:textId="75C88997" w:rsidR="007C1651" w:rsidRDefault="007C1651" w:rsidP="00DD53FC">
            <w:pPr>
              <w:pStyle w:val="Nidungvnbn"/>
              <w:ind w:firstLine="0"/>
            </w:pPr>
            <w:r w:rsidRPr="00675FB3">
              <w:t xml:space="preserve">Người dùng </w:t>
            </w:r>
            <w:r w:rsidR="00E549E7">
              <w:t>tìm kiếm sản phẩm mà mình muốn mua</w:t>
            </w:r>
            <w:r w:rsidR="008147EC">
              <w:t>.</w:t>
            </w:r>
          </w:p>
        </w:tc>
      </w:tr>
      <w:tr w:rsidR="007C1651" w14:paraId="1C7BAC8E" w14:textId="77777777" w:rsidTr="00DD53FC">
        <w:tc>
          <w:tcPr>
            <w:tcW w:w="1555" w:type="dxa"/>
            <w:vAlign w:val="center"/>
          </w:tcPr>
          <w:p w14:paraId="48834E4B" w14:textId="77777777" w:rsidR="007C1651" w:rsidRDefault="007C1651" w:rsidP="00DD53FC">
            <w:pPr>
              <w:pStyle w:val="Nidungvnbn"/>
              <w:ind w:firstLine="0"/>
              <w:jc w:val="center"/>
            </w:pPr>
            <w:r>
              <w:t>UC04</w:t>
            </w:r>
          </w:p>
        </w:tc>
        <w:tc>
          <w:tcPr>
            <w:tcW w:w="3260" w:type="dxa"/>
            <w:vAlign w:val="center"/>
          </w:tcPr>
          <w:p w14:paraId="705F71A7" w14:textId="2A73886A" w:rsidR="007C1651" w:rsidRDefault="007C1651" w:rsidP="00DD53FC">
            <w:pPr>
              <w:pStyle w:val="Nidungvnbn"/>
              <w:ind w:firstLine="0"/>
              <w:jc w:val="center"/>
            </w:pPr>
            <w:r>
              <w:t>Tìm kiếm theo thể loại</w:t>
            </w:r>
          </w:p>
        </w:tc>
        <w:tc>
          <w:tcPr>
            <w:tcW w:w="3962" w:type="dxa"/>
            <w:vAlign w:val="center"/>
          </w:tcPr>
          <w:p w14:paraId="18980EC7" w14:textId="29536B28" w:rsidR="007C1651" w:rsidRDefault="007C1651" w:rsidP="00DD53FC">
            <w:pPr>
              <w:pStyle w:val="Nidungvnbn"/>
              <w:ind w:firstLine="0"/>
            </w:pPr>
            <w:r w:rsidRPr="00675FB3">
              <w:t xml:space="preserve">Người dùng </w:t>
            </w:r>
            <w:r w:rsidR="00B41D03">
              <w:t>tìm kiếm sản phẩm mà mình muốn mua theo thể loại của sản phẩm đó</w:t>
            </w:r>
            <w:r w:rsidR="008147EC">
              <w:t>.</w:t>
            </w:r>
          </w:p>
        </w:tc>
      </w:tr>
      <w:tr w:rsidR="007C1651" w14:paraId="3CC7302F" w14:textId="77777777" w:rsidTr="00DD53FC">
        <w:tc>
          <w:tcPr>
            <w:tcW w:w="1555" w:type="dxa"/>
            <w:vAlign w:val="center"/>
          </w:tcPr>
          <w:p w14:paraId="4F978945" w14:textId="77777777" w:rsidR="007C1651" w:rsidRDefault="007C1651" w:rsidP="00DD53FC">
            <w:pPr>
              <w:pStyle w:val="Nidungvnbn"/>
              <w:ind w:firstLine="0"/>
              <w:jc w:val="center"/>
            </w:pPr>
            <w:r>
              <w:t>UC05</w:t>
            </w:r>
          </w:p>
        </w:tc>
        <w:tc>
          <w:tcPr>
            <w:tcW w:w="3260" w:type="dxa"/>
            <w:vAlign w:val="center"/>
          </w:tcPr>
          <w:p w14:paraId="0379F310" w14:textId="05BF5A7D" w:rsidR="007C1651" w:rsidRDefault="007C1651" w:rsidP="00DD53FC">
            <w:pPr>
              <w:pStyle w:val="Nidungvnbn"/>
              <w:ind w:firstLine="0"/>
              <w:jc w:val="center"/>
            </w:pPr>
            <w:r>
              <w:t>Tìm kiếm theo tên</w:t>
            </w:r>
          </w:p>
        </w:tc>
        <w:tc>
          <w:tcPr>
            <w:tcW w:w="3962" w:type="dxa"/>
            <w:vAlign w:val="center"/>
          </w:tcPr>
          <w:p w14:paraId="786E5BDD" w14:textId="130D254D" w:rsidR="007C1651" w:rsidRDefault="00B41D03" w:rsidP="00DD53FC">
            <w:pPr>
              <w:pStyle w:val="Nidungvnbn"/>
              <w:ind w:firstLine="0"/>
            </w:pPr>
            <w:r w:rsidRPr="00675FB3">
              <w:t xml:space="preserve">Người dùng </w:t>
            </w:r>
            <w:r>
              <w:t>tìm kiếm sản phẩm mà mình muốn mua theo tên của sản phẩm đó.</w:t>
            </w:r>
          </w:p>
        </w:tc>
      </w:tr>
      <w:tr w:rsidR="007C1651" w14:paraId="7A48564F" w14:textId="77777777" w:rsidTr="00DD53FC">
        <w:tc>
          <w:tcPr>
            <w:tcW w:w="1555" w:type="dxa"/>
            <w:vAlign w:val="center"/>
          </w:tcPr>
          <w:p w14:paraId="40906180" w14:textId="77777777" w:rsidR="007C1651" w:rsidRDefault="007C1651" w:rsidP="00DD53FC">
            <w:pPr>
              <w:pStyle w:val="Nidungvnbn"/>
              <w:ind w:firstLine="0"/>
              <w:jc w:val="center"/>
            </w:pPr>
            <w:r>
              <w:t>UC06</w:t>
            </w:r>
          </w:p>
        </w:tc>
        <w:tc>
          <w:tcPr>
            <w:tcW w:w="3260" w:type="dxa"/>
            <w:vAlign w:val="center"/>
          </w:tcPr>
          <w:p w14:paraId="7DF950F3" w14:textId="22B32701" w:rsidR="007C1651" w:rsidRDefault="007C1651" w:rsidP="00DD53FC">
            <w:pPr>
              <w:pStyle w:val="Nidungvnbn"/>
              <w:ind w:firstLine="0"/>
              <w:jc w:val="center"/>
            </w:pPr>
            <w:r>
              <w:t>Quản lý giỏ hàng</w:t>
            </w:r>
          </w:p>
        </w:tc>
        <w:tc>
          <w:tcPr>
            <w:tcW w:w="3962" w:type="dxa"/>
            <w:vAlign w:val="center"/>
          </w:tcPr>
          <w:p w14:paraId="60A3783B" w14:textId="130F3D47" w:rsidR="007C1651" w:rsidRDefault="008147EC" w:rsidP="00DD53FC">
            <w:pPr>
              <w:pStyle w:val="Nidungvnbn"/>
              <w:ind w:firstLine="0"/>
            </w:pPr>
            <w:r>
              <w:t>Người dùng quản lý giỏ hàng của sau khi đã thực hiện các thao tác.</w:t>
            </w:r>
          </w:p>
        </w:tc>
      </w:tr>
      <w:tr w:rsidR="007C1651" w14:paraId="67E5AD0D" w14:textId="77777777" w:rsidTr="00DD53FC">
        <w:tc>
          <w:tcPr>
            <w:tcW w:w="1555" w:type="dxa"/>
            <w:vAlign w:val="center"/>
          </w:tcPr>
          <w:p w14:paraId="4423FD99" w14:textId="77777777" w:rsidR="007C1651" w:rsidRDefault="007C1651" w:rsidP="00DD53FC">
            <w:pPr>
              <w:pStyle w:val="Nidungvnbn"/>
              <w:ind w:firstLine="0"/>
              <w:jc w:val="center"/>
            </w:pPr>
            <w:r>
              <w:t>UC07</w:t>
            </w:r>
          </w:p>
        </w:tc>
        <w:tc>
          <w:tcPr>
            <w:tcW w:w="3260" w:type="dxa"/>
            <w:vAlign w:val="center"/>
          </w:tcPr>
          <w:p w14:paraId="33C4BBD0" w14:textId="65007DA0" w:rsidR="007C1651" w:rsidRDefault="007C1651" w:rsidP="00DD53FC">
            <w:pPr>
              <w:pStyle w:val="Nidungvnbn"/>
              <w:ind w:firstLine="0"/>
              <w:jc w:val="center"/>
            </w:pPr>
            <w:r>
              <w:t>Thêm vào giỏ hàng</w:t>
            </w:r>
          </w:p>
        </w:tc>
        <w:tc>
          <w:tcPr>
            <w:tcW w:w="3962" w:type="dxa"/>
            <w:vAlign w:val="center"/>
          </w:tcPr>
          <w:p w14:paraId="1D65DD40" w14:textId="21CEF4A2" w:rsidR="007C1651" w:rsidRDefault="00E56446" w:rsidP="00DD53FC">
            <w:pPr>
              <w:pStyle w:val="Nidungvnbn"/>
              <w:ind w:firstLine="0"/>
            </w:pPr>
            <w:r>
              <w:t>Người dùng có thể thêm các sản phẩm mà mình muốn mua vào giỏ hàng.</w:t>
            </w:r>
          </w:p>
        </w:tc>
      </w:tr>
      <w:tr w:rsidR="007C1651" w14:paraId="55D0FA24" w14:textId="77777777" w:rsidTr="00DD53FC">
        <w:tc>
          <w:tcPr>
            <w:tcW w:w="1555" w:type="dxa"/>
            <w:vAlign w:val="center"/>
          </w:tcPr>
          <w:p w14:paraId="712CAC87" w14:textId="77777777" w:rsidR="007C1651" w:rsidRDefault="007C1651" w:rsidP="00DD53FC">
            <w:pPr>
              <w:pStyle w:val="Nidungvnbn"/>
              <w:ind w:firstLine="0"/>
              <w:jc w:val="center"/>
            </w:pPr>
            <w:r>
              <w:t>UC08</w:t>
            </w:r>
          </w:p>
        </w:tc>
        <w:tc>
          <w:tcPr>
            <w:tcW w:w="3260" w:type="dxa"/>
            <w:vAlign w:val="center"/>
          </w:tcPr>
          <w:p w14:paraId="59E3AAF5" w14:textId="5144597A" w:rsidR="007C1651" w:rsidRDefault="007C1651" w:rsidP="00DD53FC">
            <w:pPr>
              <w:pStyle w:val="Nidungvnbn"/>
              <w:ind w:firstLine="0"/>
              <w:jc w:val="center"/>
            </w:pPr>
            <w:r>
              <w:t>Xóa khỏi giỏ hàng</w:t>
            </w:r>
          </w:p>
        </w:tc>
        <w:tc>
          <w:tcPr>
            <w:tcW w:w="3962" w:type="dxa"/>
            <w:vAlign w:val="center"/>
          </w:tcPr>
          <w:p w14:paraId="0E2252D9" w14:textId="27DFE63E" w:rsidR="007C1651" w:rsidRDefault="007A2794" w:rsidP="00DD53FC">
            <w:pPr>
              <w:pStyle w:val="Nidungvnbn"/>
              <w:ind w:firstLine="0"/>
            </w:pPr>
            <w:r>
              <w:t>Người dùng có thể xóa những sản phẩm mà mình không cần mua để không bị nhầm khi thanh toán mua hàng.</w:t>
            </w:r>
          </w:p>
        </w:tc>
      </w:tr>
      <w:tr w:rsidR="007C1651" w14:paraId="4EC946F9" w14:textId="77777777" w:rsidTr="00DD53FC">
        <w:tc>
          <w:tcPr>
            <w:tcW w:w="1555" w:type="dxa"/>
            <w:vAlign w:val="center"/>
          </w:tcPr>
          <w:p w14:paraId="4D191078" w14:textId="77777777" w:rsidR="007C1651" w:rsidRDefault="007C1651" w:rsidP="00DD53FC">
            <w:pPr>
              <w:pStyle w:val="Nidungvnbn"/>
              <w:ind w:firstLine="0"/>
              <w:jc w:val="center"/>
            </w:pPr>
            <w:r>
              <w:t>UC09</w:t>
            </w:r>
          </w:p>
        </w:tc>
        <w:tc>
          <w:tcPr>
            <w:tcW w:w="3260" w:type="dxa"/>
            <w:vAlign w:val="center"/>
          </w:tcPr>
          <w:p w14:paraId="559999D1" w14:textId="21ABBE6B" w:rsidR="007C1651" w:rsidRDefault="007C1651" w:rsidP="00DD53FC">
            <w:pPr>
              <w:pStyle w:val="Nidungvnbn"/>
              <w:ind w:firstLine="0"/>
              <w:jc w:val="center"/>
            </w:pPr>
            <w:r>
              <w:t>Xem sản phẩm</w:t>
            </w:r>
          </w:p>
        </w:tc>
        <w:tc>
          <w:tcPr>
            <w:tcW w:w="3962" w:type="dxa"/>
            <w:vAlign w:val="center"/>
          </w:tcPr>
          <w:p w14:paraId="00AED90C" w14:textId="0C717DD4" w:rsidR="007C1651" w:rsidRDefault="00E52455" w:rsidP="00DD53FC">
            <w:pPr>
              <w:pStyle w:val="Nidungvnbn"/>
              <w:ind w:firstLine="0"/>
            </w:pPr>
            <w:r>
              <w:t>Người dùng có thể xem các sản phẩm của website sau khi đã vào được trang.</w:t>
            </w:r>
          </w:p>
        </w:tc>
      </w:tr>
      <w:tr w:rsidR="007C1651" w14:paraId="276E516B" w14:textId="77777777" w:rsidTr="00DD53FC">
        <w:tc>
          <w:tcPr>
            <w:tcW w:w="1555" w:type="dxa"/>
            <w:vAlign w:val="center"/>
          </w:tcPr>
          <w:p w14:paraId="1AB49F58" w14:textId="77777777" w:rsidR="007C1651" w:rsidRDefault="007C1651" w:rsidP="00DD53FC">
            <w:pPr>
              <w:pStyle w:val="Nidungvnbn"/>
              <w:ind w:firstLine="0"/>
              <w:jc w:val="center"/>
            </w:pPr>
            <w:r>
              <w:lastRenderedPageBreak/>
              <w:t>UC10</w:t>
            </w:r>
          </w:p>
        </w:tc>
        <w:tc>
          <w:tcPr>
            <w:tcW w:w="3260" w:type="dxa"/>
            <w:vAlign w:val="center"/>
          </w:tcPr>
          <w:p w14:paraId="1E51AC97" w14:textId="30579F6F" w:rsidR="007C1651" w:rsidRDefault="007C1651" w:rsidP="00DD53FC">
            <w:pPr>
              <w:pStyle w:val="Nidungvnbn"/>
              <w:ind w:firstLine="0"/>
              <w:jc w:val="center"/>
            </w:pPr>
            <w:r>
              <w:t>Xem blog</w:t>
            </w:r>
          </w:p>
        </w:tc>
        <w:tc>
          <w:tcPr>
            <w:tcW w:w="3962" w:type="dxa"/>
            <w:vAlign w:val="center"/>
          </w:tcPr>
          <w:p w14:paraId="3E56EA7B" w14:textId="1193A015" w:rsidR="007C1651" w:rsidRDefault="007A42BE" w:rsidP="00DD53FC">
            <w:pPr>
              <w:pStyle w:val="Nidungvnbn"/>
              <w:ind w:firstLine="0"/>
            </w:pPr>
            <w:r>
              <w:t>Người dùng có thể xem các blog giới thiệu về các loại sản phẩm về nông sản mà quản trị viên đã cập nhật.</w:t>
            </w:r>
          </w:p>
        </w:tc>
      </w:tr>
      <w:tr w:rsidR="00EE1010" w14:paraId="157F98C2" w14:textId="77777777" w:rsidTr="00DD53FC">
        <w:tc>
          <w:tcPr>
            <w:tcW w:w="1555" w:type="dxa"/>
            <w:vAlign w:val="center"/>
          </w:tcPr>
          <w:p w14:paraId="41503E84" w14:textId="2F3C1B19" w:rsidR="00EE1010" w:rsidRDefault="00EE1010" w:rsidP="00EE1010">
            <w:pPr>
              <w:pStyle w:val="Nidungvnbn"/>
              <w:ind w:firstLine="0"/>
              <w:jc w:val="center"/>
            </w:pPr>
            <w:r>
              <w:t>UC11</w:t>
            </w:r>
          </w:p>
        </w:tc>
        <w:tc>
          <w:tcPr>
            <w:tcW w:w="3260" w:type="dxa"/>
            <w:vAlign w:val="center"/>
          </w:tcPr>
          <w:p w14:paraId="3E7B37E7" w14:textId="460FD428" w:rsidR="00EE1010" w:rsidRDefault="00EE1010" w:rsidP="00EE1010">
            <w:pPr>
              <w:pStyle w:val="Nidungvnbn"/>
              <w:ind w:firstLine="0"/>
              <w:jc w:val="center"/>
            </w:pPr>
            <w:r>
              <w:t>Truy cập trang</w:t>
            </w:r>
          </w:p>
        </w:tc>
        <w:tc>
          <w:tcPr>
            <w:tcW w:w="3962" w:type="dxa"/>
            <w:vAlign w:val="center"/>
          </w:tcPr>
          <w:p w14:paraId="181C6C9E" w14:textId="43270BC6" w:rsidR="00EE1010" w:rsidRDefault="00F83BB8" w:rsidP="00EE1010">
            <w:pPr>
              <w:pStyle w:val="Nidungvnbn"/>
              <w:ind w:firstLine="0"/>
            </w:pPr>
            <w:r>
              <w:t>Người dùng có thể truy cập vào trang web sau khi thực hiện đăng nhập thành công.</w:t>
            </w:r>
          </w:p>
        </w:tc>
      </w:tr>
      <w:tr w:rsidR="00EE1010" w14:paraId="2E07B305" w14:textId="77777777" w:rsidTr="00DD53FC">
        <w:tc>
          <w:tcPr>
            <w:tcW w:w="1555" w:type="dxa"/>
            <w:vAlign w:val="center"/>
          </w:tcPr>
          <w:p w14:paraId="11D573AC" w14:textId="7D80CD19" w:rsidR="00EE1010" w:rsidRDefault="00EE1010" w:rsidP="00EE1010">
            <w:pPr>
              <w:pStyle w:val="Nidungvnbn"/>
              <w:ind w:firstLine="0"/>
              <w:jc w:val="center"/>
            </w:pPr>
            <w:r>
              <w:t>UC12</w:t>
            </w:r>
          </w:p>
        </w:tc>
        <w:tc>
          <w:tcPr>
            <w:tcW w:w="3260" w:type="dxa"/>
            <w:vAlign w:val="center"/>
          </w:tcPr>
          <w:p w14:paraId="44C33C2A" w14:textId="259CDF2F" w:rsidR="00EE1010" w:rsidRDefault="00EE1010" w:rsidP="00EE1010">
            <w:pPr>
              <w:pStyle w:val="Nidungvnbn"/>
              <w:ind w:firstLine="0"/>
              <w:jc w:val="center"/>
            </w:pPr>
            <w:r>
              <w:t>Đánh giá sản phẩm</w:t>
            </w:r>
          </w:p>
        </w:tc>
        <w:tc>
          <w:tcPr>
            <w:tcW w:w="3962" w:type="dxa"/>
            <w:vAlign w:val="center"/>
          </w:tcPr>
          <w:p w14:paraId="10E7F752" w14:textId="13ECDED0" w:rsidR="00EE1010" w:rsidRDefault="0024616B" w:rsidP="00EE1010">
            <w:pPr>
              <w:pStyle w:val="Nidungvnbn"/>
              <w:ind w:firstLine="0"/>
            </w:pPr>
            <w:r>
              <w:t>Người dùng có thể đánh giá các loại sản phẩm mà mình đã từng mua và sử dụng.</w:t>
            </w:r>
          </w:p>
        </w:tc>
      </w:tr>
      <w:tr w:rsidR="00EE1010" w14:paraId="72954976" w14:textId="77777777" w:rsidTr="00DD53FC">
        <w:tc>
          <w:tcPr>
            <w:tcW w:w="1555" w:type="dxa"/>
            <w:vAlign w:val="center"/>
          </w:tcPr>
          <w:p w14:paraId="5D1F2D16" w14:textId="0190D3CE" w:rsidR="00EE1010" w:rsidRDefault="00EE1010" w:rsidP="00EE1010">
            <w:pPr>
              <w:pStyle w:val="Nidungvnbn"/>
              <w:ind w:firstLine="0"/>
              <w:jc w:val="center"/>
            </w:pPr>
            <w:r>
              <w:t>UC13</w:t>
            </w:r>
          </w:p>
        </w:tc>
        <w:tc>
          <w:tcPr>
            <w:tcW w:w="3260" w:type="dxa"/>
            <w:vAlign w:val="center"/>
          </w:tcPr>
          <w:p w14:paraId="10118DAC" w14:textId="6A57DB59" w:rsidR="00EE1010" w:rsidRDefault="00EE1010" w:rsidP="00EE1010">
            <w:pPr>
              <w:pStyle w:val="Nidungvnbn"/>
              <w:ind w:firstLine="0"/>
              <w:jc w:val="center"/>
            </w:pPr>
            <w:r>
              <w:t xml:space="preserve">Thanh toán </w:t>
            </w:r>
          </w:p>
        </w:tc>
        <w:tc>
          <w:tcPr>
            <w:tcW w:w="3962" w:type="dxa"/>
            <w:vAlign w:val="center"/>
          </w:tcPr>
          <w:p w14:paraId="0C74A973" w14:textId="22D707B7" w:rsidR="00EE1010" w:rsidRDefault="00CF7892" w:rsidP="00EE1010">
            <w:pPr>
              <w:pStyle w:val="Nidungvnbn"/>
              <w:ind w:firstLine="0"/>
            </w:pPr>
            <w:r>
              <w:t>Người dùng có thể thực hiện chức năng thanh toán những sản phẩm mà mình muốn mua trong giỏ hàng.</w:t>
            </w:r>
          </w:p>
        </w:tc>
      </w:tr>
      <w:tr w:rsidR="00EE1010" w14:paraId="32400920" w14:textId="77777777" w:rsidTr="00DD53FC">
        <w:tc>
          <w:tcPr>
            <w:tcW w:w="1555" w:type="dxa"/>
            <w:vAlign w:val="center"/>
          </w:tcPr>
          <w:p w14:paraId="1F6ACDD7" w14:textId="03ED710F" w:rsidR="00EE1010" w:rsidRDefault="00EE1010" w:rsidP="00EE1010">
            <w:pPr>
              <w:pStyle w:val="Nidungvnbn"/>
              <w:ind w:firstLine="0"/>
              <w:jc w:val="center"/>
            </w:pPr>
            <w:r>
              <w:t>UC14</w:t>
            </w:r>
          </w:p>
        </w:tc>
        <w:tc>
          <w:tcPr>
            <w:tcW w:w="3260" w:type="dxa"/>
            <w:vAlign w:val="center"/>
          </w:tcPr>
          <w:p w14:paraId="5F6778F6" w14:textId="272A4935" w:rsidR="00EE1010" w:rsidRDefault="00EE1010" w:rsidP="00EE1010">
            <w:pPr>
              <w:pStyle w:val="Nidungvnbn"/>
              <w:ind w:firstLine="0"/>
              <w:jc w:val="center"/>
            </w:pPr>
            <w:r>
              <w:t>Quản lý báo cáo</w:t>
            </w:r>
          </w:p>
        </w:tc>
        <w:tc>
          <w:tcPr>
            <w:tcW w:w="3962" w:type="dxa"/>
            <w:vAlign w:val="center"/>
          </w:tcPr>
          <w:p w14:paraId="1F9856A0" w14:textId="0B0C97C8" w:rsidR="00EE1010" w:rsidRDefault="002F185E" w:rsidP="00EE1010">
            <w:pPr>
              <w:pStyle w:val="Nidungvnbn"/>
              <w:ind w:firstLine="0"/>
            </w:pPr>
            <w:r>
              <w:t>Quản trị viên có thể quản lý được những đơn báo cáo, đánh giá về sản phẩm mà khách hàng đã gửi tới.</w:t>
            </w:r>
          </w:p>
        </w:tc>
      </w:tr>
      <w:tr w:rsidR="00EE1010" w14:paraId="4F671816" w14:textId="77777777" w:rsidTr="00DD53FC">
        <w:tc>
          <w:tcPr>
            <w:tcW w:w="1555" w:type="dxa"/>
            <w:vAlign w:val="center"/>
          </w:tcPr>
          <w:p w14:paraId="3C7324E9" w14:textId="5A6BD16D" w:rsidR="00EE1010" w:rsidRDefault="00EE1010" w:rsidP="00EE1010">
            <w:pPr>
              <w:pStyle w:val="Nidungvnbn"/>
              <w:ind w:firstLine="0"/>
              <w:jc w:val="center"/>
            </w:pPr>
            <w:r>
              <w:t>UC15</w:t>
            </w:r>
          </w:p>
        </w:tc>
        <w:tc>
          <w:tcPr>
            <w:tcW w:w="3260" w:type="dxa"/>
            <w:vAlign w:val="center"/>
          </w:tcPr>
          <w:p w14:paraId="285BCD9F" w14:textId="3E2175E0" w:rsidR="00EE1010" w:rsidRDefault="00EE1010" w:rsidP="00EE1010">
            <w:pPr>
              <w:pStyle w:val="Nidungvnbn"/>
              <w:ind w:firstLine="0"/>
              <w:jc w:val="center"/>
            </w:pPr>
            <w:r>
              <w:t>Quản lý đơn hàng</w:t>
            </w:r>
          </w:p>
        </w:tc>
        <w:tc>
          <w:tcPr>
            <w:tcW w:w="3962" w:type="dxa"/>
            <w:vAlign w:val="center"/>
          </w:tcPr>
          <w:p w14:paraId="64EC1178" w14:textId="0EBDE6E3" w:rsidR="00EE1010" w:rsidRDefault="00A54FA7" w:rsidP="00EE1010">
            <w:pPr>
              <w:pStyle w:val="Nidungvnbn"/>
              <w:ind w:firstLine="0"/>
            </w:pPr>
            <w:r>
              <w:t>Quản trị viên có thể quản lý các đơn hàng mà khách hàng đã mua.</w:t>
            </w:r>
          </w:p>
        </w:tc>
      </w:tr>
      <w:tr w:rsidR="00EE1010" w14:paraId="51BB0F06" w14:textId="77777777" w:rsidTr="00DD53FC">
        <w:tc>
          <w:tcPr>
            <w:tcW w:w="1555" w:type="dxa"/>
            <w:vAlign w:val="center"/>
          </w:tcPr>
          <w:p w14:paraId="56FFC7C5" w14:textId="51385FC3" w:rsidR="00EE1010" w:rsidRDefault="00EE1010" w:rsidP="00EE1010">
            <w:pPr>
              <w:pStyle w:val="Nidungvnbn"/>
              <w:ind w:firstLine="0"/>
              <w:jc w:val="center"/>
            </w:pPr>
            <w:r>
              <w:t>UC16</w:t>
            </w:r>
          </w:p>
        </w:tc>
        <w:tc>
          <w:tcPr>
            <w:tcW w:w="3260" w:type="dxa"/>
            <w:vAlign w:val="center"/>
          </w:tcPr>
          <w:p w14:paraId="2D9FBA84" w14:textId="6AB81A89" w:rsidR="00EE1010" w:rsidRDefault="00EE1010" w:rsidP="00EE1010">
            <w:pPr>
              <w:pStyle w:val="Nidungvnbn"/>
              <w:ind w:firstLine="0"/>
              <w:jc w:val="center"/>
            </w:pPr>
            <w:r>
              <w:t>Quản lý sản phẩm</w:t>
            </w:r>
          </w:p>
        </w:tc>
        <w:tc>
          <w:tcPr>
            <w:tcW w:w="3962" w:type="dxa"/>
            <w:vAlign w:val="center"/>
          </w:tcPr>
          <w:p w14:paraId="63C32DA5" w14:textId="34779740" w:rsidR="00EE1010" w:rsidRDefault="00D95CC6" w:rsidP="00EE1010">
            <w:pPr>
              <w:pStyle w:val="Nidungvnbn"/>
              <w:ind w:firstLine="0"/>
            </w:pPr>
            <w:r>
              <w:t>Quản trị viên có thể quản lý các sản phẩm mà bên mình cung cấp bán cho người dùng.</w:t>
            </w:r>
          </w:p>
        </w:tc>
      </w:tr>
      <w:tr w:rsidR="00EE1010" w14:paraId="096C929C" w14:textId="77777777" w:rsidTr="00DD53FC">
        <w:tc>
          <w:tcPr>
            <w:tcW w:w="1555" w:type="dxa"/>
            <w:vAlign w:val="center"/>
          </w:tcPr>
          <w:p w14:paraId="566E67D2" w14:textId="7F7223FF" w:rsidR="00EE1010" w:rsidRDefault="00EE1010" w:rsidP="00EE1010">
            <w:pPr>
              <w:pStyle w:val="Nidungvnbn"/>
              <w:ind w:firstLine="0"/>
              <w:jc w:val="center"/>
            </w:pPr>
            <w:r>
              <w:t>UC17</w:t>
            </w:r>
          </w:p>
        </w:tc>
        <w:tc>
          <w:tcPr>
            <w:tcW w:w="3260" w:type="dxa"/>
            <w:vAlign w:val="center"/>
          </w:tcPr>
          <w:p w14:paraId="6491D1CE" w14:textId="4739102E" w:rsidR="00EE1010" w:rsidRDefault="00EE1010" w:rsidP="00EE1010">
            <w:pPr>
              <w:pStyle w:val="Nidungvnbn"/>
              <w:ind w:firstLine="0"/>
              <w:jc w:val="center"/>
            </w:pPr>
            <w:r>
              <w:t>Quản lý tài khoản</w:t>
            </w:r>
          </w:p>
        </w:tc>
        <w:tc>
          <w:tcPr>
            <w:tcW w:w="3962" w:type="dxa"/>
            <w:vAlign w:val="center"/>
          </w:tcPr>
          <w:p w14:paraId="492AC8F7" w14:textId="652FB142" w:rsidR="00EE1010" w:rsidRDefault="00D95CC6" w:rsidP="00EE1010">
            <w:pPr>
              <w:pStyle w:val="Nidungvnbn"/>
              <w:ind w:firstLine="0"/>
            </w:pPr>
            <w:r>
              <w:t>Quản trị viên quản lý các tài khoản mà người dùng đã tạo để truy cập vào trang web.</w:t>
            </w:r>
          </w:p>
        </w:tc>
      </w:tr>
      <w:tr w:rsidR="00EE1010" w14:paraId="3F828EE0" w14:textId="77777777" w:rsidTr="00DD53FC">
        <w:tc>
          <w:tcPr>
            <w:tcW w:w="1555" w:type="dxa"/>
            <w:vAlign w:val="center"/>
          </w:tcPr>
          <w:p w14:paraId="0488ABCE" w14:textId="075A2D34" w:rsidR="00EE1010" w:rsidRDefault="00EE1010" w:rsidP="00EE1010">
            <w:pPr>
              <w:pStyle w:val="Nidungvnbn"/>
              <w:ind w:firstLine="0"/>
              <w:jc w:val="center"/>
            </w:pPr>
            <w:r>
              <w:t>UC18</w:t>
            </w:r>
          </w:p>
        </w:tc>
        <w:tc>
          <w:tcPr>
            <w:tcW w:w="3260" w:type="dxa"/>
            <w:vAlign w:val="center"/>
          </w:tcPr>
          <w:p w14:paraId="0A33AFD1" w14:textId="1A92863A" w:rsidR="00EE1010" w:rsidRDefault="00EE1010" w:rsidP="00EE1010">
            <w:pPr>
              <w:pStyle w:val="Nidungvnbn"/>
              <w:ind w:firstLine="0"/>
              <w:jc w:val="center"/>
            </w:pPr>
            <w:r>
              <w:t>Quản lý blog</w:t>
            </w:r>
          </w:p>
        </w:tc>
        <w:tc>
          <w:tcPr>
            <w:tcW w:w="3962" w:type="dxa"/>
            <w:vAlign w:val="center"/>
          </w:tcPr>
          <w:p w14:paraId="7BEC9E51" w14:textId="0CE517E5" w:rsidR="00EE1010" w:rsidRDefault="00D95CC6" w:rsidP="00EE1010">
            <w:pPr>
              <w:pStyle w:val="Nidungvnbn"/>
              <w:ind w:firstLine="0"/>
            </w:pPr>
            <w:r>
              <w:t>Quản trị viên quản lý những bài blog mà mình đăng lên để người mua hàng có thể đọc được.</w:t>
            </w:r>
          </w:p>
        </w:tc>
      </w:tr>
      <w:tr w:rsidR="00EE1010" w14:paraId="23A89BF2" w14:textId="77777777" w:rsidTr="00DD53FC">
        <w:tc>
          <w:tcPr>
            <w:tcW w:w="1555" w:type="dxa"/>
            <w:vAlign w:val="center"/>
          </w:tcPr>
          <w:p w14:paraId="3A1B3BEE" w14:textId="496EF7E7" w:rsidR="00EE1010" w:rsidRDefault="00EE1010" w:rsidP="00EE1010">
            <w:pPr>
              <w:pStyle w:val="Nidungvnbn"/>
              <w:ind w:firstLine="0"/>
              <w:jc w:val="center"/>
            </w:pPr>
            <w:r>
              <w:lastRenderedPageBreak/>
              <w:t>UC19</w:t>
            </w:r>
          </w:p>
        </w:tc>
        <w:tc>
          <w:tcPr>
            <w:tcW w:w="3260" w:type="dxa"/>
            <w:vAlign w:val="center"/>
          </w:tcPr>
          <w:p w14:paraId="41D6DE52" w14:textId="7F02859C" w:rsidR="00EE1010" w:rsidRDefault="00EE1010" w:rsidP="00EE1010">
            <w:pPr>
              <w:pStyle w:val="Nidungvnbn"/>
              <w:ind w:firstLine="0"/>
              <w:jc w:val="center"/>
            </w:pPr>
            <w:r>
              <w:t>Gửi thông báo</w:t>
            </w:r>
          </w:p>
        </w:tc>
        <w:tc>
          <w:tcPr>
            <w:tcW w:w="3962" w:type="dxa"/>
            <w:vAlign w:val="center"/>
          </w:tcPr>
          <w:p w14:paraId="6B1BC6DA" w14:textId="741CB7AF" w:rsidR="00EE1010" w:rsidRDefault="00713423" w:rsidP="00EE1010">
            <w:pPr>
              <w:pStyle w:val="Nidungvnbn"/>
              <w:ind w:firstLine="0"/>
            </w:pPr>
            <w:r>
              <w:t>Quản trị viên có thể gửi thông báo cho người dùng bao gồm các thông báo về sản phẩm, tài khoản,…</w:t>
            </w:r>
          </w:p>
        </w:tc>
      </w:tr>
    </w:tbl>
    <w:p w14:paraId="017A3C42" w14:textId="1F87CA0E" w:rsidR="00AA553D" w:rsidRDefault="00D075F6" w:rsidP="00D075F6">
      <w:pPr>
        <w:pStyle w:val="Nidungvnbn"/>
        <w:ind w:firstLine="0"/>
        <w:jc w:val="center"/>
      </w:pPr>
      <w:r>
        <w:t>Bảng</w:t>
      </w:r>
      <w:r w:rsidRPr="00FB2496">
        <w:t xml:space="preserve"> 2.3.</w:t>
      </w:r>
      <w:r>
        <w:t>3</w:t>
      </w:r>
      <w:r w:rsidRPr="00FB2496">
        <w:t xml:space="preserve"> </w:t>
      </w:r>
      <w:r>
        <w:t xml:space="preserve">Các </w:t>
      </w:r>
      <w:r w:rsidRPr="00FB2496">
        <w:t>Usecase t</w:t>
      </w:r>
      <w:r>
        <w:t>rong hệ thống</w:t>
      </w:r>
    </w:p>
    <w:p w14:paraId="6ECB4752" w14:textId="5571229D" w:rsidR="00AA553D" w:rsidRDefault="008A37F3" w:rsidP="006C2384">
      <w:pPr>
        <w:pStyle w:val="Heading3"/>
      </w:pPr>
      <w:bookmarkStart w:id="21" w:name="_Toc165417255"/>
      <w:r>
        <w:t>Phân rã usecase</w:t>
      </w:r>
      <w:bookmarkEnd w:id="21"/>
    </w:p>
    <w:p w14:paraId="5767D6FC" w14:textId="5B8E1798" w:rsidR="006C2384" w:rsidRDefault="006C2384" w:rsidP="006C2384">
      <w:pPr>
        <w:pStyle w:val="Heading4"/>
      </w:pPr>
      <w:r>
        <w:t>Usecase đăng nhập</w:t>
      </w:r>
    </w:p>
    <w:tbl>
      <w:tblPr>
        <w:tblStyle w:val="TableGrid"/>
        <w:tblW w:w="0" w:type="auto"/>
        <w:tblInd w:w="-5" w:type="dxa"/>
        <w:tblLook w:val="04A0" w:firstRow="1" w:lastRow="0" w:firstColumn="1" w:lastColumn="0" w:noHBand="0" w:noVBand="1"/>
      </w:tblPr>
      <w:tblGrid>
        <w:gridCol w:w="2268"/>
        <w:gridCol w:w="6514"/>
      </w:tblGrid>
      <w:tr w:rsidR="006C2384" w14:paraId="01DDFC3F" w14:textId="77777777" w:rsidTr="00DD53FC">
        <w:tc>
          <w:tcPr>
            <w:tcW w:w="2268" w:type="dxa"/>
          </w:tcPr>
          <w:p w14:paraId="41567F7B" w14:textId="77777777" w:rsidR="006C2384" w:rsidRDefault="006C2384" w:rsidP="00DD53FC">
            <w:pPr>
              <w:pStyle w:val="Nidungvnbn"/>
              <w:ind w:firstLine="0"/>
            </w:pPr>
            <w:r>
              <w:t>Tên Usecase</w:t>
            </w:r>
          </w:p>
        </w:tc>
        <w:tc>
          <w:tcPr>
            <w:tcW w:w="6514" w:type="dxa"/>
          </w:tcPr>
          <w:p w14:paraId="2E655E43" w14:textId="77777777" w:rsidR="006C2384" w:rsidRDefault="006C2384" w:rsidP="00DD53FC">
            <w:pPr>
              <w:pStyle w:val="Nidungvnbn"/>
              <w:ind w:firstLine="0"/>
            </w:pPr>
            <w:r>
              <w:t>Đăng nhập</w:t>
            </w:r>
          </w:p>
        </w:tc>
      </w:tr>
      <w:tr w:rsidR="006C2384" w14:paraId="7DEF2FC9" w14:textId="77777777" w:rsidTr="00DD53FC">
        <w:tc>
          <w:tcPr>
            <w:tcW w:w="2268" w:type="dxa"/>
          </w:tcPr>
          <w:p w14:paraId="3C22B070" w14:textId="77777777" w:rsidR="006C2384" w:rsidRDefault="006C2384" w:rsidP="00DD53FC">
            <w:pPr>
              <w:pStyle w:val="Nidungvnbn"/>
              <w:ind w:firstLine="0"/>
            </w:pPr>
            <w:r>
              <w:t>Mô tả</w:t>
            </w:r>
          </w:p>
        </w:tc>
        <w:tc>
          <w:tcPr>
            <w:tcW w:w="6514" w:type="dxa"/>
          </w:tcPr>
          <w:p w14:paraId="19D79155" w14:textId="07E44B3F" w:rsidR="006C2384" w:rsidRDefault="006C2384" w:rsidP="00DD53FC">
            <w:pPr>
              <w:pStyle w:val="Nidungvnbn"/>
              <w:ind w:firstLine="0"/>
            </w:pPr>
            <w:r w:rsidRPr="006C2384">
              <w:t>Use</w:t>
            </w:r>
            <w:r>
              <w:t>c</w:t>
            </w:r>
            <w:r w:rsidRPr="006C2384">
              <w:t>ase này mô tả quá trình mà người dùng sử dụng để đăng nhập vào hệ thống trang web bán nông sản.</w:t>
            </w:r>
          </w:p>
        </w:tc>
      </w:tr>
      <w:tr w:rsidR="006C2384" w14:paraId="3C1DF842" w14:textId="77777777" w:rsidTr="00DD53FC">
        <w:tc>
          <w:tcPr>
            <w:tcW w:w="2268" w:type="dxa"/>
          </w:tcPr>
          <w:p w14:paraId="5C091DEA" w14:textId="77777777" w:rsidR="006C2384" w:rsidRDefault="006C2384" w:rsidP="00DD53FC">
            <w:pPr>
              <w:pStyle w:val="Nidungvnbn"/>
              <w:ind w:firstLine="0"/>
            </w:pPr>
            <w:r>
              <w:t>Tác nhân chính</w:t>
            </w:r>
          </w:p>
        </w:tc>
        <w:tc>
          <w:tcPr>
            <w:tcW w:w="6514" w:type="dxa"/>
          </w:tcPr>
          <w:p w14:paraId="64CD896D" w14:textId="77777777" w:rsidR="006C2384" w:rsidRDefault="006C2384" w:rsidP="00DD53FC">
            <w:pPr>
              <w:pStyle w:val="Nidungvnbn"/>
              <w:ind w:firstLine="0"/>
            </w:pPr>
            <w:r>
              <w:t>Người dùng</w:t>
            </w:r>
          </w:p>
        </w:tc>
      </w:tr>
      <w:tr w:rsidR="006C2384" w14:paraId="4A3E7C21" w14:textId="77777777" w:rsidTr="00DD53FC">
        <w:tc>
          <w:tcPr>
            <w:tcW w:w="2268" w:type="dxa"/>
          </w:tcPr>
          <w:p w14:paraId="64C9D7C3" w14:textId="77777777" w:rsidR="006C2384" w:rsidRDefault="006C2384" w:rsidP="00DD53FC">
            <w:pPr>
              <w:pStyle w:val="Nidungvnbn"/>
              <w:ind w:firstLine="0"/>
            </w:pPr>
            <w:r>
              <w:t>Tác nhân phụ</w:t>
            </w:r>
          </w:p>
        </w:tc>
        <w:tc>
          <w:tcPr>
            <w:tcW w:w="6514" w:type="dxa"/>
          </w:tcPr>
          <w:p w14:paraId="2E67413D" w14:textId="77777777" w:rsidR="006C2384" w:rsidRDefault="006C2384" w:rsidP="00DD53FC">
            <w:pPr>
              <w:pStyle w:val="Nidungvnbn"/>
              <w:ind w:firstLine="0"/>
            </w:pPr>
            <w:r>
              <w:t>Hệ thống</w:t>
            </w:r>
          </w:p>
        </w:tc>
      </w:tr>
      <w:tr w:rsidR="006C2384" w14:paraId="24AD2F10" w14:textId="77777777" w:rsidTr="00DD53FC">
        <w:tc>
          <w:tcPr>
            <w:tcW w:w="2268" w:type="dxa"/>
          </w:tcPr>
          <w:p w14:paraId="5A2CD5F4" w14:textId="77777777" w:rsidR="006C2384" w:rsidRDefault="006C2384" w:rsidP="00DD53FC">
            <w:pPr>
              <w:pStyle w:val="Nidungvnbn"/>
              <w:ind w:firstLine="0"/>
            </w:pPr>
            <w:r>
              <w:t>Trigger</w:t>
            </w:r>
          </w:p>
        </w:tc>
        <w:tc>
          <w:tcPr>
            <w:tcW w:w="6514" w:type="dxa"/>
          </w:tcPr>
          <w:p w14:paraId="0518D4ED" w14:textId="119A1120" w:rsidR="006C2384" w:rsidRDefault="00746EB2" w:rsidP="00DD53FC">
            <w:pPr>
              <w:pStyle w:val="Nidungvnbn"/>
              <w:ind w:firstLine="0"/>
            </w:pPr>
            <w:r w:rsidRPr="00746EB2">
              <w:t>Người dùng muốn truy cập vào tài khoản của mình trên trang web.</w:t>
            </w:r>
          </w:p>
        </w:tc>
      </w:tr>
      <w:tr w:rsidR="006C2384" w14:paraId="75AD9816" w14:textId="77777777" w:rsidTr="00DD53FC">
        <w:tc>
          <w:tcPr>
            <w:tcW w:w="2268" w:type="dxa"/>
          </w:tcPr>
          <w:p w14:paraId="22F33DAC" w14:textId="77777777" w:rsidR="006C2384" w:rsidRDefault="006C2384" w:rsidP="00DD53FC">
            <w:pPr>
              <w:pStyle w:val="Nidungvnbn"/>
              <w:ind w:firstLine="0"/>
            </w:pPr>
            <w:r>
              <w:t>Pre-Condition</w:t>
            </w:r>
          </w:p>
        </w:tc>
        <w:tc>
          <w:tcPr>
            <w:tcW w:w="6514" w:type="dxa"/>
          </w:tcPr>
          <w:p w14:paraId="3B7AEB9C" w14:textId="7C8E843D" w:rsidR="006C2384" w:rsidRPr="00746EB2" w:rsidRDefault="00746EB2" w:rsidP="00746EB2">
            <w:pPr>
              <w:rPr>
                <w:sz w:val="26"/>
                <w:szCs w:val="26"/>
              </w:rPr>
            </w:pPr>
            <w:r w:rsidRPr="00746EB2">
              <w:rPr>
                <w:sz w:val="26"/>
                <w:szCs w:val="26"/>
              </w:rPr>
              <w:t>Người dùng đã truy cập trang đăng nhập của trang web.</w:t>
            </w:r>
          </w:p>
        </w:tc>
      </w:tr>
      <w:tr w:rsidR="006C2384" w14:paraId="2ED17F2E" w14:textId="77777777" w:rsidTr="00DD53FC">
        <w:tc>
          <w:tcPr>
            <w:tcW w:w="2268" w:type="dxa"/>
          </w:tcPr>
          <w:p w14:paraId="1FB06AB9" w14:textId="77777777" w:rsidR="006C2384" w:rsidRDefault="006C2384" w:rsidP="00DD53FC">
            <w:pPr>
              <w:pStyle w:val="Nidungvnbn"/>
              <w:ind w:firstLine="0"/>
            </w:pPr>
            <w:r>
              <w:t>Post-Condition</w:t>
            </w:r>
          </w:p>
        </w:tc>
        <w:tc>
          <w:tcPr>
            <w:tcW w:w="6514" w:type="dxa"/>
          </w:tcPr>
          <w:p w14:paraId="4DFAEFE2" w14:textId="492D7BE6" w:rsidR="006C2384" w:rsidRDefault="00746EB2" w:rsidP="00DD53FC">
            <w:pPr>
              <w:pStyle w:val="Nidungvnbn"/>
              <w:ind w:firstLine="0"/>
            </w:pPr>
            <w:r w:rsidRPr="00746EB2">
              <w:t>Người dùng đã đăng nhập thành công và được chuyển hướng đến trang chính của tài khoản cá nhân.</w:t>
            </w:r>
          </w:p>
        </w:tc>
      </w:tr>
      <w:tr w:rsidR="00325698" w14:paraId="1C3FF31C" w14:textId="77777777" w:rsidTr="00893C79">
        <w:tc>
          <w:tcPr>
            <w:tcW w:w="2268" w:type="dxa"/>
          </w:tcPr>
          <w:p w14:paraId="17FF64B0" w14:textId="1BA57D8E" w:rsidR="00325698" w:rsidRDefault="00325698" w:rsidP="00325698">
            <w:pPr>
              <w:pStyle w:val="Nidungvnbn"/>
              <w:ind w:firstLine="0"/>
            </w:pPr>
            <w:r>
              <w:t>Basic Flow</w:t>
            </w:r>
          </w:p>
        </w:tc>
        <w:tc>
          <w:tcPr>
            <w:tcW w:w="6514" w:type="dxa"/>
          </w:tcPr>
          <w:p w14:paraId="01527416" w14:textId="77777777" w:rsidR="00325698" w:rsidRDefault="00325698" w:rsidP="00325698">
            <w:pPr>
              <w:pStyle w:val="Nidungvnbn"/>
              <w:numPr>
                <w:ilvl w:val="0"/>
                <w:numId w:val="21"/>
              </w:numPr>
            </w:pPr>
            <w:r>
              <w:t>Người dùng nhập tên người dùng hoặc địa chỉ email vào trường tương ứng.</w:t>
            </w:r>
          </w:p>
          <w:p w14:paraId="533C1575" w14:textId="77777777" w:rsidR="00325698" w:rsidRDefault="00325698" w:rsidP="00325698">
            <w:pPr>
              <w:pStyle w:val="Nidungvnbn"/>
              <w:numPr>
                <w:ilvl w:val="0"/>
                <w:numId w:val="21"/>
              </w:numPr>
            </w:pPr>
            <w:r>
              <w:t>Người dùng nhập mật khẩu vào trường mật khẩu.</w:t>
            </w:r>
          </w:p>
          <w:p w14:paraId="6D3AB1D4" w14:textId="3CA55BC6" w:rsidR="00325698" w:rsidRDefault="00325698" w:rsidP="00325698">
            <w:pPr>
              <w:pStyle w:val="Nidungvnbn"/>
              <w:numPr>
                <w:ilvl w:val="0"/>
                <w:numId w:val="21"/>
              </w:numPr>
            </w:pPr>
            <w:r>
              <w:t>Người dùng nhấn nút "Đăng nhập".</w:t>
            </w:r>
          </w:p>
          <w:p w14:paraId="5754B000" w14:textId="77777777" w:rsidR="00325698" w:rsidRDefault="00325698" w:rsidP="00325698">
            <w:pPr>
              <w:pStyle w:val="Nidungvnbn"/>
              <w:numPr>
                <w:ilvl w:val="0"/>
                <w:numId w:val="21"/>
              </w:numPr>
            </w:pPr>
            <w:r>
              <w:t>Hệ thống kiểm tra tính hợp lệ của thông tin đăng nhập.</w:t>
            </w:r>
          </w:p>
          <w:p w14:paraId="3BC67101" w14:textId="15966940" w:rsidR="00325698" w:rsidRDefault="00325698" w:rsidP="00325698">
            <w:pPr>
              <w:pStyle w:val="Nidungvnbn"/>
              <w:numPr>
                <w:ilvl w:val="0"/>
                <w:numId w:val="21"/>
              </w:numPr>
            </w:pPr>
            <w:r>
              <w:t>Nếu thông tin đăng nhập chính xác, hệ thống cho phép người dùng truy cập vào tài khoản của họ và chuyển hướng đến trang chính của tài khoản.</w:t>
            </w:r>
          </w:p>
        </w:tc>
      </w:tr>
      <w:tr w:rsidR="00325698" w14:paraId="5CE9306B" w14:textId="77777777" w:rsidTr="00DD53FC">
        <w:tc>
          <w:tcPr>
            <w:tcW w:w="2268" w:type="dxa"/>
          </w:tcPr>
          <w:p w14:paraId="66149C5F" w14:textId="77777777" w:rsidR="00325698" w:rsidRDefault="00325698" w:rsidP="00325698">
            <w:pPr>
              <w:pStyle w:val="Nidungvnbn"/>
              <w:ind w:firstLine="0"/>
            </w:pPr>
            <w:r>
              <w:t>Alternative Flow</w:t>
            </w:r>
          </w:p>
        </w:tc>
        <w:tc>
          <w:tcPr>
            <w:tcW w:w="6514" w:type="dxa"/>
          </w:tcPr>
          <w:p w14:paraId="44A3F16E" w14:textId="77777777" w:rsidR="00325698" w:rsidRDefault="00325698" w:rsidP="00325698">
            <w:pPr>
              <w:pStyle w:val="Nidungvnbn"/>
              <w:ind w:firstLine="0"/>
            </w:pPr>
            <w:r>
              <w:t>Nếu người dùng quên mật khẩu:</w:t>
            </w:r>
          </w:p>
          <w:p w14:paraId="6071E366" w14:textId="5CB5AE03" w:rsidR="00325698" w:rsidRDefault="00325698" w:rsidP="00325698">
            <w:pPr>
              <w:pStyle w:val="Nidungvnbn"/>
              <w:numPr>
                <w:ilvl w:val="0"/>
                <w:numId w:val="24"/>
              </w:numPr>
            </w:pPr>
            <w:r>
              <w:t>Người dùng nhấn vào liên kết "Quên mật khẩu".</w:t>
            </w:r>
          </w:p>
          <w:p w14:paraId="0C2DA31D" w14:textId="77777777" w:rsidR="00325698" w:rsidRDefault="00325698" w:rsidP="00325698">
            <w:pPr>
              <w:pStyle w:val="Nidungvnbn"/>
              <w:numPr>
                <w:ilvl w:val="0"/>
                <w:numId w:val="24"/>
              </w:numPr>
            </w:pPr>
            <w:r>
              <w:lastRenderedPageBreak/>
              <w:t>Hệ thống yêu cầu người dùng nhập địa chỉ email đã đăng ký.</w:t>
            </w:r>
          </w:p>
          <w:p w14:paraId="1CB81422" w14:textId="4DD747F5" w:rsidR="00325698" w:rsidRDefault="00325698" w:rsidP="00325698">
            <w:pPr>
              <w:pStyle w:val="Nidungvnbn"/>
              <w:numPr>
                <w:ilvl w:val="0"/>
                <w:numId w:val="24"/>
              </w:numPr>
            </w:pPr>
            <w:r>
              <w:t>Hệ thống gửi một email chứa hướng dẫn khôi phục mật khẩu cho người dùng.</w:t>
            </w:r>
          </w:p>
        </w:tc>
      </w:tr>
      <w:tr w:rsidR="00325698" w14:paraId="518072F2" w14:textId="77777777" w:rsidTr="00DD53FC">
        <w:tc>
          <w:tcPr>
            <w:tcW w:w="2268" w:type="dxa"/>
          </w:tcPr>
          <w:p w14:paraId="78F3716D" w14:textId="77777777" w:rsidR="00325698" w:rsidRDefault="00325698" w:rsidP="00325698">
            <w:pPr>
              <w:pStyle w:val="Nidungvnbn"/>
              <w:ind w:firstLine="0"/>
            </w:pPr>
            <w:r>
              <w:lastRenderedPageBreak/>
              <w:t>Exception Flow</w:t>
            </w:r>
          </w:p>
        </w:tc>
        <w:tc>
          <w:tcPr>
            <w:tcW w:w="6514" w:type="dxa"/>
          </w:tcPr>
          <w:p w14:paraId="2E536CC4" w14:textId="77777777" w:rsidR="00325698" w:rsidRDefault="00325698" w:rsidP="00325698">
            <w:pPr>
              <w:pStyle w:val="Nidungvnbn"/>
              <w:ind w:firstLine="0"/>
            </w:pPr>
            <w:r w:rsidRPr="00E25ABB">
              <w:t>Nếu hệ thống gặp lỗi kỹ thuật hoặc sự cố ngoại lệ khác trong quá trình xử lý yêu cầu đăng nhập, hệ thống sẽ hiển thị thông báo lỗi và người dùng sẽ không thể đăng nhập thành công. Người dùng có thể thử lại sau hoặc liên hệ với quản trị viên hệ thống để được hỗ trợ.</w:t>
            </w:r>
          </w:p>
        </w:tc>
      </w:tr>
    </w:tbl>
    <w:p w14:paraId="78A5E697" w14:textId="0ECA996B" w:rsidR="00925C8D" w:rsidRPr="006C2384" w:rsidRDefault="003D56F7" w:rsidP="003D56F7">
      <w:pPr>
        <w:pStyle w:val="Nidungvnbn"/>
        <w:ind w:left="720" w:firstLine="0"/>
        <w:jc w:val="center"/>
      </w:pPr>
      <w:r>
        <w:t>Bảng 2.3.4.1 Đặc tả chức năng đăng nhập</w:t>
      </w:r>
    </w:p>
    <w:p w14:paraId="7AC533FF" w14:textId="3D31DD12" w:rsidR="003227B6" w:rsidRPr="00925C8D" w:rsidRDefault="003227B6" w:rsidP="00925C8D">
      <w:pPr>
        <w:pStyle w:val="Heading4"/>
      </w:pPr>
      <w:r>
        <w:t>Usecase đăng ký</w:t>
      </w:r>
    </w:p>
    <w:tbl>
      <w:tblPr>
        <w:tblStyle w:val="TableGrid"/>
        <w:tblW w:w="0" w:type="auto"/>
        <w:tblInd w:w="-5" w:type="dxa"/>
        <w:tblLook w:val="04A0" w:firstRow="1" w:lastRow="0" w:firstColumn="1" w:lastColumn="0" w:noHBand="0" w:noVBand="1"/>
      </w:tblPr>
      <w:tblGrid>
        <w:gridCol w:w="2268"/>
        <w:gridCol w:w="6514"/>
      </w:tblGrid>
      <w:tr w:rsidR="003227B6" w14:paraId="3CC70E26" w14:textId="77777777" w:rsidTr="00DD53FC">
        <w:tc>
          <w:tcPr>
            <w:tcW w:w="2268" w:type="dxa"/>
          </w:tcPr>
          <w:p w14:paraId="7A68A4CF" w14:textId="77777777" w:rsidR="003227B6" w:rsidRDefault="003227B6" w:rsidP="00DD53FC">
            <w:pPr>
              <w:pStyle w:val="Nidungvnbn"/>
              <w:ind w:firstLine="0"/>
            </w:pPr>
            <w:r>
              <w:t>Tên Usecase</w:t>
            </w:r>
          </w:p>
        </w:tc>
        <w:tc>
          <w:tcPr>
            <w:tcW w:w="6514" w:type="dxa"/>
          </w:tcPr>
          <w:p w14:paraId="1B879E0D" w14:textId="61F1A2A5" w:rsidR="003227B6" w:rsidRDefault="003227B6" w:rsidP="00DD53FC">
            <w:pPr>
              <w:pStyle w:val="Nidungvnbn"/>
              <w:ind w:firstLine="0"/>
            </w:pPr>
            <w:r>
              <w:t xml:space="preserve">Đăng </w:t>
            </w:r>
            <w:r w:rsidR="00925C8D">
              <w:t>ký</w:t>
            </w:r>
          </w:p>
        </w:tc>
      </w:tr>
      <w:tr w:rsidR="003227B6" w14:paraId="4F6175DE" w14:textId="77777777" w:rsidTr="00DD53FC">
        <w:tc>
          <w:tcPr>
            <w:tcW w:w="2268" w:type="dxa"/>
          </w:tcPr>
          <w:p w14:paraId="3B768ED6" w14:textId="77777777" w:rsidR="003227B6" w:rsidRDefault="003227B6" w:rsidP="00DD53FC">
            <w:pPr>
              <w:pStyle w:val="Nidungvnbn"/>
              <w:ind w:firstLine="0"/>
            </w:pPr>
            <w:r>
              <w:t>Mô tả</w:t>
            </w:r>
          </w:p>
        </w:tc>
        <w:tc>
          <w:tcPr>
            <w:tcW w:w="6514" w:type="dxa"/>
          </w:tcPr>
          <w:p w14:paraId="4E528913" w14:textId="587D97E8" w:rsidR="003227B6" w:rsidRPr="00925C8D" w:rsidRDefault="00925C8D" w:rsidP="00925C8D">
            <w:pPr>
              <w:rPr>
                <w:sz w:val="26"/>
                <w:szCs w:val="26"/>
              </w:rPr>
            </w:pPr>
            <w:r w:rsidRPr="00925C8D">
              <w:rPr>
                <w:sz w:val="26"/>
                <w:szCs w:val="26"/>
              </w:rPr>
              <w:t>Use Case này mô tả quá trình đăng ký tài khoản mới trên trang web bán nông sản.</w:t>
            </w:r>
          </w:p>
        </w:tc>
      </w:tr>
      <w:tr w:rsidR="003227B6" w14:paraId="4FC72D3E" w14:textId="77777777" w:rsidTr="00DD53FC">
        <w:tc>
          <w:tcPr>
            <w:tcW w:w="2268" w:type="dxa"/>
          </w:tcPr>
          <w:p w14:paraId="68F3A8ED" w14:textId="77777777" w:rsidR="003227B6" w:rsidRDefault="003227B6" w:rsidP="00DD53FC">
            <w:pPr>
              <w:pStyle w:val="Nidungvnbn"/>
              <w:ind w:firstLine="0"/>
            </w:pPr>
            <w:r>
              <w:t>Tác nhân chính</w:t>
            </w:r>
          </w:p>
        </w:tc>
        <w:tc>
          <w:tcPr>
            <w:tcW w:w="6514" w:type="dxa"/>
          </w:tcPr>
          <w:p w14:paraId="66A47FC9" w14:textId="77777777" w:rsidR="003227B6" w:rsidRDefault="003227B6" w:rsidP="00DD53FC">
            <w:pPr>
              <w:pStyle w:val="Nidungvnbn"/>
              <w:ind w:firstLine="0"/>
            </w:pPr>
            <w:r>
              <w:t>Người dùng</w:t>
            </w:r>
          </w:p>
        </w:tc>
      </w:tr>
      <w:tr w:rsidR="003227B6" w14:paraId="365155F1" w14:textId="77777777" w:rsidTr="00DD53FC">
        <w:tc>
          <w:tcPr>
            <w:tcW w:w="2268" w:type="dxa"/>
          </w:tcPr>
          <w:p w14:paraId="271F7A98" w14:textId="77777777" w:rsidR="003227B6" w:rsidRDefault="003227B6" w:rsidP="00DD53FC">
            <w:pPr>
              <w:pStyle w:val="Nidungvnbn"/>
              <w:ind w:firstLine="0"/>
            </w:pPr>
            <w:r>
              <w:t>Tác nhân phụ</w:t>
            </w:r>
          </w:p>
        </w:tc>
        <w:tc>
          <w:tcPr>
            <w:tcW w:w="6514" w:type="dxa"/>
          </w:tcPr>
          <w:p w14:paraId="7DAECF3D" w14:textId="77777777" w:rsidR="003227B6" w:rsidRDefault="003227B6" w:rsidP="00DD53FC">
            <w:pPr>
              <w:pStyle w:val="Nidungvnbn"/>
              <w:ind w:firstLine="0"/>
            </w:pPr>
            <w:r>
              <w:t>Hệ thống</w:t>
            </w:r>
          </w:p>
        </w:tc>
      </w:tr>
      <w:tr w:rsidR="003227B6" w14:paraId="1101A491" w14:textId="77777777" w:rsidTr="00DD53FC">
        <w:tc>
          <w:tcPr>
            <w:tcW w:w="2268" w:type="dxa"/>
          </w:tcPr>
          <w:p w14:paraId="695ABEE9" w14:textId="77777777" w:rsidR="003227B6" w:rsidRDefault="003227B6" w:rsidP="00DD53FC">
            <w:pPr>
              <w:pStyle w:val="Nidungvnbn"/>
              <w:ind w:firstLine="0"/>
            </w:pPr>
            <w:r>
              <w:t>Trigger</w:t>
            </w:r>
          </w:p>
        </w:tc>
        <w:tc>
          <w:tcPr>
            <w:tcW w:w="6514" w:type="dxa"/>
          </w:tcPr>
          <w:p w14:paraId="595AF1F8" w14:textId="1E8130E5" w:rsidR="003227B6" w:rsidRPr="00925C8D" w:rsidRDefault="00925C8D" w:rsidP="00925C8D">
            <w:pPr>
              <w:rPr>
                <w:sz w:val="26"/>
                <w:szCs w:val="26"/>
              </w:rPr>
            </w:pPr>
            <w:r w:rsidRPr="00925C8D">
              <w:rPr>
                <w:sz w:val="26"/>
                <w:szCs w:val="26"/>
              </w:rPr>
              <w:t>Người dùng muốn tạo mới một tài khoản trên trang web.</w:t>
            </w:r>
          </w:p>
        </w:tc>
      </w:tr>
      <w:tr w:rsidR="003227B6" w14:paraId="6D86DD64" w14:textId="77777777" w:rsidTr="00DD53FC">
        <w:tc>
          <w:tcPr>
            <w:tcW w:w="2268" w:type="dxa"/>
          </w:tcPr>
          <w:p w14:paraId="0713109E" w14:textId="77777777" w:rsidR="003227B6" w:rsidRDefault="003227B6" w:rsidP="00DD53FC">
            <w:pPr>
              <w:pStyle w:val="Nidungvnbn"/>
              <w:ind w:firstLine="0"/>
            </w:pPr>
            <w:r>
              <w:t>Pre-Condition</w:t>
            </w:r>
          </w:p>
        </w:tc>
        <w:tc>
          <w:tcPr>
            <w:tcW w:w="6514" w:type="dxa"/>
          </w:tcPr>
          <w:p w14:paraId="01712AE2" w14:textId="764C8295" w:rsidR="003227B6" w:rsidRPr="00746EB2" w:rsidRDefault="00925C8D" w:rsidP="00DD53FC">
            <w:pPr>
              <w:rPr>
                <w:sz w:val="26"/>
                <w:szCs w:val="26"/>
              </w:rPr>
            </w:pPr>
            <w:r w:rsidRPr="00925C8D">
              <w:rPr>
                <w:sz w:val="26"/>
                <w:szCs w:val="26"/>
              </w:rPr>
              <w:t>Người dùng đã truy cập trang đăng ký của trang web.</w:t>
            </w:r>
          </w:p>
        </w:tc>
      </w:tr>
      <w:tr w:rsidR="003227B6" w14:paraId="53E19402" w14:textId="77777777" w:rsidTr="00DD53FC">
        <w:tc>
          <w:tcPr>
            <w:tcW w:w="2268" w:type="dxa"/>
          </w:tcPr>
          <w:p w14:paraId="69E8357F" w14:textId="77777777" w:rsidR="003227B6" w:rsidRDefault="003227B6" w:rsidP="00DD53FC">
            <w:pPr>
              <w:pStyle w:val="Nidungvnbn"/>
              <w:ind w:firstLine="0"/>
            </w:pPr>
            <w:r>
              <w:t>Post-Condition</w:t>
            </w:r>
          </w:p>
        </w:tc>
        <w:tc>
          <w:tcPr>
            <w:tcW w:w="6514" w:type="dxa"/>
          </w:tcPr>
          <w:p w14:paraId="0C592B5F" w14:textId="24E8252D" w:rsidR="003227B6" w:rsidRPr="00925C8D" w:rsidRDefault="00925C8D" w:rsidP="00925C8D">
            <w:pPr>
              <w:rPr>
                <w:sz w:val="26"/>
                <w:szCs w:val="26"/>
              </w:rPr>
            </w:pPr>
            <w:r w:rsidRPr="00925C8D">
              <w:rPr>
                <w:sz w:val="26"/>
                <w:szCs w:val="26"/>
              </w:rPr>
              <w:t>Người dùng đã tạo mới một tài khoản thành công và được chuyển hướng đến trang chính của tài khoản cá nhân.</w:t>
            </w:r>
          </w:p>
        </w:tc>
      </w:tr>
      <w:tr w:rsidR="003227B6" w14:paraId="38D04DFE" w14:textId="77777777" w:rsidTr="00DD53FC">
        <w:tc>
          <w:tcPr>
            <w:tcW w:w="2268" w:type="dxa"/>
          </w:tcPr>
          <w:p w14:paraId="0FF7E8EC" w14:textId="77777777" w:rsidR="003227B6" w:rsidRDefault="003227B6" w:rsidP="00DD53FC">
            <w:pPr>
              <w:pStyle w:val="Nidungvnbn"/>
              <w:ind w:firstLine="0"/>
            </w:pPr>
            <w:r>
              <w:t>Basic Flow</w:t>
            </w:r>
          </w:p>
        </w:tc>
        <w:tc>
          <w:tcPr>
            <w:tcW w:w="6514" w:type="dxa"/>
          </w:tcPr>
          <w:p w14:paraId="1F79BDC4" w14:textId="77777777" w:rsidR="00925C8D" w:rsidRDefault="00925C8D" w:rsidP="00925C8D">
            <w:pPr>
              <w:pStyle w:val="Nidungvnbn"/>
              <w:numPr>
                <w:ilvl w:val="0"/>
                <w:numId w:val="25"/>
              </w:numPr>
            </w:pPr>
            <w:r>
              <w:t>Người dùng nhập thông tin cá nhân vào các trường tương ứng trên trang đăng ký.</w:t>
            </w:r>
          </w:p>
          <w:p w14:paraId="2AADEF96" w14:textId="7F23E79F" w:rsidR="00925C8D" w:rsidRDefault="00925C8D" w:rsidP="00925C8D">
            <w:pPr>
              <w:pStyle w:val="Nidungvnbn"/>
              <w:numPr>
                <w:ilvl w:val="0"/>
                <w:numId w:val="25"/>
              </w:numPr>
            </w:pPr>
            <w:r>
              <w:t>Người dùng chọn tên đăng nhập và mật khẩu cho tài khoản mới.</w:t>
            </w:r>
          </w:p>
          <w:p w14:paraId="6DCD25C1" w14:textId="77777777" w:rsidR="00925C8D" w:rsidRDefault="00925C8D" w:rsidP="00925C8D">
            <w:pPr>
              <w:pStyle w:val="Nidungvnbn"/>
              <w:numPr>
                <w:ilvl w:val="0"/>
                <w:numId w:val="25"/>
              </w:numPr>
            </w:pPr>
            <w:r>
              <w:t>Người dùng nhấn nút "Đăng ký".</w:t>
            </w:r>
          </w:p>
          <w:p w14:paraId="722E5C44" w14:textId="77777777" w:rsidR="00925C8D" w:rsidRDefault="00925C8D" w:rsidP="00925C8D">
            <w:pPr>
              <w:pStyle w:val="Nidungvnbn"/>
              <w:numPr>
                <w:ilvl w:val="0"/>
                <w:numId w:val="25"/>
              </w:numPr>
            </w:pPr>
            <w:r>
              <w:t>Hệ thống kiểm tra tính hợp lệ của thông tin đăng ký.</w:t>
            </w:r>
          </w:p>
          <w:p w14:paraId="77967FFB" w14:textId="77777777" w:rsidR="00925C8D" w:rsidRDefault="00925C8D" w:rsidP="00925C8D">
            <w:pPr>
              <w:pStyle w:val="Nidungvnbn"/>
              <w:numPr>
                <w:ilvl w:val="0"/>
                <w:numId w:val="25"/>
              </w:numPr>
            </w:pPr>
            <w:r>
              <w:lastRenderedPageBreak/>
              <w:t>Nếu thông tin đăng ký hợp lệ, hệ thống tạo mới tài khoản cho người dùng và chuyển hướng đến trang chính của tài khoản.</w:t>
            </w:r>
          </w:p>
          <w:p w14:paraId="7F2B3D01" w14:textId="63B8B3F2" w:rsidR="003227B6" w:rsidRDefault="00925C8D" w:rsidP="00925C8D">
            <w:pPr>
              <w:pStyle w:val="Nidungvnbn"/>
              <w:numPr>
                <w:ilvl w:val="0"/>
                <w:numId w:val="25"/>
              </w:numPr>
            </w:pPr>
            <w:r>
              <w:t>Nếu thông tin đăng ký không hợp lệ, hệ thống hiển thị thông báo lỗi và yêu cầu người dùng nhập lại thông tin đăng ký.</w:t>
            </w:r>
          </w:p>
        </w:tc>
      </w:tr>
      <w:tr w:rsidR="003227B6" w14:paraId="533E5FF9" w14:textId="77777777" w:rsidTr="00DD53FC">
        <w:tc>
          <w:tcPr>
            <w:tcW w:w="2268" w:type="dxa"/>
          </w:tcPr>
          <w:p w14:paraId="2A4CE237" w14:textId="77777777" w:rsidR="003227B6" w:rsidRDefault="003227B6" w:rsidP="00DD53FC">
            <w:pPr>
              <w:pStyle w:val="Nidungvnbn"/>
              <w:ind w:firstLine="0"/>
            </w:pPr>
            <w:r>
              <w:lastRenderedPageBreak/>
              <w:t>Alternative Flow</w:t>
            </w:r>
          </w:p>
        </w:tc>
        <w:tc>
          <w:tcPr>
            <w:tcW w:w="6514" w:type="dxa"/>
          </w:tcPr>
          <w:p w14:paraId="22F7A202" w14:textId="77777777" w:rsidR="00925C8D" w:rsidRDefault="00925C8D" w:rsidP="00925C8D">
            <w:pPr>
              <w:pStyle w:val="Nidungvnbn"/>
              <w:ind w:firstLine="0"/>
            </w:pPr>
            <w:r>
              <w:t>Nếu người dùng đã có tài khoản:</w:t>
            </w:r>
          </w:p>
          <w:p w14:paraId="73104BF1" w14:textId="110EDA35" w:rsidR="003227B6" w:rsidRDefault="00925C8D" w:rsidP="00925C8D">
            <w:pPr>
              <w:pStyle w:val="Nidungvnbn"/>
              <w:ind w:firstLine="0"/>
            </w:pPr>
            <w:r>
              <w:t>Hệ thống hiển thị thông báo lỗi và yêu cầu người dùng đăng nhập bằng tài khoản đã tồn tại.</w:t>
            </w:r>
          </w:p>
        </w:tc>
      </w:tr>
      <w:tr w:rsidR="003227B6" w14:paraId="184D1FDF" w14:textId="77777777" w:rsidTr="00DD53FC">
        <w:tc>
          <w:tcPr>
            <w:tcW w:w="2268" w:type="dxa"/>
          </w:tcPr>
          <w:p w14:paraId="1AF4C460" w14:textId="77777777" w:rsidR="003227B6" w:rsidRDefault="003227B6" w:rsidP="00DD53FC">
            <w:pPr>
              <w:pStyle w:val="Nidungvnbn"/>
              <w:ind w:firstLine="0"/>
            </w:pPr>
            <w:r>
              <w:t>Exception Flow</w:t>
            </w:r>
          </w:p>
        </w:tc>
        <w:tc>
          <w:tcPr>
            <w:tcW w:w="6514" w:type="dxa"/>
          </w:tcPr>
          <w:p w14:paraId="1E39ACEA" w14:textId="77777777" w:rsidR="00925C8D" w:rsidRDefault="00925C8D" w:rsidP="00925C8D">
            <w:pPr>
              <w:pStyle w:val="Nidungvnbn"/>
              <w:ind w:firstLine="0"/>
            </w:pPr>
            <w:r>
              <w:t>Nếu hệ thống gặp lỗi kết nối:</w:t>
            </w:r>
          </w:p>
          <w:p w14:paraId="3B1E6673" w14:textId="25AB4CC6" w:rsidR="003227B6" w:rsidRDefault="00925C8D" w:rsidP="00925C8D">
            <w:pPr>
              <w:pStyle w:val="Nidungvnbn"/>
              <w:ind w:firstLine="0"/>
            </w:pPr>
            <w:r>
              <w:t>Hệ thống hiển thị thông báo lỗi và yêu cầu người dùng thử lại sau.</w:t>
            </w:r>
          </w:p>
        </w:tc>
      </w:tr>
    </w:tbl>
    <w:p w14:paraId="077C0C9A" w14:textId="49339597" w:rsidR="00AA553D" w:rsidRDefault="003D56F7" w:rsidP="003D56F7">
      <w:pPr>
        <w:pStyle w:val="Nidungvnbn"/>
        <w:ind w:left="720" w:firstLine="0"/>
        <w:jc w:val="center"/>
      </w:pPr>
      <w:r>
        <w:t>Bảng 2.3.4.2 Đặc tả chức năng đăng ký</w:t>
      </w:r>
    </w:p>
    <w:p w14:paraId="699BDAEE" w14:textId="51A5EDB5" w:rsidR="00F65B7C" w:rsidRDefault="00F65B7C" w:rsidP="00F65B7C">
      <w:pPr>
        <w:pStyle w:val="Heading4"/>
      </w:pPr>
      <w:r>
        <w:t>Usecase tìm kiếm sản phẩm</w:t>
      </w:r>
    </w:p>
    <w:tbl>
      <w:tblPr>
        <w:tblStyle w:val="TableGrid"/>
        <w:tblW w:w="0" w:type="auto"/>
        <w:tblInd w:w="-5" w:type="dxa"/>
        <w:tblLook w:val="04A0" w:firstRow="1" w:lastRow="0" w:firstColumn="1" w:lastColumn="0" w:noHBand="0" w:noVBand="1"/>
      </w:tblPr>
      <w:tblGrid>
        <w:gridCol w:w="2268"/>
        <w:gridCol w:w="6514"/>
      </w:tblGrid>
      <w:tr w:rsidR="00F65B7C" w14:paraId="78CC7C80" w14:textId="77777777" w:rsidTr="00DD53FC">
        <w:tc>
          <w:tcPr>
            <w:tcW w:w="2268" w:type="dxa"/>
          </w:tcPr>
          <w:p w14:paraId="70F3E891" w14:textId="77777777" w:rsidR="00F65B7C" w:rsidRDefault="00F65B7C" w:rsidP="00DD53FC">
            <w:pPr>
              <w:pStyle w:val="Nidungvnbn"/>
              <w:ind w:firstLine="0"/>
            </w:pPr>
            <w:r>
              <w:t>Tên Usecase</w:t>
            </w:r>
          </w:p>
        </w:tc>
        <w:tc>
          <w:tcPr>
            <w:tcW w:w="6514" w:type="dxa"/>
          </w:tcPr>
          <w:p w14:paraId="582E06EC" w14:textId="365BA805" w:rsidR="00F65B7C" w:rsidRDefault="00F65B7C" w:rsidP="00DD53FC">
            <w:pPr>
              <w:pStyle w:val="Nidungvnbn"/>
              <w:ind w:firstLine="0"/>
            </w:pPr>
            <w:r>
              <w:t>Tìm kiếm sản phẩm</w:t>
            </w:r>
          </w:p>
        </w:tc>
      </w:tr>
      <w:tr w:rsidR="00F65B7C" w14:paraId="6EE6ED84" w14:textId="77777777" w:rsidTr="00DD53FC">
        <w:tc>
          <w:tcPr>
            <w:tcW w:w="2268" w:type="dxa"/>
          </w:tcPr>
          <w:p w14:paraId="57D12280" w14:textId="77777777" w:rsidR="00F65B7C" w:rsidRDefault="00F65B7C" w:rsidP="00DD53FC">
            <w:pPr>
              <w:pStyle w:val="Nidungvnbn"/>
              <w:ind w:firstLine="0"/>
            </w:pPr>
            <w:r>
              <w:t>Mô tả</w:t>
            </w:r>
          </w:p>
        </w:tc>
        <w:tc>
          <w:tcPr>
            <w:tcW w:w="6514" w:type="dxa"/>
          </w:tcPr>
          <w:p w14:paraId="0D2566D7" w14:textId="0B5D5DE5" w:rsidR="00F65B7C" w:rsidRPr="00925C8D" w:rsidRDefault="00F65B7C" w:rsidP="00DD53FC">
            <w:pPr>
              <w:rPr>
                <w:sz w:val="26"/>
                <w:szCs w:val="26"/>
              </w:rPr>
            </w:pPr>
            <w:r w:rsidRPr="00F65B7C">
              <w:rPr>
                <w:sz w:val="26"/>
                <w:szCs w:val="26"/>
              </w:rPr>
              <w:t>Use Case này mô tả quá trình tìm kiếm sản phẩm trên trang web bán nông sản.</w:t>
            </w:r>
          </w:p>
        </w:tc>
      </w:tr>
      <w:tr w:rsidR="00F65B7C" w14:paraId="127FF2BD" w14:textId="77777777" w:rsidTr="00DD53FC">
        <w:tc>
          <w:tcPr>
            <w:tcW w:w="2268" w:type="dxa"/>
          </w:tcPr>
          <w:p w14:paraId="2C32CFA0" w14:textId="77777777" w:rsidR="00F65B7C" w:rsidRDefault="00F65B7C" w:rsidP="00DD53FC">
            <w:pPr>
              <w:pStyle w:val="Nidungvnbn"/>
              <w:ind w:firstLine="0"/>
            </w:pPr>
            <w:r>
              <w:t>Tác nhân chính</w:t>
            </w:r>
          </w:p>
        </w:tc>
        <w:tc>
          <w:tcPr>
            <w:tcW w:w="6514" w:type="dxa"/>
          </w:tcPr>
          <w:p w14:paraId="3453EB8B" w14:textId="77777777" w:rsidR="00F65B7C" w:rsidRDefault="00F65B7C" w:rsidP="00DD53FC">
            <w:pPr>
              <w:pStyle w:val="Nidungvnbn"/>
              <w:ind w:firstLine="0"/>
            </w:pPr>
            <w:r>
              <w:t>Người dùng</w:t>
            </w:r>
          </w:p>
        </w:tc>
      </w:tr>
      <w:tr w:rsidR="00F65B7C" w14:paraId="3027764D" w14:textId="77777777" w:rsidTr="00DD53FC">
        <w:tc>
          <w:tcPr>
            <w:tcW w:w="2268" w:type="dxa"/>
          </w:tcPr>
          <w:p w14:paraId="518FFBD3" w14:textId="77777777" w:rsidR="00F65B7C" w:rsidRDefault="00F65B7C" w:rsidP="00DD53FC">
            <w:pPr>
              <w:pStyle w:val="Nidungvnbn"/>
              <w:ind w:firstLine="0"/>
            </w:pPr>
            <w:r>
              <w:t>Tác nhân phụ</w:t>
            </w:r>
          </w:p>
        </w:tc>
        <w:tc>
          <w:tcPr>
            <w:tcW w:w="6514" w:type="dxa"/>
          </w:tcPr>
          <w:p w14:paraId="1BBCAC37" w14:textId="77777777" w:rsidR="00F65B7C" w:rsidRDefault="00F65B7C" w:rsidP="00DD53FC">
            <w:pPr>
              <w:pStyle w:val="Nidungvnbn"/>
              <w:ind w:firstLine="0"/>
            </w:pPr>
            <w:r>
              <w:t>Hệ thống</w:t>
            </w:r>
          </w:p>
        </w:tc>
      </w:tr>
      <w:tr w:rsidR="00F65B7C" w14:paraId="4D11BEE3" w14:textId="77777777" w:rsidTr="00DD53FC">
        <w:tc>
          <w:tcPr>
            <w:tcW w:w="2268" w:type="dxa"/>
          </w:tcPr>
          <w:p w14:paraId="74F223EA" w14:textId="77777777" w:rsidR="00F65B7C" w:rsidRDefault="00F65B7C" w:rsidP="00DD53FC">
            <w:pPr>
              <w:pStyle w:val="Nidungvnbn"/>
              <w:ind w:firstLine="0"/>
            </w:pPr>
            <w:r>
              <w:t>Trigger</w:t>
            </w:r>
          </w:p>
        </w:tc>
        <w:tc>
          <w:tcPr>
            <w:tcW w:w="6514" w:type="dxa"/>
          </w:tcPr>
          <w:p w14:paraId="0858ADD7" w14:textId="4CDF8D17" w:rsidR="00F65B7C" w:rsidRPr="00925C8D" w:rsidRDefault="00F65B7C" w:rsidP="00DD53FC">
            <w:pPr>
              <w:rPr>
                <w:sz w:val="26"/>
                <w:szCs w:val="26"/>
              </w:rPr>
            </w:pPr>
            <w:r w:rsidRPr="00F65B7C">
              <w:rPr>
                <w:sz w:val="26"/>
                <w:szCs w:val="26"/>
              </w:rPr>
              <w:t>Người dùng muốn tìm kiếm sản phẩm trên trang web.</w:t>
            </w:r>
          </w:p>
        </w:tc>
      </w:tr>
      <w:tr w:rsidR="00F65B7C" w14:paraId="4141AB1A" w14:textId="77777777" w:rsidTr="00DD53FC">
        <w:tc>
          <w:tcPr>
            <w:tcW w:w="2268" w:type="dxa"/>
          </w:tcPr>
          <w:p w14:paraId="3CD4E3A1" w14:textId="77777777" w:rsidR="00F65B7C" w:rsidRDefault="00F65B7C" w:rsidP="00DD53FC">
            <w:pPr>
              <w:pStyle w:val="Nidungvnbn"/>
              <w:ind w:firstLine="0"/>
            </w:pPr>
            <w:r>
              <w:t>Pre-Condition</w:t>
            </w:r>
          </w:p>
        </w:tc>
        <w:tc>
          <w:tcPr>
            <w:tcW w:w="6514" w:type="dxa"/>
          </w:tcPr>
          <w:p w14:paraId="4E2D772C" w14:textId="61DC0D15" w:rsidR="00F65B7C" w:rsidRPr="00746EB2" w:rsidRDefault="00F65B7C" w:rsidP="00DD53FC">
            <w:pPr>
              <w:rPr>
                <w:sz w:val="26"/>
                <w:szCs w:val="26"/>
              </w:rPr>
            </w:pPr>
            <w:r w:rsidRPr="00F65B7C">
              <w:rPr>
                <w:sz w:val="26"/>
                <w:szCs w:val="26"/>
              </w:rPr>
              <w:t>Người dùng đã truy cập trang tìm kiếm hoặc trang chính của trang web.</w:t>
            </w:r>
          </w:p>
        </w:tc>
      </w:tr>
      <w:tr w:rsidR="00F65B7C" w14:paraId="75883F0E" w14:textId="77777777" w:rsidTr="00DD53FC">
        <w:tc>
          <w:tcPr>
            <w:tcW w:w="2268" w:type="dxa"/>
          </w:tcPr>
          <w:p w14:paraId="0F4DCF4D" w14:textId="77777777" w:rsidR="00F65B7C" w:rsidRDefault="00F65B7C" w:rsidP="00DD53FC">
            <w:pPr>
              <w:pStyle w:val="Nidungvnbn"/>
              <w:ind w:firstLine="0"/>
            </w:pPr>
            <w:r>
              <w:t>Post-Condition</w:t>
            </w:r>
          </w:p>
        </w:tc>
        <w:tc>
          <w:tcPr>
            <w:tcW w:w="6514" w:type="dxa"/>
          </w:tcPr>
          <w:p w14:paraId="3716820F" w14:textId="068D0EB6" w:rsidR="00F65B7C" w:rsidRPr="00925C8D" w:rsidRDefault="00F65B7C" w:rsidP="00DD53FC">
            <w:pPr>
              <w:rPr>
                <w:sz w:val="26"/>
                <w:szCs w:val="26"/>
              </w:rPr>
            </w:pPr>
            <w:r w:rsidRPr="00F65B7C">
              <w:rPr>
                <w:sz w:val="26"/>
                <w:szCs w:val="26"/>
              </w:rPr>
              <w:t>Người dùng đã xem được kết quả tìm kiếm và chọn sản phẩm phù hợp.</w:t>
            </w:r>
          </w:p>
        </w:tc>
      </w:tr>
      <w:tr w:rsidR="00F65B7C" w14:paraId="17CD388D" w14:textId="77777777" w:rsidTr="00DD53FC">
        <w:tc>
          <w:tcPr>
            <w:tcW w:w="2268" w:type="dxa"/>
          </w:tcPr>
          <w:p w14:paraId="06E7F27A" w14:textId="77777777" w:rsidR="00F65B7C" w:rsidRDefault="00F65B7C" w:rsidP="00DD53FC">
            <w:pPr>
              <w:pStyle w:val="Nidungvnbn"/>
              <w:ind w:firstLine="0"/>
            </w:pPr>
            <w:r>
              <w:t>Basic Flow</w:t>
            </w:r>
          </w:p>
        </w:tc>
        <w:tc>
          <w:tcPr>
            <w:tcW w:w="6514" w:type="dxa"/>
          </w:tcPr>
          <w:p w14:paraId="6F6FB6AC" w14:textId="77777777" w:rsidR="00F65B7C" w:rsidRDefault="00F65B7C" w:rsidP="00F65B7C">
            <w:pPr>
              <w:pStyle w:val="Nidungvnbn"/>
              <w:numPr>
                <w:ilvl w:val="0"/>
                <w:numId w:val="27"/>
              </w:numPr>
            </w:pPr>
            <w:r>
              <w:t>Người dùng nhập từ khóa tìm kiếm vào trường tìm kiếm trên trang web.</w:t>
            </w:r>
          </w:p>
          <w:p w14:paraId="2BBFE06B" w14:textId="77777777" w:rsidR="00F65B7C" w:rsidRDefault="00F65B7C" w:rsidP="00F65B7C">
            <w:pPr>
              <w:pStyle w:val="Nidungvnbn"/>
              <w:numPr>
                <w:ilvl w:val="0"/>
                <w:numId w:val="27"/>
              </w:numPr>
            </w:pPr>
            <w:r>
              <w:t>Người dùng nhấn nút "Tìm kiếm" hoặc ấn phím "Enter".</w:t>
            </w:r>
          </w:p>
          <w:p w14:paraId="7B112D21" w14:textId="77777777" w:rsidR="00F65B7C" w:rsidRDefault="00F65B7C" w:rsidP="00F65B7C">
            <w:pPr>
              <w:pStyle w:val="Nidungvnbn"/>
              <w:numPr>
                <w:ilvl w:val="0"/>
                <w:numId w:val="27"/>
              </w:numPr>
            </w:pPr>
            <w:r>
              <w:lastRenderedPageBreak/>
              <w:t>Hệ thống tìm kiếm sản phẩm theo từ khóa và hiển thị kết quả.</w:t>
            </w:r>
          </w:p>
          <w:p w14:paraId="644A773D" w14:textId="5CFD3709" w:rsidR="00F65B7C" w:rsidRDefault="00F65B7C" w:rsidP="00F65B7C">
            <w:pPr>
              <w:pStyle w:val="Nidungvnbn"/>
              <w:numPr>
                <w:ilvl w:val="0"/>
                <w:numId w:val="27"/>
              </w:numPr>
            </w:pPr>
            <w:r>
              <w:t>Người dùng xem kết quả tìm kiếm và chọn sản phẩm phù hợp.</w:t>
            </w:r>
          </w:p>
        </w:tc>
      </w:tr>
      <w:tr w:rsidR="00F65B7C" w14:paraId="1909CBA3" w14:textId="77777777" w:rsidTr="00DD53FC">
        <w:tc>
          <w:tcPr>
            <w:tcW w:w="2268" w:type="dxa"/>
          </w:tcPr>
          <w:p w14:paraId="36FF4773" w14:textId="77777777" w:rsidR="00F65B7C" w:rsidRDefault="00F65B7C" w:rsidP="00DD53FC">
            <w:pPr>
              <w:pStyle w:val="Nidungvnbn"/>
              <w:ind w:firstLine="0"/>
            </w:pPr>
            <w:r>
              <w:lastRenderedPageBreak/>
              <w:t>Alternative Flow</w:t>
            </w:r>
          </w:p>
        </w:tc>
        <w:tc>
          <w:tcPr>
            <w:tcW w:w="6514" w:type="dxa"/>
          </w:tcPr>
          <w:p w14:paraId="06D23E31" w14:textId="77777777" w:rsidR="00F65B7C" w:rsidRDefault="00F65B7C" w:rsidP="00F65B7C">
            <w:pPr>
              <w:pStyle w:val="Nidungvnbn"/>
              <w:ind w:firstLine="0"/>
            </w:pPr>
            <w:r>
              <w:t>Nếu không có kết quả tìm kiếm:</w:t>
            </w:r>
          </w:p>
          <w:p w14:paraId="08ED7763" w14:textId="4AA88C68" w:rsidR="00F65B7C" w:rsidRDefault="00F65B7C" w:rsidP="00F65B7C">
            <w:pPr>
              <w:pStyle w:val="Nidungvnbn"/>
              <w:ind w:firstLine="0"/>
            </w:pPr>
            <w:r>
              <w:t>Hệ thống hiển thị thông báo "Không có kết quả nào được tìm thấy".</w:t>
            </w:r>
          </w:p>
        </w:tc>
      </w:tr>
      <w:tr w:rsidR="00F65B7C" w14:paraId="5A47E960" w14:textId="77777777" w:rsidTr="00DD53FC">
        <w:tc>
          <w:tcPr>
            <w:tcW w:w="2268" w:type="dxa"/>
          </w:tcPr>
          <w:p w14:paraId="27D5E84F" w14:textId="77777777" w:rsidR="00F65B7C" w:rsidRDefault="00F65B7C" w:rsidP="00DD53FC">
            <w:pPr>
              <w:pStyle w:val="Nidungvnbn"/>
              <w:ind w:firstLine="0"/>
            </w:pPr>
            <w:r>
              <w:t>Exception Flow</w:t>
            </w:r>
          </w:p>
        </w:tc>
        <w:tc>
          <w:tcPr>
            <w:tcW w:w="6514" w:type="dxa"/>
          </w:tcPr>
          <w:p w14:paraId="0CD16C4E" w14:textId="77777777" w:rsidR="00F65B7C" w:rsidRDefault="00F65B7C" w:rsidP="00F65B7C">
            <w:pPr>
              <w:pStyle w:val="Nidungvnbn"/>
              <w:ind w:firstLine="0"/>
            </w:pPr>
            <w:r>
              <w:t>Nếu hệ thống gặp lỗi kết nối:</w:t>
            </w:r>
          </w:p>
          <w:p w14:paraId="66976D45" w14:textId="593495C5" w:rsidR="00F65B7C" w:rsidRDefault="00F65B7C" w:rsidP="00F65B7C">
            <w:pPr>
              <w:pStyle w:val="Nidungvnbn"/>
              <w:ind w:firstLine="0"/>
            </w:pPr>
            <w:r>
              <w:t>Hệ thống hiển thị thông báo lỗi và yêu cầu người dùng thử lại sau.</w:t>
            </w:r>
          </w:p>
        </w:tc>
      </w:tr>
    </w:tbl>
    <w:p w14:paraId="659D0F72" w14:textId="2F7100B5" w:rsidR="00F65B7C" w:rsidRDefault="000B44E1" w:rsidP="00EA0A13">
      <w:pPr>
        <w:pStyle w:val="Nidungvnbn"/>
        <w:ind w:left="720" w:firstLine="0"/>
        <w:jc w:val="center"/>
      </w:pPr>
      <w:r>
        <w:t>Bảng 2.3.4.3 Đặc tả chức năng tìm kiếm sản phẩm</w:t>
      </w:r>
    </w:p>
    <w:p w14:paraId="0EC1B3E4" w14:textId="72D95050" w:rsidR="00F65B7C" w:rsidRDefault="00F65B7C" w:rsidP="00F65B7C">
      <w:pPr>
        <w:pStyle w:val="Heading4"/>
      </w:pPr>
      <w:r>
        <w:t>Usecase tìm kiếm theo thể loại</w:t>
      </w:r>
    </w:p>
    <w:tbl>
      <w:tblPr>
        <w:tblStyle w:val="TableGrid"/>
        <w:tblW w:w="0" w:type="auto"/>
        <w:tblInd w:w="-5" w:type="dxa"/>
        <w:tblLook w:val="04A0" w:firstRow="1" w:lastRow="0" w:firstColumn="1" w:lastColumn="0" w:noHBand="0" w:noVBand="1"/>
      </w:tblPr>
      <w:tblGrid>
        <w:gridCol w:w="2268"/>
        <w:gridCol w:w="6514"/>
      </w:tblGrid>
      <w:tr w:rsidR="00F65B7C" w14:paraId="1F918A3D" w14:textId="77777777" w:rsidTr="00DD53FC">
        <w:tc>
          <w:tcPr>
            <w:tcW w:w="2268" w:type="dxa"/>
          </w:tcPr>
          <w:p w14:paraId="381EDC50" w14:textId="77777777" w:rsidR="00F65B7C" w:rsidRDefault="00F65B7C" w:rsidP="00DD53FC">
            <w:pPr>
              <w:pStyle w:val="Nidungvnbn"/>
              <w:ind w:firstLine="0"/>
            </w:pPr>
            <w:r>
              <w:t>Tên Usecase</w:t>
            </w:r>
          </w:p>
        </w:tc>
        <w:tc>
          <w:tcPr>
            <w:tcW w:w="6514" w:type="dxa"/>
          </w:tcPr>
          <w:p w14:paraId="12F6C288" w14:textId="5A773D10" w:rsidR="00F65B7C" w:rsidRDefault="00F65B7C" w:rsidP="00DD53FC">
            <w:pPr>
              <w:pStyle w:val="Nidungvnbn"/>
              <w:ind w:firstLine="0"/>
            </w:pPr>
            <w:r>
              <w:t xml:space="preserve">Tìm kiếm </w:t>
            </w:r>
            <w:r w:rsidR="00C54612">
              <w:t>theo thể loại</w:t>
            </w:r>
          </w:p>
        </w:tc>
      </w:tr>
      <w:tr w:rsidR="00F65B7C" w14:paraId="3B702971" w14:textId="77777777" w:rsidTr="00DD53FC">
        <w:tc>
          <w:tcPr>
            <w:tcW w:w="2268" w:type="dxa"/>
          </w:tcPr>
          <w:p w14:paraId="2D710DCB" w14:textId="77777777" w:rsidR="00F65B7C" w:rsidRDefault="00F65B7C" w:rsidP="00DD53FC">
            <w:pPr>
              <w:pStyle w:val="Nidungvnbn"/>
              <w:ind w:firstLine="0"/>
            </w:pPr>
            <w:r>
              <w:t>Mô tả</w:t>
            </w:r>
          </w:p>
        </w:tc>
        <w:tc>
          <w:tcPr>
            <w:tcW w:w="6514" w:type="dxa"/>
          </w:tcPr>
          <w:p w14:paraId="652AF119" w14:textId="30A47296" w:rsidR="00F65B7C" w:rsidRPr="00925C8D" w:rsidRDefault="00C54612" w:rsidP="00DD53FC">
            <w:pPr>
              <w:rPr>
                <w:sz w:val="26"/>
                <w:szCs w:val="26"/>
              </w:rPr>
            </w:pPr>
            <w:r w:rsidRPr="00C54612">
              <w:rPr>
                <w:sz w:val="26"/>
                <w:szCs w:val="26"/>
              </w:rPr>
              <w:t>Use Case này mô tả quá trình tìm kiếm sản phẩm theo thể loại trên trang web bán nông sản.</w:t>
            </w:r>
          </w:p>
        </w:tc>
      </w:tr>
      <w:tr w:rsidR="00F65B7C" w14:paraId="098512BE" w14:textId="77777777" w:rsidTr="00DD53FC">
        <w:tc>
          <w:tcPr>
            <w:tcW w:w="2268" w:type="dxa"/>
          </w:tcPr>
          <w:p w14:paraId="58F2BA54" w14:textId="77777777" w:rsidR="00F65B7C" w:rsidRDefault="00F65B7C" w:rsidP="00DD53FC">
            <w:pPr>
              <w:pStyle w:val="Nidungvnbn"/>
              <w:ind w:firstLine="0"/>
            </w:pPr>
            <w:r>
              <w:t>Tác nhân chính</w:t>
            </w:r>
          </w:p>
        </w:tc>
        <w:tc>
          <w:tcPr>
            <w:tcW w:w="6514" w:type="dxa"/>
          </w:tcPr>
          <w:p w14:paraId="72E30007" w14:textId="77777777" w:rsidR="00F65B7C" w:rsidRDefault="00F65B7C" w:rsidP="00DD53FC">
            <w:pPr>
              <w:pStyle w:val="Nidungvnbn"/>
              <w:ind w:firstLine="0"/>
            </w:pPr>
            <w:r>
              <w:t>Người dùng</w:t>
            </w:r>
          </w:p>
        </w:tc>
      </w:tr>
      <w:tr w:rsidR="00F65B7C" w14:paraId="63482D71" w14:textId="77777777" w:rsidTr="00DD53FC">
        <w:tc>
          <w:tcPr>
            <w:tcW w:w="2268" w:type="dxa"/>
          </w:tcPr>
          <w:p w14:paraId="512CC2C9" w14:textId="77777777" w:rsidR="00F65B7C" w:rsidRDefault="00F65B7C" w:rsidP="00DD53FC">
            <w:pPr>
              <w:pStyle w:val="Nidungvnbn"/>
              <w:ind w:firstLine="0"/>
            </w:pPr>
            <w:r>
              <w:t>Tác nhân phụ</w:t>
            </w:r>
          </w:p>
        </w:tc>
        <w:tc>
          <w:tcPr>
            <w:tcW w:w="6514" w:type="dxa"/>
          </w:tcPr>
          <w:p w14:paraId="3D3988F7" w14:textId="77777777" w:rsidR="00F65B7C" w:rsidRDefault="00F65B7C" w:rsidP="00DD53FC">
            <w:pPr>
              <w:pStyle w:val="Nidungvnbn"/>
              <w:ind w:firstLine="0"/>
            </w:pPr>
            <w:r>
              <w:t>Hệ thống</w:t>
            </w:r>
          </w:p>
        </w:tc>
      </w:tr>
      <w:tr w:rsidR="00F65B7C" w14:paraId="4649C629" w14:textId="77777777" w:rsidTr="00DD53FC">
        <w:tc>
          <w:tcPr>
            <w:tcW w:w="2268" w:type="dxa"/>
          </w:tcPr>
          <w:p w14:paraId="63042D5A" w14:textId="77777777" w:rsidR="00F65B7C" w:rsidRDefault="00F65B7C" w:rsidP="00DD53FC">
            <w:pPr>
              <w:pStyle w:val="Nidungvnbn"/>
              <w:ind w:firstLine="0"/>
            </w:pPr>
            <w:r>
              <w:t>Trigger</w:t>
            </w:r>
          </w:p>
        </w:tc>
        <w:tc>
          <w:tcPr>
            <w:tcW w:w="6514" w:type="dxa"/>
          </w:tcPr>
          <w:p w14:paraId="324CC5B7" w14:textId="6D733F4D" w:rsidR="00F65B7C" w:rsidRPr="00925C8D" w:rsidRDefault="00C54612" w:rsidP="00DD53FC">
            <w:pPr>
              <w:rPr>
                <w:sz w:val="26"/>
                <w:szCs w:val="26"/>
              </w:rPr>
            </w:pPr>
            <w:r w:rsidRPr="00C54612">
              <w:rPr>
                <w:sz w:val="26"/>
                <w:szCs w:val="26"/>
              </w:rPr>
              <w:t>Người dùng muốn tìm kiếm sản phẩm theo thể loại trên trang web.</w:t>
            </w:r>
          </w:p>
        </w:tc>
      </w:tr>
      <w:tr w:rsidR="00F65B7C" w14:paraId="4328C1C5" w14:textId="77777777" w:rsidTr="00DD53FC">
        <w:tc>
          <w:tcPr>
            <w:tcW w:w="2268" w:type="dxa"/>
          </w:tcPr>
          <w:p w14:paraId="1743F414" w14:textId="77777777" w:rsidR="00F65B7C" w:rsidRDefault="00F65B7C" w:rsidP="00DD53FC">
            <w:pPr>
              <w:pStyle w:val="Nidungvnbn"/>
              <w:ind w:firstLine="0"/>
            </w:pPr>
            <w:r>
              <w:t>Pre-Condition</w:t>
            </w:r>
          </w:p>
        </w:tc>
        <w:tc>
          <w:tcPr>
            <w:tcW w:w="6514" w:type="dxa"/>
          </w:tcPr>
          <w:p w14:paraId="24F76D4C" w14:textId="186F64C2" w:rsidR="00F65B7C" w:rsidRPr="00746EB2" w:rsidRDefault="00C54612" w:rsidP="00DD53FC">
            <w:pPr>
              <w:rPr>
                <w:sz w:val="26"/>
                <w:szCs w:val="26"/>
              </w:rPr>
            </w:pPr>
            <w:r w:rsidRPr="00C54612">
              <w:rPr>
                <w:sz w:val="26"/>
                <w:szCs w:val="26"/>
              </w:rPr>
              <w:t>Người dùng đã truy cập trang tìm kiếm hoặc trang chính của trang web.</w:t>
            </w:r>
          </w:p>
        </w:tc>
      </w:tr>
      <w:tr w:rsidR="00F65B7C" w14:paraId="2405CBE2" w14:textId="77777777" w:rsidTr="00DD53FC">
        <w:tc>
          <w:tcPr>
            <w:tcW w:w="2268" w:type="dxa"/>
          </w:tcPr>
          <w:p w14:paraId="0D9E6F26" w14:textId="77777777" w:rsidR="00F65B7C" w:rsidRDefault="00F65B7C" w:rsidP="00DD53FC">
            <w:pPr>
              <w:pStyle w:val="Nidungvnbn"/>
              <w:ind w:firstLine="0"/>
            </w:pPr>
            <w:r>
              <w:t>Post-Condition</w:t>
            </w:r>
          </w:p>
        </w:tc>
        <w:tc>
          <w:tcPr>
            <w:tcW w:w="6514" w:type="dxa"/>
          </w:tcPr>
          <w:p w14:paraId="121AAA59" w14:textId="24777E94" w:rsidR="00F65B7C" w:rsidRPr="00925C8D" w:rsidRDefault="00C54612" w:rsidP="00DD53FC">
            <w:pPr>
              <w:rPr>
                <w:sz w:val="26"/>
                <w:szCs w:val="26"/>
              </w:rPr>
            </w:pPr>
            <w:r w:rsidRPr="00C54612">
              <w:rPr>
                <w:sz w:val="26"/>
                <w:szCs w:val="26"/>
              </w:rPr>
              <w:t>Người dùng đã xem được kết quả tìm kiếm và chọn sản phẩm phù hợp theo thể loại.</w:t>
            </w:r>
          </w:p>
        </w:tc>
      </w:tr>
      <w:tr w:rsidR="00F65B7C" w14:paraId="25E24982" w14:textId="77777777" w:rsidTr="00DD53FC">
        <w:tc>
          <w:tcPr>
            <w:tcW w:w="2268" w:type="dxa"/>
          </w:tcPr>
          <w:p w14:paraId="0D6B75BF" w14:textId="77777777" w:rsidR="00F65B7C" w:rsidRDefault="00F65B7C" w:rsidP="00DD53FC">
            <w:pPr>
              <w:pStyle w:val="Nidungvnbn"/>
              <w:ind w:firstLine="0"/>
            </w:pPr>
            <w:r>
              <w:t>Basic Flow</w:t>
            </w:r>
          </w:p>
        </w:tc>
        <w:tc>
          <w:tcPr>
            <w:tcW w:w="6514" w:type="dxa"/>
          </w:tcPr>
          <w:p w14:paraId="72B484CF" w14:textId="77777777" w:rsidR="00C54612" w:rsidRDefault="00C54612" w:rsidP="00C54612">
            <w:pPr>
              <w:pStyle w:val="Nidungvnbn"/>
              <w:numPr>
                <w:ilvl w:val="0"/>
                <w:numId w:val="28"/>
              </w:numPr>
            </w:pPr>
            <w:r>
              <w:t>Người dùng chọn thể loại sản phẩm từ danh sách thể loại trên trang web.</w:t>
            </w:r>
          </w:p>
          <w:p w14:paraId="1257FB21" w14:textId="77777777" w:rsidR="00C54612" w:rsidRDefault="00C54612" w:rsidP="00C54612">
            <w:pPr>
              <w:pStyle w:val="Nidungvnbn"/>
              <w:numPr>
                <w:ilvl w:val="0"/>
                <w:numId w:val="28"/>
              </w:numPr>
            </w:pPr>
            <w:r>
              <w:t>Người dùng nhấn nút "Tìm kiếm" hoặc ấn phím "Enter".</w:t>
            </w:r>
          </w:p>
          <w:p w14:paraId="5449D344" w14:textId="77777777" w:rsidR="00C54612" w:rsidRDefault="00C54612" w:rsidP="00C54612">
            <w:pPr>
              <w:pStyle w:val="Nidungvnbn"/>
              <w:numPr>
                <w:ilvl w:val="0"/>
                <w:numId w:val="28"/>
              </w:numPr>
            </w:pPr>
            <w:r>
              <w:lastRenderedPageBreak/>
              <w:t>Hệ thống tìm kiếm và hiển thị các sản phẩm thuộc thể loại được chọn.</w:t>
            </w:r>
          </w:p>
          <w:p w14:paraId="5680CA6B" w14:textId="2F3AACF9" w:rsidR="00F65B7C" w:rsidRDefault="00C54612" w:rsidP="00C54612">
            <w:pPr>
              <w:pStyle w:val="Nidungvnbn"/>
              <w:numPr>
                <w:ilvl w:val="0"/>
                <w:numId w:val="28"/>
              </w:numPr>
            </w:pPr>
            <w:r>
              <w:t>Người dùng xem kết quả tìm kiếm và chọn sản phẩm phù hợp.</w:t>
            </w:r>
          </w:p>
        </w:tc>
      </w:tr>
      <w:tr w:rsidR="00F65B7C" w14:paraId="41AC58C5" w14:textId="77777777" w:rsidTr="00DD53FC">
        <w:tc>
          <w:tcPr>
            <w:tcW w:w="2268" w:type="dxa"/>
          </w:tcPr>
          <w:p w14:paraId="752AC382" w14:textId="77777777" w:rsidR="00F65B7C" w:rsidRDefault="00F65B7C" w:rsidP="00DD53FC">
            <w:pPr>
              <w:pStyle w:val="Nidungvnbn"/>
              <w:ind w:firstLine="0"/>
            </w:pPr>
            <w:r>
              <w:lastRenderedPageBreak/>
              <w:t>Alternative Flow</w:t>
            </w:r>
          </w:p>
        </w:tc>
        <w:tc>
          <w:tcPr>
            <w:tcW w:w="6514" w:type="dxa"/>
          </w:tcPr>
          <w:p w14:paraId="56073D8A" w14:textId="77777777" w:rsidR="00C54612" w:rsidRDefault="00C54612" w:rsidP="00C54612">
            <w:pPr>
              <w:pStyle w:val="Nidungvnbn"/>
              <w:ind w:firstLine="0"/>
            </w:pPr>
            <w:r>
              <w:t>Nếu không có kết quả tìm kiếm:</w:t>
            </w:r>
          </w:p>
          <w:p w14:paraId="565CD035" w14:textId="6ED0BE4E" w:rsidR="00F65B7C" w:rsidRDefault="00C54612" w:rsidP="00C54612">
            <w:pPr>
              <w:pStyle w:val="Nidungvnbn"/>
              <w:ind w:firstLine="0"/>
            </w:pPr>
            <w:r>
              <w:t>Hệ thống hiển thị thông báo "Không có sản phẩm nào được tìm thấy trong thể loại này".</w:t>
            </w:r>
          </w:p>
        </w:tc>
      </w:tr>
      <w:tr w:rsidR="00F65B7C" w14:paraId="783740D9" w14:textId="77777777" w:rsidTr="00DD53FC">
        <w:tc>
          <w:tcPr>
            <w:tcW w:w="2268" w:type="dxa"/>
          </w:tcPr>
          <w:p w14:paraId="0BD65D67" w14:textId="77777777" w:rsidR="00F65B7C" w:rsidRDefault="00F65B7C" w:rsidP="00DD53FC">
            <w:pPr>
              <w:pStyle w:val="Nidungvnbn"/>
              <w:ind w:firstLine="0"/>
            </w:pPr>
            <w:r>
              <w:t>Exception Flow</w:t>
            </w:r>
          </w:p>
        </w:tc>
        <w:tc>
          <w:tcPr>
            <w:tcW w:w="6514" w:type="dxa"/>
          </w:tcPr>
          <w:p w14:paraId="390F7C0D" w14:textId="77777777" w:rsidR="00C54612" w:rsidRDefault="00C54612" w:rsidP="00C54612">
            <w:pPr>
              <w:pStyle w:val="Nidungvnbn"/>
              <w:ind w:firstLine="0"/>
            </w:pPr>
            <w:r>
              <w:t>Nếu hệ thống gặp lỗi kết nối:</w:t>
            </w:r>
          </w:p>
          <w:p w14:paraId="14400CC9" w14:textId="2216DF3C" w:rsidR="00F65B7C" w:rsidRDefault="00C54612" w:rsidP="00C54612">
            <w:pPr>
              <w:pStyle w:val="Nidungvnbn"/>
              <w:ind w:firstLine="0"/>
            </w:pPr>
            <w:r>
              <w:t>Hệ thống hiển thị thông báo lỗi và yêu cầu người dùng thử lại sau.</w:t>
            </w:r>
          </w:p>
        </w:tc>
      </w:tr>
    </w:tbl>
    <w:p w14:paraId="620FAF37" w14:textId="5D71DA17" w:rsidR="00F65B7C" w:rsidRPr="00F65B7C" w:rsidRDefault="00EA0A13" w:rsidP="00EA0A13">
      <w:pPr>
        <w:pStyle w:val="Nidungvnbn"/>
        <w:ind w:left="720" w:firstLine="0"/>
        <w:jc w:val="center"/>
      </w:pPr>
      <w:r>
        <w:t>Bảng 2.3.4.4 Đặc tả chức năng tìm kiếm theo thể loại</w:t>
      </w:r>
    </w:p>
    <w:p w14:paraId="67403CBB" w14:textId="05940AF4" w:rsidR="00C54612" w:rsidRDefault="00C54612" w:rsidP="00C54612">
      <w:pPr>
        <w:pStyle w:val="Heading4"/>
      </w:pPr>
      <w:r>
        <w:t>Usecase tìm kiếm theo tên</w:t>
      </w:r>
    </w:p>
    <w:tbl>
      <w:tblPr>
        <w:tblStyle w:val="TableGrid"/>
        <w:tblW w:w="0" w:type="auto"/>
        <w:tblInd w:w="-5" w:type="dxa"/>
        <w:tblLook w:val="04A0" w:firstRow="1" w:lastRow="0" w:firstColumn="1" w:lastColumn="0" w:noHBand="0" w:noVBand="1"/>
      </w:tblPr>
      <w:tblGrid>
        <w:gridCol w:w="2268"/>
        <w:gridCol w:w="6514"/>
      </w:tblGrid>
      <w:tr w:rsidR="00C54612" w14:paraId="7B0B55CE" w14:textId="77777777" w:rsidTr="00DD53FC">
        <w:tc>
          <w:tcPr>
            <w:tcW w:w="2268" w:type="dxa"/>
          </w:tcPr>
          <w:p w14:paraId="2666B66A" w14:textId="77777777" w:rsidR="00C54612" w:rsidRDefault="00C54612" w:rsidP="00DD53FC">
            <w:pPr>
              <w:pStyle w:val="Nidungvnbn"/>
              <w:ind w:firstLine="0"/>
            </w:pPr>
            <w:r>
              <w:t>Tên Usecase</w:t>
            </w:r>
          </w:p>
        </w:tc>
        <w:tc>
          <w:tcPr>
            <w:tcW w:w="6514" w:type="dxa"/>
          </w:tcPr>
          <w:p w14:paraId="4D70CA3D" w14:textId="23F0EE13" w:rsidR="00C54612" w:rsidRDefault="00C54612" w:rsidP="00DD53FC">
            <w:pPr>
              <w:pStyle w:val="Nidungvnbn"/>
              <w:ind w:firstLine="0"/>
            </w:pPr>
            <w:r>
              <w:t>Tìm kiếm theo tên</w:t>
            </w:r>
          </w:p>
        </w:tc>
      </w:tr>
      <w:tr w:rsidR="00C54612" w14:paraId="7FE13FD6" w14:textId="77777777" w:rsidTr="00DD53FC">
        <w:tc>
          <w:tcPr>
            <w:tcW w:w="2268" w:type="dxa"/>
          </w:tcPr>
          <w:p w14:paraId="7CE7C342" w14:textId="77777777" w:rsidR="00C54612" w:rsidRDefault="00C54612" w:rsidP="00DD53FC">
            <w:pPr>
              <w:pStyle w:val="Nidungvnbn"/>
              <w:ind w:firstLine="0"/>
            </w:pPr>
            <w:r>
              <w:t>Mô tả</w:t>
            </w:r>
          </w:p>
        </w:tc>
        <w:tc>
          <w:tcPr>
            <w:tcW w:w="6514" w:type="dxa"/>
          </w:tcPr>
          <w:p w14:paraId="623AABE4" w14:textId="5AECAE12" w:rsidR="00C54612" w:rsidRPr="00925C8D" w:rsidRDefault="00C54612" w:rsidP="00DD53FC">
            <w:pPr>
              <w:rPr>
                <w:sz w:val="26"/>
                <w:szCs w:val="26"/>
              </w:rPr>
            </w:pPr>
            <w:r w:rsidRPr="00C54612">
              <w:rPr>
                <w:sz w:val="26"/>
                <w:szCs w:val="26"/>
              </w:rPr>
              <w:t>Use Case này mô tả quá trình tìm kiếm sản phẩm theo tên trên trang web bán nông sản.</w:t>
            </w:r>
          </w:p>
        </w:tc>
      </w:tr>
      <w:tr w:rsidR="00C54612" w14:paraId="7B7D11FE" w14:textId="77777777" w:rsidTr="00DD53FC">
        <w:tc>
          <w:tcPr>
            <w:tcW w:w="2268" w:type="dxa"/>
          </w:tcPr>
          <w:p w14:paraId="7F5AF82A" w14:textId="77777777" w:rsidR="00C54612" w:rsidRDefault="00C54612" w:rsidP="00DD53FC">
            <w:pPr>
              <w:pStyle w:val="Nidungvnbn"/>
              <w:ind w:firstLine="0"/>
            </w:pPr>
            <w:r>
              <w:t>Tác nhân chính</w:t>
            </w:r>
          </w:p>
        </w:tc>
        <w:tc>
          <w:tcPr>
            <w:tcW w:w="6514" w:type="dxa"/>
          </w:tcPr>
          <w:p w14:paraId="5FEF542C" w14:textId="77777777" w:rsidR="00C54612" w:rsidRDefault="00C54612" w:rsidP="00DD53FC">
            <w:pPr>
              <w:pStyle w:val="Nidungvnbn"/>
              <w:ind w:firstLine="0"/>
            </w:pPr>
            <w:r>
              <w:t>Người dùng</w:t>
            </w:r>
          </w:p>
        </w:tc>
      </w:tr>
      <w:tr w:rsidR="00C54612" w14:paraId="38AF6CB4" w14:textId="77777777" w:rsidTr="00DD53FC">
        <w:tc>
          <w:tcPr>
            <w:tcW w:w="2268" w:type="dxa"/>
          </w:tcPr>
          <w:p w14:paraId="082840B4" w14:textId="77777777" w:rsidR="00C54612" w:rsidRDefault="00C54612" w:rsidP="00DD53FC">
            <w:pPr>
              <w:pStyle w:val="Nidungvnbn"/>
              <w:ind w:firstLine="0"/>
            </w:pPr>
            <w:r>
              <w:t>Tác nhân phụ</w:t>
            </w:r>
          </w:p>
        </w:tc>
        <w:tc>
          <w:tcPr>
            <w:tcW w:w="6514" w:type="dxa"/>
          </w:tcPr>
          <w:p w14:paraId="0B46DD96" w14:textId="77777777" w:rsidR="00C54612" w:rsidRDefault="00C54612" w:rsidP="00DD53FC">
            <w:pPr>
              <w:pStyle w:val="Nidungvnbn"/>
              <w:ind w:firstLine="0"/>
            </w:pPr>
            <w:r>
              <w:t>Hệ thống</w:t>
            </w:r>
          </w:p>
        </w:tc>
      </w:tr>
      <w:tr w:rsidR="00C54612" w14:paraId="711D62AA" w14:textId="77777777" w:rsidTr="00DD53FC">
        <w:tc>
          <w:tcPr>
            <w:tcW w:w="2268" w:type="dxa"/>
          </w:tcPr>
          <w:p w14:paraId="3CEA0B7C" w14:textId="77777777" w:rsidR="00C54612" w:rsidRDefault="00C54612" w:rsidP="00DD53FC">
            <w:pPr>
              <w:pStyle w:val="Nidungvnbn"/>
              <w:ind w:firstLine="0"/>
            </w:pPr>
            <w:r>
              <w:t>Trigger</w:t>
            </w:r>
          </w:p>
        </w:tc>
        <w:tc>
          <w:tcPr>
            <w:tcW w:w="6514" w:type="dxa"/>
          </w:tcPr>
          <w:p w14:paraId="79C76292" w14:textId="7BC3B956" w:rsidR="00C54612" w:rsidRPr="00925C8D" w:rsidRDefault="00C54612" w:rsidP="00DD53FC">
            <w:pPr>
              <w:rPr>
                <w:sz w:val="26"/>
                <w:szCs w:val="26"/>
              </w:rPr>
            </w:pPr>
            <w:r w:rsidRPr="00C54612">
              <w:rPr>
                <w:sz w:val="26"/>
                <w:szCs w:val="26"/>
              </w:rPr>
              <w:t>Người dùng muốn tìm kiếm sản phẩm theo tên trên trang web.</w:t>
            </w:r>
          </w:p>
        </w:tc>
      </w:tr>
      <w:tr w:rsidR="00C54612" w14:paraId="44A59B11" w14:textId="77777777" w:rsidTr="00DD53FC">
        <w:tc>
          <w:tcPr>
            <w:tcW w:w="2268" w:type="dxa"/>
          </w:tcPr>
          <w:p w14:paraId="0F5EF5B1" w14:textId="77777777" w:rsidR="00C54612" w:rsidRDefault="00C54612" w:rsidP="00DD53FC">
            <w:pPr>
              <w:pStyle w:val="Nidungvnbn"/>
              <w:ind w:firstLine="0"/>
            </w:pPr>
            <w:r>
              <w:t>Pre-Condition</w:t>
            </w:r>
          </w:p>
        </w:tc>
        <w:tc>
          <w:tcPr>
            <w:tcW w:w="6514" w:type="dxa"/>
          </w:tcPr>
          <w:p w14:paraId="49044A5D" w14:textId="248C23C1" w:rsidR="00C54612" w:rsidRPr="00746EB2" w:rsidRDefault="00C54612" w:rsidP="00DD53FC">
            <w:pPr>
              <w:rPr>
                <w:sz w:val="26"/>
                <w:szCs w:val="26"/>
              </w:rPr>
            </w:pPr>
            <w:r w:rsidRPr="00C54612">
              <w:rPr>
                <w:sz w:val="26"/>
                <w:szCs w:val="26"/>
              </w:rPr>
              <w:t>Người dùng đã truy cập trang tìm kiếm hoặc trang chính của trang web.</w:t>
            </w:r>
          </w:p>
        </w:tc>
      </w:tr>
      <w:tr w:rsidR="00C54612" w14:paraId="377D58EA" w14:textId="77777777" w:rsidTr="00DD53FC">
        <w:tc>
          <w:tcPr>
            <w:tcW w:w="2268" w:type="dxa"/>
          </w:tcPr>
          <w:p w14:paraId="203AA761" w14:textId="77777777" w:rsidR="00C54612" w:rsidRDefault="00C54612" w:rsidP="00DD53FC">
            <w:pPr>
              <w:pStyle w:val="Nidungvnbn"/>
              <w:ind w:firstLine="0"/>
            </w:pPr>
            <w:r>
              <w:t>Post-Condition</w:t>
            </w:r>
          </w:p>
        </w:tc>
        <w:tc>
          <w:tcPr>
            <w:tcW w:w="6514" w:type="dxa"/>
          </w:tcPr>
          <w:p w14:paraId="053403AB" w14:textId="62388949" w:rsidR="00C54612" w:rsidRPr="00925C8D" w:rsidRDefault="00C54612" w:rsidP="00DD53FC">
            <w:pPr>
              <w:rPr>
                <w:sz w:val="26"/>
                <w:szCs w:val="26"/>
              </w:rPr>
            </w:pPr>
            <w:r w:rsidRPr="00C54612">
              <w:rPr>
                <w:sz w:val="26"/>
                <w:szCs w:val="26"/>
              </w:rPr>
              <w:t>Người dùng đã xem được kết quả tìm kiếm và chọn sản phẩm phù hợp theo tên.</w:t>
            </w:r>
          </w:p>
        </w:tc>
      </w:tr>
      <w:tr w:rsidR="00C54612" w14:paraId="540A9CBC" w14:textId="77777777" w:rsidTr="00DD53FC">
        <w:tc>
          <w:tcPr>
            <w:tcW w:w="2268" w:type="dxa"/>
          </w:tcPr>
          <w:p w14:paraId="5EC8DFC6" w14:textId="77777777" w:rsidR="00C54612" w:rsidRDefault="00C54612" w:rsidP="00DD53FC">
            <w:pPr>
              <w:pStyle w:val="Nidungvnbn"/>
              <w:ind w:firstLine="0"/>
            </w:pPr>
            <w:r>
              <w:t>Basic Flow</w:t>
            </w:r>
          </w:p>
        </w:tc>
        <w:tc>
          <w:tcPr>
            <w:tcW w:w="6514" w:type="dxa"/>
          </w:tcPr>
          <w:p w14:paraId="36FE6B86" w14:textId="77777777" w:rsidR="00C54612" w:rsidRDefault="00C54612" w:rsidP="00C54612">
            <w:pPr>
              <w:pStyle w:val="Nidungvnbn"/>
              <w:numPr>
                <w:ilvl w:val="0"/>
                <w:numId w:val="29"/>
              </w:numPr>
            </w:pPr>
            <w:r>
              <w:t>Người dùng nhập từ khóa tìm kiếm (tên sản phẩm) vào trường tìm kiếm trên trang web.</w:t>
            </w:r>
          </w:p>
          <w:p w14:paraId="596FBD2F" w14:textId="77777777" w:rsidR="00C54612" w:rsidRDefault="00C54612" w:rsidP="00C54612">
            <w:pPr>
              <w:pStyle w:val="Nidungvnbn"/>
              <w:numPr>
                <w:ilvl w:val="0"/>
                <w:numId w:val="29"/>
              </w:numPr>
            </w:pPr>
            <w:r>
              <w:t>Người dùng nhấn nút "Tìm kiếm" hoặc ấn phím "Enter".</w:t>
            </w:r>
          </w:p>
          <w:p w14:paraId="2EB9952F" w14:textId="77777777" w:rsidR="00C54612" w:rsidRDefault="00C54612" w:rsidP="00C54612">
            <w:pPr>
              <w:pStyle w:val="Nidungvnbn"/>
              <w:numPr>
                <w:ilvl w:val="0"/>
                <w:numId w:val="29"/>
              </w:numPr>
            </w:pPr>
            <w:r>
              <w:lastRenderedPageBreak/>
              <w:t>Hệ thống tìm kiếm và hiển thị các sản phẩm có tên chứa từ khóa đã nhập.</w:t>
            </w:r>
          </w:p>
          <w:p w14:paraId="657852BA" w14:textId="209CEF23" w:rsidR="00C54612" w:rsidRDefault="00C54612" w:rsidP="00C54612">
            <w:pPr>
              <w:pStyle w:val="Nidungvnbn"/>
              <w:numPr>
                <w:ilvl w:val="0"/>
                <w:numId w:val="29"/>
              </w:numPr>
            </w:pPr>
            <w:r>
              <w:t>Người dùng xem kết quả tìm kiếm và chọn sản phẩm phù hợp.</w:t>
            </w:r>
          </w:p>
        </w:tc>
      </w:tr>
      <w:tr w:rsidR="00C54612" w14:paraId="31C53124" w14:textId="77777777" w:rsidTr="00DD53FC">
        <w:tc>
          <w:tcPr>
            <w:tcW w:w="2268" w:type="dxa"/>
          </w:tcPr>
          <w:p w14:paraId="362BB91B" w14:textId="77777777" w:rsidR="00C54612" w:rsidRDefault="00C54612" w:rsidP="00DD53FC">
            <w:pPr>
              <w:pStyle w:val="Nidungvnbn"/>
              <w:ind w:firstLine="0"/>
            </w:pPr>
            <w:r>
              <w:lastRenderedPageBreak/>
              <w:t>Alternative Flow</w:t>
            </w:r>
          </w:p>
        </w:tc>
        <w:tc>
          <w:tcPr>
            <w:tcW w:w="6514" w:type="dxa"/>
          </w:tcPr>
          <w:p w14:paraId="6FA05249" w14:textId="77777777" w:rsidR="00C54612" w:rsidRDefault="00C54612" w:rsidP="00C54612">
            <w:pPr>
              <w:pStyle w:val="Nidungvnbn"/>
              <w:ind w:firstLine="0"/>
            </w:pPr>
            <w:r>
              <w:t>Nếu không có kết quả tìm kiếm:</w:t>
            </w:r>
          </w:p>
          <w:p w14:paraId="4758B930" w14:textId="7481BC5E" w:rsidR="00C54612" w:rsidRDefault="00C54612" w:rsidP="00C54612">
            <w:pPr>
              <w:pStyle w:val="Nidungvnbn"/>
              <w:ind w:firstLine="0"/>
            </w:pPr>
            <w:r>
              <w:t>Hệ thống hiển thị thông báo "Không có sản phẩm nào được tìm thấy với từ khóa này".</w:t>
            </w:r>
          </w:p>
        </w:tc>
      </w:tr>
      <w:tr w:rsidR="00C54612" w14:paraId="38B348FF" w14:textId="77777777" w:rsidTr="00DD53FC">
        <w:tc>
          <w:tcPr>
            <w:tcW w:w="2268" w:type="dxa"/>
          </w:tcPr>
          <w:p w14:paraId="74FB0F96" w14:textId="77777777" w:rsidR="00C54612" w:rsidRDefault="00C54612" w:rsidP="00DD53FC">
            <w:pPr>
              <w:pStyle w:val="Nidungvnbn"/>
              <w:ind w:firstLine="0"/>
            </w:pPr>
            <w:r>
              <w:t>Exception Flow</w:t>
            </w:r>
          </w:p>
        </w:tc>
        <w:tc>
          <w:tcPr>
            <w:tcW w:w="6514" w:type="dxa"/>
          </w:tcPr>
          <w:p w14:paraId="76455F21" w14:textId="77777777" w:rsidR="00C54612" w:rsidRDefault="00C54612" w:rsidP="00C54612">
            <w:pPr>
              <w:pStyle w:val="Nidungvnbn"/>
              <w:ind w:firstLine="0"/>
            </w:pPr>
            <w:r>
              <w:t>Nếu hệ thống gặp lỗi kết nối:</w:t>
            </w:r>
          </w:p>
          <w:p w14:paraId="1D8CAC1B" w14:textId="5E5F600F" w:rsidR="00C54612" w:rsidRDefault="00C54612" w:rsidP="00C54612">
            <w:pPr>
              <w:pStyle w:val="Nidungvnbn"/>
              <w:ind w:firstLine="0"/>
            </w:pPr>
            <w:r>
              <w:t>Hệ thống hiển thị thông báo lỗi và yêu cầu người dùng thử lại sau.</w:t>
            </w:r>
          </w:p>
        </w:tc>
      </w:tr>
    </w:tbl>
    <w:p w14:paraId="6F2E9876" w14:textId="1E3F37C8" w:rsidR="00F65B7C" w:rsidRDefault="00F22F84" w:rsidP="00F22F84">
      <w:pPr>
        <w:pStyle w:val="Nidungvnbn"/>
        <w:ind w:left="720" w:firstLine="0"/>
        <w:jc w:val="center"/>
      </w:pPr>
      <w:r>
        <w:t>Bảng 2.3.4.5 Đặc tả chức năng tìm kiếm theo tên</w:t>
      </w:r>
    </w:p>
    <w:p w14:paraId="4AC8FF2A" w14:textId="40FDA2D2" w:rsidR="006F530D" w:rsidRDefault="006F530D" w:rsidP="006F530D">
      <w:pPr>
        <w:pStyle w:val="Heading4"/>
      </w:pPr>
      <w:r>
        <w:t>Usecase quản lý giỏ hàng</w:t>
      </w:r>
    </w:p>
    <w:tbl>
      <w:tblPr>
        <w:tblStyle w:val="TableGrid"/>
        <w:tblW w:w="0" w:type="auto"/>
        <w:tblInd w:w="-5" w:type="dxa"/>
        <w:tblLook w:val="04A0" w:firstRow="1" w:lastRow="0" w:firstColumn="1" w:lastColumn="0" w:noHBand="0" w:noVBand="1"/>
      </w:tblPr>
      <w:tblGrid>
        <w:gridCol w:w="2268"/>
        <w:gridCol w:w="6514"/>
      </w:tblGrid>
      <w:tr w:rsidR="006F530D" w14:paraId="45E3912C" w14:textId="77777777" w:rsidTr="00DD53FC">
        <w:tc>
          <w:tcPr>
            <w:tcW w:w="2268" w:type="dxa"/>
          </w:tcPr>
          <w:p w14:paraId="1BF1C04F" w14:textId="77777777" w:rsidR="006F530D" w:rsidRDefault="006F530D" w:rsidP="00DD53FC">
            <w:pPr>
              <w:pStyle w:val="Nidungvnbn"/>
              <w:ind w:firstLine="0"/>
            </w:pPr>
            <w:r>
              <w:t>Tên Usecase</w:t>
            </w:r>
          </w:p>
        </w:tc>
        <w:tc>
          <w:tcPr>
            <w:tcW w:w="6514" w:type="dxa"/>
          </w:tcPr>
          <w:p w14:paraId="246B5D35" w14:textId="75AE2C27" w:rsidR="006F530D" w:rsidRDefault="006F530D" w:rsidP="00DD53FC">
            <w:pPr>
              <w:pStyle w:val="Nidungvnbn"/>
              <w:ind w:firstLine="0"/>
            </w:pPr>
            <w:r>
              <w:t>Quản lý giỏ hàng</w:t>
            </w:r>
          </w:p>
        </w:tc>
      </w:tr>
      <w:tr w:rsidR="006F530D" w14:paraId="2E79A82A" w14:textId="77777777" w:rsidTr="00DD53FC">
        <w:tc>
          <w:tcPr>
            <w:tcW w:w="2268" w:type="dxa"/>
          </w:tcPr>
          <w:p w14:paraId="4645136F" w14:textId="77777777" w:rsidR="006F530D" w:rsidRDefault="006F530D" w:rsidP="00DD53FC">
            <w:pPr>
              <w:pStyle w:val="Nidungvnbn"/>
              <w:ind w:firstLine="0"/>
            </w:pPr>
            <w:r>
              <w:t>Mô tả</w:t>
            </w:r>
          </w:p>
        </w:tc>
        <w:tc>
          <w:tcPr>
            <w:tcW w:w="6514" w:type="dxa"/>
          </w:tcPr>
          <w:p w14:paraId="630769FB" w14:textId="4AEA5556" w:rsidR="006F530D" w:rsidRPr="00925C8D" w:rsidRDefault="006F530D" w:rsidP="00DD53FC">
            <w:pPr>
              <w:rPr>
                <w:sz w:val="26"/>
                <w:szCs w:val="26"/>
              </w:rPr>
            </w:pPr>
            <w:r w:rsidRPr="006F530D">
              <w:rPr>
                <w:sz w:val="26"/>
                <w:szCs w:val="26"/>
              </w:rPr>
              <w:t>Use Case này mô tả quá trình quản lý giỏ hàng trên trang web bán nông sản.</w:t>
            </w:r>
          </w:p>
        </w:tc>
      </w:tr>
      <w:tr w:rsidR="006F530D" w14:paraId="37AEB891" w14:textId="77777777" w:rsidTr="00DD53FC">
        <w:tc>
          <w:tcPr>
            <w:tcW w:w="2268" w:type="dxa"/>
          </w:tcPr>
          <w:p w14:paraId="0C350EE7" w14:textId="77777777" w:rsidR="006F530D" w:rsidRDefault="006F530D" w:rsidP="00DD53FC">
            <w:pPr>
              <w:pStyle w:val="Nidungvnbn"/>
              <w:ind w:firstLine="0"/>
            </w:pPr>
            <w:r>
              <w:t>Tác nhân chính</w:t>
            </w:r>
          </w:p>
        </w:tc>
        <w:tc>
          <w:tcPr>
            <w:tcW w:w="6514" w:type="dxa"/>
          </w:tcPr>
          <w:p w14:paraId="6A897DDF" w14:textId="77777777" w:rsidR="006F530D" w:rsidRDefault="006F530D" w:rsidP="00DD53FC">
            <w:pPr>
              <w:pStyle w:val="Nidungvnbn"/>
              <w:ind w:firstLine="0"/>
            </w:pPr>
            <w:r>
              <w:t>Người dùng</w:t>
            </w:r>
          </w:p>
        </w:tc>
      </w:tr>
      <w:tr w:rsidR="006F530D" w14:paraId="3EB7BDDB" w14:textId="77777777" w:rsidTr="00DD53FC">
        <w:tc>
          <w:tcPr>
            <w:tcW w:w="2268" w:type="dxa"/>
          </w:tcPr>
          <w:p w14:paraId="44EB6360" w14:textId="77777777" w:rsidR="006F530D" w:rsidRDefault="006F530D" w:rsidP="00DD53FC">
            <w:pPr>
              <w:pStyle w:val="Nidungvnbn"/>
              <w:ind w:firstLine="0"/>
            </w:pPr>
            <w:r>
              <w:t>Tác nhân phụ</w:t>
            </w:r>
          </w:p>
        </w:tc>
        <w:tc>
          <w:tcPr>
            <w:tcW w:w="6514" w:type="dxa"/>
          </w:tcPr>
          <w:p w14:paraId="15502568" w14:textId="77777777" w:rsidR="006F530D" w:rsidRDefault="006F530D" w:rsidP="00DD53FC">
            <w:pPr>
              <w:pStyle w:val="Nidungvnbn"/>
              <w:ind w:firstLine="0"/>
            </w:pPr>
            <w:r>
              <w:t>Hệ thống</w:t>
            </w:r>
          </w:p>
        </w:tc>
      </w:tr>
      <w:tr w:rsidR="006F530D" w14:paraId="53FC789F" w14:textId="77777777" w:rsidTr="00DD53FC">
        <w:tc>
          <w:tcPr>
            <w:tcW w:w="2268" w:type="dxa"/>
          </w:tcPr>
          <w:p w14:paraId="29FB4171" w14:textId="77777777" w:rsidR="006F530D" w:rsidRDefault="006F530D" w:rsidP="00DD53FC">
            <w:pPr>
              <w:pStyle w:val="Nidungvnbn"/>
              <w:ind w:firstLine="0"/>
            </w:pPr>
            <w:r>
              <w:t>Trigger</w:t>
            </w:r>
          </w:p>
        </w:tc>
        <w:tc>
          <w:tcPr>
            <w:tcW w:w="6514" w:type="dxa"/>
          </w:tcPr>
          <w:p w14:paraId="270A5F73" w14:textId="0C54443F" w:rsidR="006F530D" w:rsidRPr="00925C8D" w:rsidRDefault="006F530D" w:rsidP="00DD53FC">
            <w:pPr>
              <w:rPr>
                <w:sz w:val="26"/>
                <w:szCs w:val="26"/>
              </w:rPr>
            </w:pPr>
            <w:r w:rsidRPr="006F530D">
              <w:rPr>
                <w:sz w:val="26"/>
                <w:szCs w:val="26"/>
              </w:rPr>
              <w:t>Người dùng muốn xem hoặc thực hiện thao tác trên giỏ hàng trên trang web.</w:t>
            </w:r>
          </w:p>
        </w:tc>
      </w:tr>
      <w:tr w:rsidR="006F530D" w14:paraId="0347E01C" w14:textId="77777777" w:rsidTr="00DD53FC">
        <w:tc>
          <w:tcPr>
            <w:tcW w:w="2268" w:type="dxa"/>
          </w:tcPr>
          <w:p w14:paraId="17AC4E4C" w14:textId="77777777" w:rsidR="006F530D" w:rsidRDefault="006F530D" w:rsidP="00DD53FC">
            <w:pPr>
              <w:pStyle w:val="Nidungvnbn"/>
              <w:ind w:firstLine="0"/>
            </w:pPr>
            <w:r>
              <w:t>Pre-Condition</w:t>
            </w:r>
          </w:p>
        </w:tc>
        <w:tc>
          <w:tcPr>
            <w:tcW w:w="6514" w:type="dxa"/>
          </w:tcPr>
          <w:p w14:paraId="4844679D" w14:textId="1B335AC0" w:rsidR="006F530D" w:rsidRPr="00746EB2" w:rsidRDefault="00F048D4" w:rsidP="00DD53FC">
            <w:pPr>
              <w:rPr>
                <w:sz w:val="26"/>
                <w:szCs w:val="26"/>
              </w:rPr>
            </w:pPr>
            <w:r w:rsidRPr="00F048D4">
              <w:rPr>
                <w:sz w:val="26"/>
                <w:szCs w:val="26"/>
              </w:rPr>
              <w:t>Người dùng đã thêm ít nhất một sản phẩm vào giỏ hàng.</w:t>
            </w:r>
          </w:p>
        </w:tc>
      </w:tr>
      <w:tr w:rsidR="006F530D" w14:paraId="01F7E4BB" w14:textId="77777777" w:rsidTr="00DD53FC">
        <w:tc>
          <w:tcPr>
            <w:tcW w:w="2268" w:type="dxa"/>
          </w:tcPr>
          <w:p w14:paraId="776D3F20" w14:textId="77777777" w:rsidR="006F530D" w:rsidRDefault="006F530D" w:rsidP="00DD53FC">
            <w:pPr>
              <w:pStyle w:val="Nidungvnbn"/>
              <w:ind w:firstLine="0"/>
            </w:pPr>
            <w:r>
              <w:t>Post-Condition</w:t>
            </w:r>
          </w:p>
        </w:tc>
        <w:tc>
          <w:tcPr>
            <w:tcW w:w="6514" w:type="dxa"/>
          </w:tcPr>
          <w:p w14:paraId="351BAE3B" w14:textId="04AA5A0B" w:rsidR="006F530D" w:rsidRPr="00925C8D" w:rsidRDefault="00F048D4" w:rsidP="00DD53FC">
            <w:pPr>
              <w:rPr>
                <w:sz w:val="26"/>
                <w:szCs w:val="26"/>
              </w:rPr>
            </w:pPr>
            <w:r w:rsidRPr="00F048D4">
              <w:rPr>
                <w:sz w:val="26"/>
                <w:szCs w:val="26"/>
              </w:rPr>
              <w:t>Người dùng đã thực hiện các thao tác quản lý giỏ hàng và cập nhật thông tin giỏ hàng thành công.</w:t>
            </w:r>
          </w:p>
        </w:tc>
      </w:tr>
      <w:tr w:rsidR="006F530D" w14:paraId="54123E15" w14:textId="77777777" w:rsidTr="00DD53FC">
        <w:tc>
          <w:tcPr>
            <w:tcW w:w="2268" w:type="dxa"/>
          </w:tcPr>
          <w:p w14:paraId="1E0E7E80" w14:textId="77777777" w:rsidR="006F530D" w:rsidRDefault="006F530D" w:rsidP="00DD53FC">
            <w:pPr>
              <w:pStyle w:val="Nidungvnbn"/>
              <w:ind w:firstLine="0"/>
            </w:pPr>
            <w:r>
              <w:t>Basic Flow</w:t>
            </w:r>
          </w:p>
        </w:tc>
        <w:tc>
          <w:tcPr>
            <w:tcW w:w="6514" w:type="dxa"/>
          </w:tcPr>
          <w:p w14:paraId="3E0F6746" w14:textId="77777777" w:rsidR="00F048D4" w:rsidRDefault="00F048D4" w:rsidP="00F048D4">
            <w:pPr>
              <w:pStyle w:val="Nidungvnbn"/>
              <w:numPr>
                <w:ilvl w:val="0"/>
                <w:numId w:val="30"/>
              </w:numPr>
            </w:pPr>
            <w:r>
              <w:t>Người dùng truy cập vào trang giỏ hàng trên trang web.</w:t>
            </w:r>
          </w:p>
          <w:p w14:paraId="6FF9C749" w14:textId="77777777" w:rsidR="00F048D4" w:rsidRDefault="00F048D4" w:rsidP="00F048D4">
            <w:pPr>
              <w:pStyle w:val="Nidungvnbn"/>
              <w:numPr>
                <w:ilvl w:val="0"/>
                <w:numId w:val="30"/>
              </w:numPr>
            </w:pPr>
            <w:r>
              <w:t>Hệ thống hiển thị danh sách các sản phẩm đã được thêm vào giỏ hàng cùng với thông tin chi tiết.</w:t>
            </w:r>
          </w:p>
          <w:p w14:paraId="5624926D" w14:textId="5C5F3A12" w:rsidR="006F530D" w:rsidRDefault="00F048D4" w:rsidP="00F048D4">
            <w:pPr>
              <w:pStyle w:val="Nidungvnbn"/>
              <w:numPr>
                <w:ilvl w:val="0"/>
                <w:numId w:val="30"/>
              </w:numPr>
            </w:pPr>
            <w:r>
              <w:lastRenderedPageBreak/>
              <w:t>Người dùng có thể thực hiện các thao tác như thay đổi số lượng sản phẩm, cập nhật thông tin, hoặc xóa sản phẩm khỏi giỏ hàng.</w:t>
            </w:r>
          </w:p>
        </w:tc>
      </w:tr>
      <w:tr w:rsidR="006F530D" w14:paraId="19456C04" w14:textId="77777777" w:rsidTr="00DD53FC">
        <w:tc>
          <w:tcPr>
            <w:tcW w:w="2268" w:type="dxa"/>
          </w:tcPr>
          <w:p w14:paraId="5AE48757" w14:textId="77777777" w:rsidR="006F530D" w:rsidRDefault="006F530D" w:rsidP="00DD53FC">
            <w:pPr>
              <w:pStyle w:val="Nidungvnbn"/>
              <w:ind w:firstLine="0"/>
            </w:pPr>
            <w:r>
              <w:lastRenderedPageBreak/>
              <w:t>Alternative Flow</w:t>
            </w:r>
          </w:p>
        </w:tc>
        <w:tc>
          <w:tcPr>
            <w:tcW w:w="6514" w:type="dxa"/>
          </w:tcPr>
          <w:p w14:paraId="58071156" w14:textId="77777777" w:rsidR="00F048D4" w:rsidRDefault="00F048D4" w:rsidP="00F048D4">
            <w:pPr>
              <w:pStyle w:val="Nidungvnbn"/>
              <w:ind w:firstLine="0"/>
            </w:pPr>
            <w:r>
              <w:t>Nếu giỏ hàng trống:</w:t>
            </w:r>
          </w:p>
          <w:p w14:paraId="1B33475D" w14:textId="2230E703" w:rsidR="006F530D" w:rsidRDefault="00F048D4" w:rsidP="00F048D4">
            <w:pPr>
              <w:pStyle w:val="Nidungvnbn"/>
              <w:ind w:firstLine="0"/>
            </w:pPr>
            <w:r>
              <w:t>Hệ thống hiển thị thông báo "Giỏ hàng trống" và không hiển thị bất kỳ sản phẩm nào.</w:t>
            </w:r>
          </w:p>
        </w:tc>
      </w:tr>
      <w:tr w:rsidR="006F530D" w14:paraId="1C670B54" w14:textId="77777777" w:rsidTr="00DD53FC">
        <w:tc>
          <w:tcPr>
            <w:tcW w:w="2268" w:type="dxa"/>
          </w:tcPr>
          <w:p w14:paraId="174D95E5" w14:textId="77777777" w:rsidR="006F530D" w:rsidRDefault="006F530D" w:rsidP="00DD53FC">
            <w:pPr>
              <w:pStyle w:val="Nidungvnbn"/>
              <w:ind w:firstLine="0"/>
            </w:pPr>
            <w:r>
              <w:t>Exception Flow</w:t>
            </w:r>
          </w:p>
        </w:tc>
        <w:tc>
          <w:tcPr>
            <w:tcW w:w="6514" w:type="dxa"/>
          </w:tcPr>
          <w:p w14:paraId="0FC4D292" w14:textId="77777777" w:rsidR="00F048D4" w:rsidRDefault="00F048D4" w:rsidP="00F048D4">
            <w:pPr>
              <w:pStyle w:val="Nidungvnbn"/>
              <w:ind w:firstLine="0"/>
            </w:pPr>
            <w:r>
              <w:t>Nếu hệ thống gặp lỗi kết nối:</w:t>
            </w:r>
          </w:p>
          <w:p w14:paraId="34F454D4" w14:textId="0CCEE45D" w:rsidR="006F530D" w:rsidRDefault="00F048D4" w:rsidP="00F048D4">
            <w:pPr>
              <w:pStyle w:val="Nidungvnbn"/>
              <w:ind w:firstLine="0"/>
            </w:pPr>
            <w:r>
              <w:t>Hệ thống hiển thị thông báo lỗi và yêu cầu người dùng thử lại sau.</w:t>
            </w:r>
          </w:p>
        </w:tc>
      </w:tr>
    </w:tbl>
    <w:p w14:paraId="10776522" w14:textId="1E29ECA0" w:rsidR="006F530D" w:rsidRDefault="00262E49" w:rsidP="00262E49">
      <w:pPr>
        <w:pStyle w:val="Nidungvnbn"/>
        <w:ind w:left="720" w:firstLine="0"/>
        <w:jc w:val="center"/>
      </w:pPr>
      <w:r>
        <w:t>Bảng 2.3.4.6 Đặc tả chức năng</w:t>
      </w:r>
      <w:r w:rsidR="00BB34D0">
        <w:t xml:space="preserve"> quản lý</w:t>
      </w:r>
      <w:r>
        <w:t xml:space="preserve"> giỏ hàng</w:t>
      </w:r>
    </w:p>
    <w:p w14:paraId="343C9468" w14:textId="68332EA6" w:rsidR="006F530D" w:rsidRDefault="006F530D" w:rsidP="006F530D">
      <w:pPr>
        <w:pStyle w:val="Heading4"/>
      </w:pPr>
      <w:r>
        <w:t xml:space="preserve">Usecase </w:t>
      </w:r>
      <w:r w:rsidR="0026132D">
        <w:t>thêm vào giỏ hàng</w:t>
      </w:r>
    </w:p>
    <w:tbl>
      <w:tblPr>
        <w:tblStyle w:val="TableGrid"/>
        <w:tblW w:w="0" w:type="auto"/>
        <w:tblInd w:w="-5" w:type="dxa"/>
        <w:tblLook w:val="04A0" w:firstRow="1" w:lastRow="0" w:firstColumn="1" w:lastColumn="0" w:noHBand="0" w:noVBand="1"/>
      </w:tblPr>
      <w:tblGrid>
        <w:gridCol w:w="2268"/>
        <w:gridCol w:w="6514"/>
      </w:tblGrid>
      <w:tr w:rsidR="006F530D" w14:paraId="3D92356A" w14:textId="77777777" w:rsidTr="00DD53FC">
        <w:tc>
          <w:tcPr>
            <w:tcW w:w="2268" w:type="dxa"/>
          </w:tcPr>
          <w:p w14:paraId="13162B9B" w14:textId="77777777" w:rsidR="006F530D" w:rsidRDefault="006F530D" w:rsidP="00DD53FC">
            <w:pPr>
              <w:pStyle w:val="Nidungvnbn"/>
              <w:ind w:firstLine="0"/>
            </w:pPr>
            <w:r>
              <w:t>Tên Usecase</w:t>
            </w:r>
          </w:p>
        </w:tc>
        <w:tc>
          <w:tcPr>
            <w:tcW w:w="6514" w:type="dxa"/>
          </w:tcPr>
          <w:p w14:paraId="54939A45" w14:textId="221D2DBB" w:rsidR="006F530D" w:rsidRDefault="0026132D" w:rsidP="00DD53FC">
            <w:pPr>
              <w:pStyle w:val="Nidungvnbn"/>
              <w:ind w:firstLine="0"/>
            </w:pPr>
            <w:r>
              <w:t>Thêm vào giỏ hàng</w:t>
            </w:r>
          </w:p>
        </w:tc>
      </w:tr>
      <w:tr w:rsidR="006F530D" w14:paraId="09268C38" w14:textId="77777777" w:rsidTr="00DD53FC">
        <w:tc>
          <w:tcPr>
            <w:tcW w:w="2268" w:type="dxa"/>
          </w:tcPr>
          <w:p w14:paraId="2D17F003" w14:textId="77777777" w:rsidR="006F530D" w:rsidRDefault="006F530D" w:rsidP="00DD53FC">
            <w:pPr>
              <w:pStyle w:val="Nidungvnbn"/>
              <w:ind w:firstLine="0"/>
            </w:pPr>
            <w:r>
              <w:t>Mô tả</w:t>
            </w:r>
          </w:p>
        </w:tc>
        <w:tc>
          <w:tcPr>
            <w:tcW w:w="6514" w:type="dxa"/>
          </w:tcPr>
          <w:p w14:paraId="0A5F6807" w14:textId="1E41CAAE" w:rsidR="006F530D" w:rsidRPr="00925C8D" w:rsidRDefault="0026132D" w:rsidP="00DD53FC">
            <w:pPr>
              <w:rPr>
                <w:sz w:val="26"/>
                <w:szCs w:val="26"/>
              </w:rPr>
            </w:pPr>
            <w:r w:rsidRPr="0026132D">
              <w:rPr>
                <w:sz w:val="26"/>
                <w:szCs w:val="26"/>
              </w:rPr>
              <w:t>Use Case này mô tả quá trình thêm sản phẩm vào giỏ hàng trên trang web bán nông sản.</w:t>
            </w:r>
          </w:p>
        </w:tc>
      </w:tr>
      <w:tr w:rsidR="006F530D" w14:paraId="2F02570E" w14:textId="77777777" w:rsidTr="00DD53FC">
        <w:tc>
          <w:tcPr>
            <w:tcW w:w="2268" w:type="dxa"/>
          </w:tcPr>
          <w:p w14:paraId="26DDF23F" w14:textId="77777777" w:rsidR="006F530D" w:rsidRDefault="006F530D" w:rsidP="00DD53FC">
            <w:pPr>
              <w:pStyle w:val="Nidungvnbn"/>
              <w:ind w:firstLine="0"/>
            </w:pPr>
            <w:r>
              <w:t>Tác nhân chính</w:t>
            </w:r>
          </w:p>
        </w:tc>
        <w:tc>
          <w:tcPr>
            <w:tcW w:w="6514" w:type="dxa"/>
          </w:tcPr>
          <w:p w14:paraId="2BA333AE" w14:textId="77777777" w:rsidR="006F530D" w:rsidRDefault="006F530D" w:rsidP="00DD53FC">
            <w:pPr>
              <w:pStyle w:val="Nidungvnbn"/>
              <w:ind w:firstLine="0"/>
            </w:pPr>
            <w:r>
              <w:t>Người dùng</w:t>
            </w:r>
          </w:p>
        </w:tc>
      </w:tr>
      <w:tr w:rsidR="006F530D" w14:paraId="723D6961" w14:textId="77777777" w:rsidTr="00DD53FC">
        <w:tc>
          <w:tcPr>
            <w:tcW w:w="2268" w:type="dxa"/>
          </w:tcPr>
          <w:p w14:paraId="07D27A73" w14:textId="77777777" w:rsidR="006F530D" w:rsidRDefault="006F530D" w:rsidP="00DD53FC">
            <w:pPr>
              <w:pStyle w:val="Nidungvnbn"/>
              <w:ind w:firstLine="0"/>
            </w:pPr>
            <w:r>
              <w:t>Tác nhân phụ</w:t>
            </w:r>
          </w:p>
        </w:tc>
        <w:tc>
          <w:tcPr>
            <w:tcW w:w="6514" w:type="dxa"/>
          </w:tcPr>
          <w:p w14:paraId="30B03065" w14:textId="77777777" w:rsidR="006F530D" w:rsidRDefault="006F530D" w:rsidP="00DD53FC">
            <w:pPr>
              <w:pStyle w:val="Nidungvnbn"/>
              <w:ind w:firstLine="0"/>
            </w:pPr>
            <w:r>
              <w:t>Hệ thống</w:t>
            </w:r>
          </w:p>
        </w:tc>
      </w:tr>
      <w:tr w:rsidR="006F530D" w14:paraId="57BD71BD" w14:textId="77777777" w:rsidTr="00DD53FC">
        <w:tc>
          <w:tcPr>
            <w:tcW w:w="2268" w:type="dxa"/>
          </w:tcPr>
          <w:p w14:paraId="3900B483" w14:textId="77777777" w:rsidR="006F530D" w:rsidRDefault="006F530D" w:rsidP="00DD53FC">
            <w:pPr>
              <w:pStyle w:val="Nidungvnbn"/>
              <w:ind w:firstLine="0"/>
            </w:pPr>
            <w:r>
              <w:t>Trigger</w:t>
            </w:r>
          </w:p>
        </w:tc>
        <w:tc>
          <w:tcPr>
            <w:tcW w:w="6514" w:type="dxa"/>
          </w:tcPr>
          <w:p w14:paraId="6B19CC3F" w14:textId="1F83F6C6" w:rsidR="006F530D" w:rsidRPr="00925C8D" w:rsidRDefault="0026132D" w:rsidP="00DD53FC">
            <w:pPr>
              <w:rPr>
                <w:sz w:val="26"/>
                <w:szCs w:val="26"/>
              </w:rPr>
            </w:pPr>
            <w:r w:rsidRPr="0026132D">
              <w:rPr>
                <w:sz w:val="26"/>
                <w:szCs w:val="26"/>
              </w:rPr>
              <w:t>Người dùng muốn thêm sản phẩm vào giỏ hàng trên trang web.</w:t>
            </w:r>
          </w:p>
        </w:tc>
      </w:tr>
      <w:tr w:rsidR="006F530D" w14:paraId="29CE6ED3" w14:textId="77777777" w:rsidTr="00DD53FC">
        <w:tc>
          <w:tcPr>
            <w:tcW w:w="2268" w:type="dxa"/>
          </w:tcPr>
          <w:p w14:paraId="19C14C62" w14:textId="77777777" w:rsidR="006F530D" w:rsidRDefault="006F530D" w:rsidP="00DD53FC">
            <w:pPr>
              <w:pStyle w:val="Nidungvnbn"/>
              <w:ind w:firstLine="0"/>
            </w:pPr>
            <w:r>
              <w:t>Pre-Condition</w:t>
            </w:r>
          </w:p>
        </w:tc>
        <w:tc>
          <w:tcPr>
            <w:tcW w:w="6514" w:type="dxa"/>
          </w:tcPr>
          <w:p w14:paraId="279C1495" w14:textId="5120EDED" w:rsidR="006F530D" w:rsidRPr="00746EB2" w:rsidRDefault="0026132D" w:rsidP="00DD53FC">
            <w:pPr>
              <w:rPr>
                <w:sz w:val="26"/>
                <w:szCs w:val="26"/>
              </w:rPr>
            </w:pPr>
            <w:r w:rsidRPr="0026132D">
              <w:rPr>
                <w:sz w:val="26"/>
                <w:szCs w:val="26"/>
              </w:rPr>
              <w:t>Người dùng đã truy cập trang chi tiết sản phẩm hoặc trang tìm kiếm.</w:t>
            </w:r>
          </w:p>
        </w:tc>
      </w:tr>
      <w:tr w:rsidR="006F530D" w14:paraId="75220D00" w14:textId="77777777" w:rsidTr="00DD53FC">
        <w:tc>
          <w:tcPr>
            <w:tcW w:w="2268" w:type="dxa"/>
          </w:tcPr>
          <w:p w14:paraId="6F7E4E32" w14:textId="77777777" w:rsidR="006F530D" w:rsidRDefault="006F530D" w:rsidP="00DD53FC">
            <w:pPr>
              <w:pStyle w:val="Nidungvnbn"/>
              <w:ind w:firstLine="0"/>
            </w:pPr>
            <w:r>
              <w:t>Post-Condition</w:t>
            </w:r>
          </w:p>
        </w:tc>
        <w:tc>
          <w:tcPr>
            <w:tcW w:w="6514" w:type="dxa"/>
          </w:tcPr>
          <w:p w14:paraId="5B8AC12F" w14:textId="57540060" w:rsidR="006F530D" w:rsidRPr="00925C8D" w:rsidRDefault="0026132D" w:rsidP="00DD53FC">
            <w:pPr>
              <w:rPr>
                <w:sz w:val="26"/>
                <w:szCs w:val="26"/>
              </w:rPr>
            </w:pPr>
            <w:r w:rsidRPr="0026132D">
              <w:rPr>
                <w:sz w:val="26"/>
                <w:szCs w:val="26"/>
              </w:rPr>
              <w:t>Sản phẩm đã được thêm vào giỏ hàng và hiển thị trên trang giỏ hàng của người dùng.</w:t>
            </w:r>
          </w:p>
        </w:tc>
      </w:tr>
      <w:tr w:rsidR="006F530D" w14:paraId="69861DB1" w14:textId="77777777" w:rsidTr="00DD53FC">
        <w:tc>
          <w:tcPr>
            <w:tcW w:w="2268" w:type="dxa"/>
          </w:tcPr>
          <w:p w14:paraId="3659AC8A" w14:textId="77777777" w:rsidR="006F530D" w:rsidRDefault="006F530D" w:rsidP="00DD53FC">
            <w:pPr>
              <w:pStyle w:val="Nidungvnbn"/>
              <w:ind w:firstLine="0"/>
            </w:pPr>
            <w:r>
              <w:t>Basic Flow</w:t>
            </w:r>
          </w:p>
        </w:tc>
        <w:tc>
          <w:tcPr>
            <w:tcW w:w="6514" w:type="dxa"/>
          </w:tcPr>
          <w:p w14:paraId="6308D0DB" w14:textId="77777777" w:rsidR="0026132D" w:rsidRDefault="0026132D" w:rsidP="0026132D">
            <w:pPr>
              <w:pStyle w:val="Nidungvnbn"/>
              <w:numPr>
                <w:ilvl w:val="0"/>
                <w:numId w:val="31"/>
              </w:numPr>
            </w:pPr>
            <w:r>
              <w:t>Người dùng chọn sản phẩm mà họ muốn thêm vào giỏ hàng.</w:t>
            </w:r>
          </w:p>
          <w:p w14:paraId="644156E5" w14:textId="77777777" w:rsidR="0026132D" w:rsidRDefault="0026132D" w:rsidP="0026132D">
            <w:pPr>
              <w:pStyle w:val="Nidungvnbn"/>
              <w:numPr>
                <w:ilvl w:val="0"/>
                <w:numId w:val="31"/>
              </w:numPr>
            </w:pPr>
            <w:r>
              <w:t>Người dùng nhấn vào nút "Thêm vào giỏ hàng" hoặc biểu tượng giỏ hàng.</w:t>
            </w:r>
          </w:p>
          <w:p w14:paraId="6002E132" w14:textId="39AF7A44" w:rsidR="006F530D" w:rsidRDefault="0026132D" w:rsidP="0026132D">
            <w:pPr>
              <w:pStyle w:val="Nidungvnbn"/>
              <w:numPr>
                <w:ilvl w:val="0"/>
                <w:numId w:val="31"/>
              </w:numPr>
            </w:pPr>
            <w:r>
              <w:t>Hệ thống thêm sản phẩm vào giỏ hàng của người dùng và cập nhật số lượng sản phẩm trong giỏ hàng.</w:t>
            </w:r>
          </w:p>
        </w:tc>
      </w:tr>
      <w:tr w:rsidR="006F530D" w14:paraId="72C07251" w14:textId="77777777" w:rsidTr="00DD53FC">
        <w:tc>
          <w:tcPr>
            <w:tcW w:w="2268" w:type="dxa"/>
          </w:tcPr>
          <w:p w14:paraId="592E0A08" w14:textId="77777777" w:rsidR="006F530D" w:rsidRDefault="006F530D" w:rsidP="00DD53FC">
            <w:pPr>
              <w:pStyle w:val="Nidungvnbn"/>
              <w:ind w:firstLine="0"/>
            </w:pPr>
            <w:r>
              <w:lastRenderedPageBreak/>
              <w:t>Alternative Flow</w:t>
            </w:r>
          </w:p>
        </w:tc>
        <w:tc>
          <w:tcPr>
            <w:tcW w:w="6514" w:type="dxa"/>
          </w:tcPr>
          <w:p w14:paraId="39888EE5" w14:textId="77777777" w:rsidR="0026132D" w:rsidRDefault="0026132D" w:rsidP="0026132D">
            <w:pPr>
              <w:pStyle w:val="Nidungvnbn"/>
              <w:ind w:firstLine="0"/>
            </w:pPr>
            <w:r>
              <w:t>Nếu sản phẩm đã tồn tại trong giỏ hàng:</w:t>
            </w:r>
          </w:p>
          <w:p w14:paraId="009BC425" w14:textId="46DEACA6" w:rsidR="006F530D" w:rsidRDefault="0026132D" w:rsidP="0026132D">
            <w:pPr>
              <w:pStyle w:val="Nidungvnbn"/>
              <w:ind w:firstLine="0"/>
            </w:pPr>
            <w:r>
              <w:t>Hệ thống cập nhật số lượng sản phẩm trong giỏ hàng thay vì thêm mới.</w:t>
            </w:r>
          </w:p>
        </w:tc>
      </w:tr>
      <w:tr w:rsidR="006F530D" w14:paraId="39E3A5C4" w14:textId="77777777" w:rsidTr="00DD53FC">
        <w:tc>
          <w:tcPr>
            <w:tcW w:w="2268" w:type="dxa"/>
          </w:tcPr>
          <w:p w14:paraId="5BEE7414" w14:textId="77777777" w:rsidR="006F530D" w:rsidRDefault="006F530D" w:rsidP="00DD53FC">
            <w:pPr>
              <w:pStyle w:val="Nidungvnbn"/>
              <w:ind w:firstLine="0"/>
            </w:pPr>
            <w:r>
              <w:t>Exception Flow</w:t>
            </w:r>
          </w:p>
        </w:tc>
        <w:tc>
          <w:tcPr>
            <w:tcW w:w="6514" w:type="dxa"/>
          </w:tcPr>
          <w:p w14:paraId="773DDFD6" w14:textId="77777777" w:rsidR="0026132D" w:rsidRDefault="0026132D" w:rsidP="0026132D">
            <w:pPr>
              <w:pStyle w:val="Nidungvnbn"/>
              <w:ind w:firstLine="0"/>
            </w:pPr>
            <w:r>
              <w:t>Nếu hệ thống gặp lỗi kết nối:</w:t>
            </w:r>
          </w:p>
          <w:p w14:paraId="10C03CA8" w14:textId="1BC106C9" w:rsidR="006F530D" w:rsidRDefault="0026132D" w:rsidP="0026132D">
            <w:pPr>
              <w:pStyle w:val="Nidungvnbn"/>
              <w:ind w:firstLine="0"/>
            </w:pPr>
            <w:r>
              <w:t>Hệ thống hiển thị thông báo lỗi và yêu cầu người dùng thử lại sau.</w:t>
            </w:r>
          </w:p>
        </w:tc>
      </w:tr>
    </w:tbl>
    <w:p w14:paraId="46AB7D28" w14:textId="0C9FC00E" w:rsidR="00A0081A" w:rsidRDefault="002D74F1" w:rsidP="0074283E">
      <w:pPr>
        <w:pStyle w:val="Nidungvnbn"/>
        <w:ind w:left="720" w:firstLine="0"/>
        <w:jc w:val="center"/>
      </w:pPr>
      <w:r>
        <w:t>Bảng 2.3.4.</w:t>
      </w:r>
      <w:r w:rsidR="008D4EAE">
        <w:t>7</w:t>
      </w:r>
      <w:r>
        <w:t xml:space="preserve"> Đặc tả chức năng thêm vào giỏ hàng</w:t>
      </w:r>
    </w:p>
    <w:p w14:paraId="4ADD4C42" w14:textId="4DB8D261" w:rsidR="006F530D" w:rsidRDefault="006F530D" w:rsidP="006F530D">
      <w:pPr>
        <w:pStyle w:val="Heading4"/>
      </w:pPr>
      <w:r>
        <w:t xml:space="preserve">Usecase </w:t>
      </w:r>
      <w:r w:rsidR="003530C0">
        <w:t>xóa khỏi giỏ hàng</w:t>
      </w:r>
    </w:p>
    <w:tbl>
      <w:tblPr>
        <w:tblStyle w:val="TableGrid"/>
        <w:tblW w:w="0" w:type="auto"/>
        <w:tblInd w:w="-5" w:type="dxa"/>
        <w:tblLook w:val="04A0" w:firstRow="1" w:lastRow="0" w:firstColumn="1" w:lastColumn="0" w:noHBand="0" w:noVBand="1"/>
      </w:tblPr>
      <w:tblGrid>
        <w:gridCol w:w="2268"/>
        <w:gridCol w:w="6514"/>
      </w:tblGrid>
      <w:tr w:rsidR="006F530D" w14:paraId="1A614435" w14:textId="77777777" w:rsidTr="00DD53FC">
        <w:tc>
          <w:tcPr>
            <w:tcW w:w="2268" w:type="dxa"/>
          </w:tcPr>
          <w:p w14:paraId="26C35A58" w14:textId="77777777" w:rsidR="006F530D" w:rsidRDefault="006F530D" w:rsidP="00DD53FC">
            <w:pPr>
              <w:pStyle w:val="Nidungvnbn"/>
              <w:ind w:firstLine="0"/>
            </w:pPr>
            <w:r>
              <w:t>Tên Usecase</w:t>
            </w:r>
          </w:p>
        </w:tc>
        <w:tc>
          <w:tcPr>
            <w:tcW w:w="6514" w:type="dxa"/>
          </w:tcPr>
          <w:p w14:paraId="2F6D97B2" w14:textId="13084CF4" w:rsidR="006F530D" w:rsidRDefault="00E126BC" w:rsidP="00DD53FC">
            <w:pPr>
              <w:pStyle w:val="Nidungvnbn"/>
              <w:ind w:firstLine="0"/>
            </w:pPr>
            <w:r>
              <w:t>Xóa khỏi giỏ hàng</w:t>
            </w:r>
          </w:p>
        </w:tc>
      </w:tr>
      <w:tr w:rsidR="006F530D" w14:paraId="4E056BD6" w14:textId="77777777" w:rsidTr="00DD53FC">
        <w:tc>
          <w:tcPr>
            <w:tcW w:w="2268" w:type="dxa"/>
          </w:tcPr>
          <w:p w14:paraId="2082761B" w14:textId="77777777" w:rsidR="006F530D" w:rsidRDefault="006F530D" w:rsidP="00DD53FC">
            <w:pPr>
              <w:pStyle w:val="Nidungvnbn"/>
              <w:ind w:firstLine="0"/>
            </w:pPr>
            <w:r>
              <w:t>Mô tả</w:t>
            </w:r>
          </w:p>
        </w:tc>
        <w:tc>
          <w:tcPr>
            <w:tcW w:w="6514" w:type="dxa"/>
          </w:tcPr>
          <w:p w14:paraId="47F99CE9" w14:textId="190A99FB" w:rsidR="006F530D" w:rsidRPr="00925C8D" w:rsidRDefault="002D12F1" w:rsidP="00DD53FC">
            <w:pPr>
              <w:rPr>
                <w:sz w:val="26"/>
                <w:szCs w:val="26"/>
              </w:rPr>
            </w:pPr>
            <w:r w:rsidRPr="002D12F1">
              <w:rPr>
                <w:sz w:val="26"/>
                <w:szCs w:val="26"/>
              </w:rPr>
              <w:t>Use Case này mô tả quá trình xóa sản phẩm khỏi giỏ hàng trên trang web bán nông sản.</w:t>
            </w:r>
          </w:p>
        </w:tc>
      </w:tr>
      <w:tr w:rsidR="006F530D" w14:paraId="55E1E173" w14:textId="77777777" w:rsidTr="00DD53FC">
        <w:tc>
          <w:tcPr>
            <w:tcW w:w="2268" w:type="dxa"/>
          </w:tcPr>
          <w:p w14:paraId="4106DEBD" w14:textId="77777777" w:rsidR="006F530D" w:rsidRDefault="006F530D" w:rsidP="00DD53FC">
            <w:pPr>
              <w:pStyle w:val="Nidungvnbn"/>
              <w:ind w:firstLine="0"/>
            </w:pPr>
            <w:r>
              <w:t>Tác nhân chính</w:t>
            </w:r>
          </w:p>
        </w:tc>
        <w:tc>
          <w:tcPr>
            <w:tcW w:w="6514" w:type="dxa"/>
          </w:tcPr>
          <w:p w14:paraId="3F9BC503" w14:textId="77777777" w:rsidR="006F530D" w:rsidRDefault="006F530D" w:rsidP="00DD53FC">
            <w:pPr>
              <w:pStyle w:val="Nidungvnbn"/>
              <w:ind w:firstLine="0"/>
            </w:pPr>
            <w:r>
              <w:t>Người dùng</w:t>
            </w:r>
          </w:p>
        </w:tc>
      </w:tr>
      <w:tr w:rsidR="006F530D" w14:paraId="27253AC8" w14:textId="77777777" w:rsidTr="00DD53FC">
        <w:tc>
          <w:tcPr>
            <w:tcW w:w="2268" w:type="dxa"/>
          </w:tcPr>
          <w:p w14:paraId="5592DF0E" w14:textId="77777777" w:rsidR="006F530D" w:rsidRDefault="006F530D" w:rsidP="00DD53FC">
            <w:pPr>
              <w:pStyle w:val="Nidungvnbn"/>
              <w:ind w:firstLine="0"/>
            </w:pPr>
            <w:r>
              <w:t>Tác nhân phụ</w:t>
            </w:r>
          </w:p>
        </w:tc>
        <w:tc>
          <w:tcPr>
            <w:tcW w:w="6514" w:type="dxa"/>
          </w:tcPr>
          <w:p w14:paraId="7E83F399" w14:textId="77777777" w:rsidR="006F530D" w:rsidRDefault="006F530D" w:rsidP="00DD53FC">
            <w:pPr>
              <w:pStyle w:val="Nidungvnbn"/>
              <w:ind w:firstLine="0"/>
            </w:pPr>
            <w:r>
              <w:t>Hệ thống</w:t>
            </w:r>
          </w:p>
        </w:tc>
      </w:tr>
      <w:tr w:rsidR="006F530D" w14:paraId="0EEEC5A4" w14:textId="77777777" w:rsidTr="00DD53FC">
        <w:tc>
          <w:tcPr>
            <w:tcW w:w="2268" w:type="dxa"/>
          </w:tcPr>
          <w:p w14:paraId="5A4CCA6B" w14:textId="77777777" w:rsidR="006F530D" w:rsidRDefault="006F530D" w:rsidP="00DD53FC">
            <w:pPr>
              <w:pStyle w:val="Nidungvnbn"/>
              <w:ind w:firstLine="0"/>
            </w:pPr>
            <w:r>
              <w:t>Trigger</w:t>
            </w:r>
          </w:p>
        </w:tc>
        <w:tc>
          <w:tcPr>
            <w:tcW w:w="6514" w:type="dxa"/>
          </w:tcPr>
          <w:p w14:paraId="4EFE5AD0" w14:textId="544BF22B" w:rsidR="006F530D" w:rsidRPr="00925C8D" w:rsidRDefault="002D12F1" w:rsidP="00DD53FC">
            <w:pPr>
              <w:rPr>
                <w:sz w:val="26"/>
                <w:szCs w:val="26"/>
              </w:rPr>
            </w:pPr>
            <w:r w:rsidRPr="002D12F1">
              <w:rPr>
                <w:sz w:val="26"/>
                <w:szCs w:val="26"/>
              </w:rPr>
              <w:t>Người dùng muốn xóa sản phẩm khỏi giỏ hàng trên trang web.</w:t>
            </w:r>
          </w:p>
        </w:tc>
      </w:tr>
      <w:tr w:rsidR="006F530D" w14:paraId="10A7CF37" w14:textId="77777777" w:rsidTr="00DD53FC">
        <w:tc>
          <w:tcPr>
            <w:tcW w:w="2268" w:type="dxa"/>
          </w:tcPr>
          <w:p w14:paraId="7920E384" w14:textId="77777777" w:rsidR="006F530D" w:rsidRDefault="006F530D" w:rsidP="00DD53FC">
            <w:pPr>
              <w:pStyle w:val="Nidungvnbn"/>
              <w:ind w:firstLine="0"/>
            </w:pPr>
            <w:r>
              <w:t>Pre-Condition</w:t>
            </w:r>
          </w:p>
        </w:tc>
        <w:tc>
          <w:tcPr>
            <w:tcW w:w="6514" w:type="dxa"/>
          </w:tcPr>
          <w:p w14:paraId="7DC52EF8" w14:textId="6C02854B" w:rsidR="006F530D" w:rsidRPr="00746EB2" w:rsidRDefault="002D12F1" w:rsidP="00DD53FC">
            <w:pPr>
              <w:rPr>
                <w:sz w:val="26"/>
                <w:szCs w:val="26"/>
              </w:rPr>
            </w:pPr>
            <w:r w:rsidRPr="002D12F1">
              <w:rPr>
                <w:sz w:val="26"/>
                <w:szCs w:val="26"/>
              </w:rPr>
              <w:t>Người dùng đã thêm ít nhất một sản phẩm vào giỏ hàng.</w:t>
            </w:r>
          </w:p>
        </w:tc>
      </w:tr>
      <w:tr w:rsidR="006F530D" w14:paraId="3DA2F8BF" w14:textId="77777777" w:rsidTr="00DD53FC">
        <w:tc>
          <w:tcPr>
            <w:tcW w:w="2268" w:type="dxa"/>
          </w:tcPr>
          <w:p w14:paraId="10C532D8" w14:textId="77777777" w:rsidR="006F530D" w:rsidRDefault="006F530D" w:rsidP="00DD53FC">
            <w:pPr>
              <w:pStyle w:val="Nidungvnbn"/>
              <w:ind w:firstLine="0"/>
            </w:pPr>
            <w:r>
              <w:t>Post-Condition</w:t>
            </w:r>
          </w:p>
        </w:tc>
        <w:tc>
          <w:tcPr>
            <w:tcW w:w="6514" w:type="dxa"/>
          </w:tcPr>
          <w:p w14:paraId="783C5558" w14:textId="3B81B27B" w:rsidR="006F530D" w:rsidRPr="00925C8D" w:rsidRDefault="002D12F1" w:rsidP="00DD53FC">
            <w:pPr>
              <w:rPr>
                <w:sz w:val="26"/>
                <w:szCs w:val="26"/>
              </w:rPr>
            </w:pPr>
            <w:r w:rsidRPr="002D12F1">
              <w:rPr>
                <w:sz w:val="26"/>
                <w:szCs w:val="26"/>
              </w:rPr>
              <w:t>Sản phẩm đã được xóa khỏi giỏ hàng và giỏ hàng được cập nhật.</w:t>
            </w:r>
          </w:p>
        </w:tc>
      </w:tr>
      <w:tr w:rsidR="006F530D" w14:paraId="3689062C" w14:textId="77777777" w:rsidTr="00DD53FC">
        <w:tc>
          <w:tcPr>
            <w:tcW w:w="2268" w:type="dxa"/>
          </w:tcPr>
          <w:p w14:paraId="302D80E5" w14:textId="77777777" w:rsidR="006F530D" w:rsidRDefault="006F530D" w:rsidP="00DD53FC">
            <w:pPr>
              <w:pStyle w:val="Nidungvnbn"/>
              <w:ind w:firstLine="0"/>
            </w:pPr>
            <w:r>
              <w:t>Basic Flow</w:t>
            </w:r>
          </w:p>
        </w:tc>
        <w:tc>
          <w:tcPr>
            <w:tcW w:w="6514" w:type="dxa"/>
          </w:tcPr>
          <w:p w14:paraId="7B4703FE" w14:textId="77777777" w:rsidR="002D12F1" w:rsidRDefault="002D12F1" w:rsidP="002D12F1">
            <w:pPr>
              <w:pStyle w:val="Nidungvnbn"/>
              <w:numPr>
                <w:ilvl w:val="0"/>
                <w:numId w:val="32"/>
              </w:numPr>
            </w:pPr>
            <w:r>
              <w:t>Người dùng truy cập vào trang giỏ hàng trên trang web.</w:t>
            </w:r>
          </w:p>
          <w:p w14:paraId="6E711E7B" w14:textId="77777777" w:rsidR="002D12F1" w:rsidRDefault="002D12F1" w:rsidP="002D12F1">
            <w:pPr>
              <w:pStyle w:val="Nidungvnbn"/>
              <w:numPr>
                <w:ilvl w:val="0"/>
                <w:numId w:val="32"/>
              </w:numPr>
            </w:pPr>
            <w:r>
              <w:t>Hệ thống hiển thị danh sách các sản phẩm đã được thêm vào giỏ hàng.</w:t>
            </w:r>
          </w:p>
          <w:p w14:paraId="04AB5497" w14:textId="77777777" w:rsidR="002D12F1" w:rsidRDefault="002D12F1" w:rsidP="002D12F1">
            <w:pPr>
              <w:pStyle w:val="Nidungvnbn"/>
              <w:numPr>
                <w:ilvl w:val="0"/>
                <w:numId w:val="32"/>
              </w:numPr>
            </w:pPr>
            <w:r>
              <w:t>Người dùng chọn sản phẩm mà họ muốn xóa khỏi giỏ hàng.</w:t>
            </w:r>
          </w:p>
          <w:p w14:paraId="3BD8DABB" w14:textId="77777777" w:rsidR="002D12F1" w:rsidRDefault="002D12F1" w:rsidP="002D12F1">
            <w:pPr>
              <w:pStyle w:val="Nidungvnbn"/>
              <w:numPr>
                <w:ilvl w:val="0"/>
                <w:numId w:val="32"/>
              </w:numPr>
            </w:pPr>
            <w:r>
              <w:t>Người dùng nhấn vào nút "Xóa" hoặc biểu tượng xóa.</w:t>
            </w:r>
          </w:p>
          <w:p w14:paraId="5A3ECE9B" w14:textId="094C026A" w:rsidR="006F530D" w:rsidRDefault="002D12F1" w:rsidP="002D12F1">
            <w:pPr>
              <w:pStyle w:val="Nidungvnbn"/>
              <w:numPr>
                <w:ilvl w:val="0"/>
                <w:numId w:val="32"/>
              </w:numPr>
            </w:pPr>
            <w:r>
              <w:t>Hệ thống xóa sản phẩm khỏi giỏ hàng và cập nhật danh sách giỏ hàng.</w:t>
            </w:r>
          </w:p>
        </w:tc>
      </w:tr>
      <w:tr w:rsidR="006F530D" w14:paraId="530B65BA" w14:textId="77777777" w:rsidTr="00DD53FC">
        <w:tc>
          <w:tcPr>
            <w:tcW w:w="2268" w:type="dxa"/>
          </w:tcPr>
          <w:p w14:paraId="41BE951C" w14:textId="77777777" w:rsidR="006F530D" w:rsidRDefault="006F530D" w:rsidP="00DD53FC">
            <w:pPr>
              <w:pStyle w:val="Nidungvnbn"/>
              <w:ind w:firstLine="0"/>
            </w:pPr>
            <w:r>
              <w:t>Alternative Flow</w:t>
            </w:r>
          </w:p>
        </w:tc>
        <w:tc>
          <w:tcPr>
            <w:tcW w:w="6514" w:type="dxa"/>
          </w:tcPr>
          <w:p w14:paraId="35796A3E" w14:textId="77777777" w:rsidR="002D12F1" w:rsidRDefault="002D12F1" w:rsidP="002D12F1">
            <w:pPr>
              <w:pStyle w:val="Nidungvnbn"/>
              <w:ind w:firstLine="0"/>
            </w:pPr>
            <w:r>
              <w:t>Nếu giỏ hàng trống sau khi xóa sản phẩm:</w:t>
            </w:r>
          </w:p>
          <w:p w14:paraId="7496AA2D" w14:textId="0DEDA6D1" w:rsidR="006F530D" w:rsidRDefault="002D12F1" w:rsidP="002D12F1">
            <w:pPr>
              <w:pStyle w:val="Nidungvnbn"/>
              <w:ind w:firstLine="0"/>
            </w:pPr>
            <w:r>
              <w:lastRenderedPageBreak/>
              <w:t>Hệ thống hiển thị thông báo "Giỏ hàng trống" và không hiển thị bất kỳ sản phẩm nào.</w:t>
            </w:r>
          </w:p>
        </w:tc>
      </w:tr>
      <w:tr w:rsidR="006F530D" w14:paraId="5BF01EFD" w14:textId="77777777" w:rsidTr="00DD53FC">
        <w:tc>
          <w:tcPr>
            <w:tcW w:w="2268" w:type="dxa"/>
          </w:tcPr>
          <w:p w14:paraId="774A6144" w14:textId="77777777" w:rsidR="006F530D" w:rsidRDefault="006F530D" w:rsidP="00DD53FC">
            <w:pPr>
              <w:pStyle w:val="Nidungvnbn"/>
              <w:ind w:firstLine="0"/>
            </w:pPr>
            <w:r>
              <w:lastRenderedPageBreak/>
              <w:t>Exception Flow</w:t>
            </w:r>
          </w:p>
        </w:tc>
        <w:tc>
          <w:tcPr>
            <w:tcW w:w="6514" w:type="dxa"/>
          </w:tcPr>
          <w:p w14:paraId="7B825F97" w14:textId="77777777" w:rsidR="006F530D" w:rsidRDefault="006F530D" w:rsidP="00DD53FC">
            <w:pPr>
              <w:pStyle w:val="Nidungvnbn"/>
              <w:ind w:firstLine="0"/>
            </w:pPr>
            <w:r>
              <w:t>Nếu hệ thống gặp lỗi kết nối:</w:t>
            </w:r>
          </w:p>
          <w:p w14:paraId="539A27A7" w14:textId="77777777" w:rsidR="006F530D" w:rsidRDefault="006F530D" w:rsidP="00DD53FC">
            <w:pPr>
              <w:pStyle w:val="Nidungvnbn"/>
              <w:ind w:firstLine="0"/>
            </w:pPr>
            <w:r>
              <w:t>Hệ thống hiển thị thông báo lỗi và yêu cầu người dùng thử lại sau.</w:t>
            </w:r>
          </w:p>
        </w:tc>
      </w:tr>
    </w:tbl>
    <w:p w14:paraId="16621D2A" w14:textId="67979B78" w:rsidR="00A0081A" w:rsidRDefault="00725AA1" w:rsidP="0074283E">
      <w:pPr>
        <w:pStyle w:val="Nidungvnbn"/>
        <w:ind w:left="720" w:firstLine="0"/>
        <w:jc w:val="center"/>
      </w:pPr>
      <w:r>
        <w:t>Bảng 2.3.4.</w:t>
      </w:r>
      <w:r w:rsidR="008D59A3">
        <w:t>8</w:t>
      </w:r>
      <w:r>
        <w:t xml:space="preserve"> Đặc tả chức năng xóa khỏi giỏ hàng</w:t>
      </w:r>
    </w:p>
    <w:p w14:paraId="167ACEC3" w14:textId="58E43AE7" w:rsidR="006F530D" w:rsidRDefault="006F530D" w:rsidP="006F530D">
      <w:pPr>
        <w:pStyle w:val="Heading4"/>
      </w:pPr>
      <w:r>
        <w:t xml:space="preserve">Usecase </w:t>
      </w:r>
      <w:r w:rsidR="002D12F1">
        <w:t>xem sản phẩm</w:t>
      </w:r>
    </w:p>
    <w:tbl>
      <w:tblPr>
        <w:tblStyle w:val="TableGrid"/>
        <w:tblW w:w="0" w:type="auto"/>
        <w:tblInd w:w="-5" w:type="dxa"/>
        <w:tblLook w:val="04A0" w:firstRow="1" w:lastRow="0" w:firstColumn="1" w:lastColumn="0" w:noHBand="0" w:noVBand="1"/>
      </w:tblPr>
      <w:tblGrid>
        <w:gridCol w:w="2268"/>
        <w:gridCol w:w="6514"/>
      </w:tblGrid>
      <w:tr w:rsidR="006F530D" w14:paraId="2FA49553" w14:textId="77777777" w:rsidTr="00DD53FC">
        <w:tc>
          <w:tcPr>
            <w:tcW w:w="2268" w:type="dxa"/>
          </w:tcPr>
          <w:p w14:paraId="005ACEC2" w14:textId="77777777" w:rsidR="006F530D" w:rsidRDefault="006F530D" w:rsidP="00DD53FC">
            <w:pPr>
              <w:pStyle w:val="Nidungvnbn"/>
              <w:ind w:firstLine="0"/>
            </w:pPr>
            <w:r>
              <w:t>Tên Usecase</w:t>
            </w:r>
          </w:p>
        </w:tc>
        <w:tc>
          <w:tcPr>
            <w:tcW w:w="6514" w:type="dxa"/>
          </w:tcPr>
          <w:p w14:paraId="36BA99A1" w14:textId="35B6E9E3" w:rsidR="006F530D" w:rsidRDefault="00901A01" w:rsidP="00DD53FC">
            <w:pPr>
              <w:pStyle w:val="Nidungvnbn"/>
              <w:ind w:firstLine="0"/>
            </w:pPr>
            <w:r>
              <w:t>Xem sản phẩm</w:t>
            </w:r>
          </w:p>
        </w:tc>
      </w:tr>
      <w:tr w:rsidR="006F530D" w14:paraId="23422379" w14:textId="77777777" w:rsidTr="00DD53FC">
        <w:tc>
          <w:tcPr>
            <w:tcW w:w="2268" w:type="dxa"/>
          </w:tcPr>
          <w:p w14:paraId="58015F3A" w14:textId="77777777" w:rsidR="006F530D" w:rsidRDefault="006F530D" w:rsidP="00DD53FC">
            <w:pPr>
              <w:pStyle w:val="Nidungvnbn"/>
              <w:ind w:firstLine="0"/>
            </w:pPr>
            <w:r>
              <w:t>Mô tả</w:t>
            </w:r>
          </w:p>
        </w:tc>
        <w:tc>
          <w:tcPr>
            <w:tcW w:w="6514" w:type="dxa"/>
          </w:tcPr>
          <w:p w14:paraId="47AF1840" w14:textId="622F1FDE" w:rsidR="006F530D" w:rsidRPr="00925C8D" w:rsidRDefault="00C200DF" w:rsidP="00DD53FC">
            <w:pPr>
              <w:rPr>
                <w:sz w:val="26"/>
                <w:szCs w:val="26"/>
              </w:rPr>
            </w:pPr>
            <w:r w:rsidRPr="00C200DF">
              <w:rPr>
                <w:sz w:val="26"/>
                <w:szCs w:val="26"/>
              </w:rPr>
              <w:t>Use Case này mô tả quá trình xem thông tin chi tiết về sản phẩm trên trang web bán nông sản.</w:t>
            </w:r>
          </w:p>
        </w:tc>
      </w:tr>
      <w:tr w:rsidR="006F530D" w14:paraId="312B81D8" w14:textId="77777777" w:rsidTr="00DD53FC">
        <w:tc>
          <w:tcPr>
            <w:tcW w:w="2268" w:type="dxa"/>
          </w:tcPr>
          <w:p w14:paraId="3B5792BA" w14:textId="77777777" w:rsidR="006F530D" w:rsidRDefault="006F530D" w:rsidP="00DD53FC">
            <w:pPr>
              <w:pStyle w:val="Nidungvnbn"/>
              <w:ind w:firstLine="0"/>
            </w:pPr>
            <w:r>
              <w:t>Tác nhân chính</w:t>
            </w:r>
          </w:p>
        </w:tc>
        <w:tc>
          <w:tcPr>
            <w:tcW w:w="6514" w:type="dxa"/>
          </w:tcPr>
          <w:p w14:paraId="29A4C522" w14:textId="77777777" w:rsidR="006F530D" w:rsidRDefault="006F530D" w:rsidP="00DD53FC">
            <w:pPr>
              <w:pStyle w:val="Nidungvnbn"/>
              <w:ind w:firstLine="0"/>
            </w:pPr>
            <w:r>
              <w:t>Người dùng</w:t>
            </w:r>
          </w:p>
        </w:tc>
      </w:tr>
      <w:tr w:rsidR="006F530D" w14:paraId="7C8A6FFB" w14:textId="77777777" w:rsidTr="00DD53FC">
        <w:tc>
          <w:tcPr>
            <w:tcW w:w="2268" w:type="dxa"/>
          </w:tcPr>
          <w:p w14:paraId="6D2102CC" w14:textId="77777777" w:rsidR="006F530D" w:rsidRDefault="006F530D" w:rsidP="00DD53FC">
            <w:pPr>
              <w:pStyle w:val="Nidungvnbn"/>
              <w:ind w:firstLine="0"/>
            </w:pPr>
            <w:r>
              <w:t>Tác nhân phụ</w:t>
            </w:r>
          </w:p>
        </w:tc>
        <w:tc>
          <w:tcPr>
            <w:tcW w:w="6514" w:type="dxa"/>
          </w:tcPr>
          <w:p w14:paraId="26754951" w14:textId="77777777" w:rsidR="006F530D" w:rsidRDefault="006F530D" w:rsidP="00DD53FC">
            <w:pPr>
              <w:pStyle w:val="Nidungvnbn"/>
              <w:ind w:firstLine="0"/>
            </w:pPr>
            <w:r>
              <w:t>Hệ thống</w:t>
            </w:r>
          </w:p>
        </w:tc>
      </w:tr>
      <w:tr w:rsidR="006F530D" w14:paraId="63FC3531" w14:textId="77777777" w:rsidTr="00DD53FC">
        <w:tc>
          <w:tcPr>
            <w:tcW w:w="2268" w:type="dxa"/>
          </w:tcPr>
          <w:p w14:paraId="65F6DBEE" w14:textId="77777777" w:rsidR="006F530D" w:rsidRDefault="006F530D" w:rsidP="00DD53FC">
            <w:pPr>
              <w:pStyle w:val="Nidungvnbn"/>
              <w:ind w:firstLine="0"/>
            </w:pPr>
            <w:r>
              <w:t>Trigger</w:t>
            </w:r>
          </w:p>
        </w:tc>
        <w:tc>
          <w:tcPr>
            <w:tcW w:w="6514" w:type="dxa"/>
          </w:tcPr>
          <w:p w14:paraId="4A601B18" w14:textId="66F13C47" w:rsidR="006F530D" w:rsidRPr="00925C8D" w:rsidRDefault="00C200DF" w:rsidP="00DD53FC">
            <w:pPr>
              <w:rPr>
                <w:sz w:val="26"/>
                <w:szCs w:val="26"/>
              </w:rPr>
            </w:pPr>
            <w:r w:rsidRPr="00C200DF">
              <w:rPr>
                <w:sz w:val="26"/>
                <w:szCs w:val="26"/>
              </w:rPr>
              <w:t>Người dùng muốn xem thông tin chi tiết về một sản phẩm trên trang web.</w:t>
            </w:r>
          </w:p>
        </w:tc>
      </w:tr>
      <w:tr w:rsidR="006F530D" w14:paraId="79FF89EF" w14:textId="77777777" w:rsidTr="00DD53FC">
        <w:tc>
          <w:tcPr>
            <w:tcW w:w="2268" w:type="dxa"/>
          </w:tcPr>
          <w:p w14:paraId="5D9191F5" w14:textId="77777777" w:rsidR="006F530D" w:rsidRDefault="006F530D" w:rsidP="00DD53FC">
            <w:pPr>
              <w:pStyle w:val="Nidungvnbn"/>
              <w:ind w:firstLine="0"/>
            </w:pPr>
            <w:r>
              <w:t>Pre-Condition</w:t>
            </w:r>
          </w:p>
        </w:tc>
        <w:tc>
          <w:tcPr>
            <w:tcW w:w="6514" w:type="dxa"/>
          </w:tcPr>
          <w:p w14:paraId="34995931" w14:textId="554DB263" w:rsidR="006F530D" w:rsidRPr="00746EB2" w:rsidRDefault="00C200DF" w:rsidP="00DD53FC">
            <w:pPr>
              <w:rPr>
                <w:sz w:val="26"/>
                <w:szCs w:val="26"/>
              </w:rPr>
            </w:pPr>
            <w:r w:rsidRPr="00C200DF">
              <w:rPr>
                <w:sz w:val="26"/>
                <w:szCs w:val="26"/>
              </w:rPr>
              <w:t>Người dùng đã truy cập trang chi tiết sản phẩm hoặc trang tìm kiếm.</w:t>
            </w:r>
          </w:p>
        </w:tc>
      </w:tr>
      <w:tr w:rsidR="006F530D" w14:paraId="13AA8578" w14:textId="77777777" w:rsidTr="00DD53FC">
        <w:tc>
          <w:tcPr>
            <w:tcW w:w="2268" w:type="dxa"/>
          </w:tcPr>
          <w:p w14:paraId="5B5B8D8F" w14:textId="77777777" w:rsidR="006F530D" w:rsidRDefault="006F530D" w:rsidP="00DD53FC">
            <w:pPr>
              <w:pStyle w:val="Nidungvnbn"/>
              <w:ind w:firstLine="0"/>
            </w:pPr>
            <w:r>
              <w:t>Post-Condition</w:t>
            </w:r>
          </w:p>
        </w:tc>
        <w:tc>
          <w:tcPr>
            <w:tcW w:w="6514" w:type="dxa"/>
          </w:tcPr>
          <w:p w14:paraId="62528AFA" w14:textId="001E0FED" w:rsidR="006F530D" w:rsidRPr="00925C8D" w:rsidRDefault="00C200DF" w:rsidP="00DD53FC">
            <w:pPr>
              <w:rPr>
                <w:sz w:val="26"/>
                <w:szCs w:val="26"/>
              </w:rPr>
            </w:pPr>
            <w:r w:rsidRPr="00C200DF">
              <w:rPr>
                <w:sz w:val="26"/>
                <w:szCs w:val="26"/>
              </w:rPr>
              <w:t>Người dùng đã xem được thông tin chi tiết về sản phẩm và có thể quyết định mua hàng.</w:t>
            </w:r>
          </w:p>
        </w:tc>
      </w:tr>
      <w:tr w:rsidR="006F530D" w14:paraId="7FC6F184" w14:textId="77777777" w:rsidTr="00DD53FC">
        <w:tc>
          <w:tcPr>
            <w:tcW w:w="2268" w:type="dxa"/>
          </w:tcPr>
          <w:p w14:paraId="0FCF0E9C" w14:textId="77777777" w:rsidR="006F530D" w:rsidRDefault="006F530D" w:rsidP="00DD53FC">
            <w:pPr>
              <w:pStyle w:val="Nidungvnbn"/>
              <w:ind w:firstLine="0"/>
            </w:pPr>
            <w:r>
              <w:t>Basic Flow</w:t>
            </w:r>
          </w:p>
        </w:tc>
        <w:tc>
          <w:tcPr>
            <w:tcW w:w="6514" w:type="dxa"/>
          </w:tcPr>
          <w:p w14:paraId="555875A8" w14:textId="77777777" w:rsidR="00C200DF" w:rsidRDefault="00C200DF" w:rsidP="00C200DF">
            <w:pPr>
              <w:pStyle w:val="Nidungvnbn"/>
              <w:numPr>
                <w:ilvl w:val="0"/>
                <w:numId w:val="33"/>
              </w:numPr>
            </w:pPr>
            <w:r>
              <w:t>Người dùng chọn sản phẩm mà họ muốn xem chi tiết.</w:t>
            </w:r>
          </w:p>
          <w:p w14:paraId="3DA6907D" w14:textId="77777777" w:rsidR="00C200DF" w:rsidRDefault="00C200DF" w:rsidP="00C200DF">
            <w:pPr>
              <w:pStyle w:val="Nidungvnbn"/>
              <w:numPr>
                <w:ilvl w:val="0"/>
                <w:numId w:val="33"/>
              </w:numPr>
            </w:pPr>
            <w:r>
              <w:t>Hệ thống hiển thị thông tin chi tiết về sản phẩm, bao gồm mô tả, giá cả, hình ảnh, đánh giá, v.v.</w:t>
            </w:r>
          </w:p>
          <w:p w14:paraId="127DD0FB" w14:textId="3A01D8D0" w:rsidR="006F530D" w:rsidRDefault="00C200DF" w:rsidP="00C200DF">
            <w:pPr>
              <w:pStyle w:val="Nidungvnbn"/>
              <w:numPr>
                <w:ilvl w:val="0"/>
                <w:numId w:val="33"/>
              </w:numPr>
            </w:pPr>
            <w:r>
              <w:t>Người dùng xem thông tin chi tiết và có thể thực hiện các thao tác như thêm vào giỏ hàng hoặc đánh giá sản phẩm.</w:t>
            </w:r>
          </w:p>
        </w:tc>
      </w:tr>
      <w:tr w:rsidR="006F530D" w14:paraId="79596B95" w14:textId="77777777" w:rsidTr="00DD53FC">
        <w:tc>
          <w:tcPr>
            <w:tcW w:w="2268" w:type="dxa"/>
          </w:tcPr>
          <w:p w14:paraId="0E2C47F9" w14:textId="77777777" w:rsidR="006F530D" w:rsidRDefault="006F530D" w:rsidP="00DD53FC">
            <w:pPr>
              <w:pStyle w:val="Nidungvnbn"/>
              <w:ind w:firstLine="0"/>
            </w:pPr>
            <w:r>
              <w:t>Alternative Flow</w:t>
            </w:r>
          </w:p>
        </w:tc>
        <w:tc>
          <w:tcPr>
            <w:tcW w:w="6514" w:type="dxa"/>
          </w:tcPr>
          <w:p w14:paraId="647DCEC2" w14:textId="77777777" w:rsidR="00C200DF" w:rsidRDefault="00C200DF" w:rsidP="00C200DF">
            <w:pPr>
              <w:pStyle w:val="Nidungvnbn"/>
              <w:ind w:firstLine="0"/>
            </w:pPr>
            <w:r>
              <w:t>Nếu sản phẩm không có thông tin chi tiết:</w:t>
            </w:r>
          </w:p>
          <w:p w14:paraId="31F40465" w14:textId="4971CB3B" w:rsidR="006F530D" w:rsidRDefault="00C200DF" w:rsidP="00C200DF">
            <w:pPr>
              <w:pStyle w:val="Nidungvnbn"/>
              <w:ind w:firstLine="0"/>
            </w:pPr>
            <w:r>
              <w:t>Hệ thống hiển thị thông báo "Thông tin chi tiết sản phẩm không có sẵn".</w:t>
            </w:r>
          </w:p>
        </w:tc>
      </w:tr>
      <w:tr w:rsidR="006F530D" w14:paraId="0E2B3F40" w14:textId="77777777" w:rsidTr="00DD53FC">
        <w:tc>
          <w:tcPr>
            <w:tcW w:w="2268" w:type="dxa"/>
          </w:tcPr>
          <w:p w14:paraId="76812B9C" w14:textId="77777777" w:rsidR="006F530D" w:rsidRDefault="006F530D" w:rsidP="00DD53FC">
            <w:pPr>
              <w:pStyle w:val="Nidungvnbn"/>
              <w:ind w:firstLine="0"/>
            </w:pPr>
            <w:r>
              <w:t>Exception Flow</w:t>
            </w:r>
          </w:p>
        </w:tc>
        <w:tc>
          <w:tcPr>
            <w:tcW w:w="6514" w:type="dxa"/>
          </w:tcPr>
          <w:p w14:paraId="547302DF" w14:textId="77777777" w:rsidR="006F530D" w:rsidRDefault="006F530D" w:rsidP="00DD53FC">
            <w:pPr>
              <w:pStyle w:val="Nidungvnbn"/>
              <w:ind w:firstLine="0"/>
            </w:pPr>
            <w:r>
              <w:t>Nếu hệ thống gặp lỗi kết nối:</w:t>
            </w:r>
          </w:p>
          <w:p w14:paraId="5B4200F3" w14:textId="77777777" w:rsidR="006F530D" w:rsidRDefault="006F530D" w:rsidP="00DD53FC">
            <w:pPr>
              <w:pStyle w:val="Nidungvnbn"/>
              <w:ind w:firstLine="0"/>
            </w:pPr>
            <w:r>
              <w:lastRenderedPageBreak/>
              <w:t>Hệ thống hiển thị thông báo lỗi và yêu cầu người dùng thử lại sau.</w:t>
            </w:r>
          </w:p>
        </w:tc>
      </w:tr>
    </w:tbl>
    <w:p w14:paraId="54C4A1FB" w14:textId="3E344840" w:rsidR="00A0081A" w:rsidRDefault="00704B77" w:rsidP="0074283E">
      <w:pPr>
        <w:pStyle w:val="Nidungvnbn"/>
        <w:ind w:left="720" w:firstLine="0"/>
        <w:jc w:val="center"/>
      </w:pPr>
      <w:r>
        <w:lastRenderedPageBreak/>
        <w:t>Bảng 2.3.4.9 Đặc tả chức năng xem sản phẩm</w:t>
      </w:r>
    </w:p>
    <w:p w14:paraId="60AB7C6C" w14:textId="63BDAB01" w:rsidR="006F530D" w:rsidRDefault="006F530D" w:rsidP="006F530D">
      <w:pPr>
        <w:pStyle w:val="Heading4"/>
      </w:pPr>
      <w:r>
        <w:t xml:space="preserve">Usecase </w:t>
      </w:r>
      <w:r w:rsidR="00C200DF">
        <w:t>xem blog</w:t>
      </w:r>
    </w:p>
    <w:tbl>
      <w:tblPr>
        <w:tblStyle w:val="TableGrid"/>
        <w:tblW w:w="0" w:type="auto"/>
        <w:tblInd w:w="-5" w:type="dxa"/>
        <w:tblLook w:val="04A0" w:firstRow="1" w:lastRow="0" w:firstColumn="1" w:lastColumn="0" w:noHBand="0" w:noVBand="1"/>
      </w:tblPr>
      <w:tblGrid>
        <w:gridCol w:w="2268"/>
        <w:gridCol w:w="6514"/>
      </w:tblGrid>
      <w:tr w:rsidR="006F530D" w14:paraId="087B59F5" w14:textId="77777777" w:rsidTr="00DD53FC">
        <w:tc>
          <w:tcPr>
            <w:tcW w:w="2268" w:type="dxa"/>
          </w:tcPr>
          <w:p w14:paraId="2DD11BD2" w14:textId="77777777" w:rsidR="006F530D" w:rsidRDefault="006F530D" w:rsidP="00DD53FC">
            <w:pPr>
              <w:pStyle w:val="Nidungvnbn"/>
              <w:ind w:firstLine="0"/>
            </w:pPr>
            <w:r>
              <w:t>Tên Usecase</w:t>
            </w:r>
          </w:p>
        </w:tc>
        <w:tc>
          <w:tcPr>
            <w:tcW w:w="6514" w:type="dxa"/>
          </w:tcPr>
          <w:p w14:paraId="4A24FFEF" w14:textId="322F43A0" w:rsidR="006F530D" w:rsidRDefault="00C200DF" w:rsidP="00DD53FC">
            <w:pPr>
              <w:pStyle w:val="Nidungvnbn"/>
              <w:ind w:firstLine="0"/>
            </w:pPr>
            <w:r>
              <w:t>Xem blog</w:t>
            </w:r>
          </w:p>
        </w:tc>
      </w:tr>
      <w:tr w:rsidR="006F530D" w14:paraId="6D43F13F" w14:textId="77777777" w:rsidTr="00DD53FC">
        <w:tc>
          <w:tcPr>
            <w:tcW w:w="2268" w:type="dxa"/>
          </w:tcPr>
          <w:p w14:paraId="7F36AF37" w14:textId="77777777" w:rsidR="006F530D" w:rsidRDefault="006F530D" w:rsidP="00DD53FC">
            <w:pPr>
              <w:pStyle w:val="Nidungvnbn"/>
              <w:ind w:firstLine="0"/>
            </w:pPr>
            <w:r>
              <w:t>Mô tả</w:t>
            </w:r>
          </w:p>
        </w:tc>
        <w:tc>
          <w:tcPr>
            <w:tcW w:w="6514" w:type="dxa"/>
          </w:tcPr>
          <w:p w14:paraId="6FECDF6B" w14:textId="0453621D" w:rsidR="006F530D" w:rsidRPr="00925C8D" w:rsidRDefault="00872959" w:rsidP="00DD53FC">
            <w:pPr>
              <w:rPr>
                <w:sz w:val="26"/>
                <w:szCs w:val="26"/>
              </w:rPr>
            </w:pPr>
            <w:r w:rsidRPr="00872959">
              <w:rPr>
                <w:sz w:val="26"/>
                <w:szCs w:val="26"/>
              </w:rPr>
              <w:t>Use Case này mô tả quá trình xem các bài viết blog trên trang web bán nông sản.</w:t>
            </w:r>
          </w:p>
        </w:tc>
      </w:tr>
      <w:tr w:rsidR="006F530D" w14:paraId="4B2A7124" w14:textId="77777777" w:rsidTr="00DD53FC">
        <w:tc>
          <w:tcPr>
            <w:tcW w:w="2268" w:type="dxa"/>
          </w:tcPr>
          <w:p w14:paraId="628AF4F2" w14:textId="77777777" w:rsidR="006F530D" w:rsidRDefault="006F530D" w:rsidP="00DD53FC">
            <w:pPr>
              <w:pStyle w:val="Nidungvnbn"/>
              <w:ind w:firstLine="0"/>
            </w:pPr>
            <w:r>
              <w:t>Tác nhân chính</w:t>
            </w:r>
          </w:p>
        </w:tc>
        <w:tc>
          <w:tcPr>
            <w:tcW w:w="6514" w:type="dxa"/>
          </w:tcPr>
          <w:p w14:paraId="07E3D9E2" w14:textId="77777777" w:rsidR="006F530D" w:rsidRDefault="006F530D" w:rsidP="00DD53FC">
            <w:pPr>
              <w:pStyle w:val="Nidungvnbn"/>
              <w:ind w:firstLine="0"/>
            </w:pPr>
            <w:r>
              <w:t>Người dùng</w:t>
            </w:r>
          </w:p>
        </w:tc>
      </w:tr>
      <w:tr w:rsidR="006F530D" w14:paraId="3B290915" w14:textId="77777777" w:rsidTr="00DD53FC">
        <w:tc>
          <w:tcPr>
            <w:tcW w:w="2268" w:type="dxa"/>
          </w:tcPr>
          <w:p w14:paraId="36435B34" w14:textId="77777777" w:rsidR="006F530D" w:rsidRDefault="006F530D" w:rsidP="00DD53FC">
            <w:pPr>
              <w:pStyle w:val="Nidungvnbn"/>
              <w:ind w:firstLine="0"/>
            </w:pPr>
            <w:r>
              <w:t>Tác nhân phụ</w:t>
            </w:r>
          </w:p>
        </w:tc>
        <w:tc>
          <w:tcPr>
            <w:tcW w:w="6514" w:type="dxa"/>
          </w:tcPr>
          <w:p w14:paraId="510EADA9" w14:textId="77777777" w:rsidR="006F530D" w:rsidRDefault="006F530D" w:rsidP="00DD53FC">
            <w:pPr>
              <w:pStyle w:val="Nidungvnbn"/>
              <w:ind w:firstLine="0"/>
            </w:pPr>
            <w:r>
              <w:t>Hệ thống</w:t>
            </w:r>
          </w:p>
        </w:tc>
      </w:tr>
      <w:tr w:rsidR="006F530D" w14:paraId="7BA12279" w14:textId="77777777" w:rsidTr="00DD53FC">
        <w:tc>
          <w:tcPr>
            <w:tcW w:w="2268" w:type="dxa"/>
          </w:tcPr>
          <w:p w14:paraId="304E388E" w14:textId="77777777" w:rsidR="006F530D" w:rsidRDefault="006F530D" w:rsidP="00DD53FC">
            <w:pPr>
              <w:pStyle w:val="Nidungvnbn"/>
              <w:ind w:firstLine="0"/>
            </w:pPr>
            <w:r>
              <w:t>Trigger</w:t>
            </w:r>
          </w:p>
        </w:tc>
        <w:tc>
          <w:tcPr>
            <w:tcW w:w="6514" w:type="dxa"/>
          </w:tcPr>
          <w:p w14:paraId="43DC75D4" w14:textId="51144A11" w:rsidR="006F530D" w:rsidRPr="00925C8D" w:rsidRDefault="00872959" w:rsidP="00DD53FC">
            <w:pPr>
              <w:rPr>
                <w:sz w:val="26"/>
                <w:szCs w:val="26"/>
              </w:rPr>
            </w:pPr>
            <w:r w:rsidRPr="00872959">
              <w:rPr>
                <w:sz w:val="26"/>
                <w:szCs w:val="26"/>
              </w:rPr>
              <w:t>Người dùng muốn đọc các bài viết blog trên trang web.</w:t>
            </w:r>
          </w:p>
        </w:tc>
      </w:tr>
      <w:tr w:rsidR="006F530D" w14:paraId="1A28C9EC" w14:textId="77777777" w:rsidTr="00DD53FC">
        <w:tc>
          <w:tcPr>
            <w:tcW w:w="2268" w:type="dxa"/>
          </w:tcPr>
          <w:p w14:paraId="6FB481B4" w14:textId="77777777" w:rsidR="006F530D" w:rsidRDefault="006F530D" w:rsidP="00DD53FC">
            <w:pPr>
              <w:pStyle w:val="Nidungvnbn"/>
              <w:ind w:firstLine="0"/>
            </w:pPr>
            <w:r>
              <w:t>Pre-Condition</w:t>
            </w:r>
          </w:p>
        </w:tc>
        <w:tc>
          <w:tcPr>
            <w:tcW w:w="6514" w:type="dxa"/>
          </w:tcPr>
          <w:p w14:paraId="7AE0B911" w14:textId="108EDED8" w:rsidR="006F530D" w:rsidRPr="00746EB2" w:rsidRDefault="00872959" w:rsidP="00DD53FC">
            <w:pPr>
              <w:rPr>
                <w:sz w:val="26"/>
                <w:szCs w:val="26"/>
              </w:rPr>
            </w:pPr>
            <w:r w:rsidRPr="00872959">
              <w:rPr>
                <w:sz w:val="26"/>
                <w:szCs w:val="26"/>
              </w:rPr>
              <w:t>Người dùng đã truy cập trang blog hoặc trang chính của trang web.</w:t>
            </w:r>
          </w:p>
        </w:tc>
      </w:tr>
      <w:tr w:rsidR="006F530D" w14:paraId="0541EB81" w14:textId="77777777" w:rsidTr="00DD53FC">
        <w:tc>
          <w:tcPr>
            <w:tcW w:w="2268" w:type="dxa"/>
          </w:tcPr>
          <w:p w14:paraId="29D7293E" w14:textId="77777777" w:rsidR="006F530D" w:rsidRDefault="006F530D" w:rsidP="00DD53FC">
            <w:pPr>
              <w:pStyle w:val="Nidungvnbn"/>
              <w:ind w:firstLine="0"/>
            </w:pPr>
            <w:r>
              <w:t>Post-Condition</w:t>
            </w:r>
          </w:p>
        </w:tc>
        <w:tc>
          <w:tcPr>
            <w:tcW w:w="6514" w:type="dxa"/>
          </w:tcPr>
          <w:p w14:paraId="3E560671" w14:textId="66059770" w:rsidR="006F530D" w:rsidRPr="00925C8D" w:rsidRDefault="00872959" w:rsidP="00DD53FC">
            <w:pPr>
              <w:rPr>
                <w:sz w:val="26"/>
                <w:szCs w:val="26"/>
              </w:rPr>
            </w:pPr>
            <w:r w:rsidRPr="00872959">
              <w:rPr>
                <w:sz w:val="26"/>
                <w:szCs w:val="26"/>
              </w:rPr>
              <w:t>Người dùng đã đọc được các bài viết blog và có thể chia sẻ hoặc thảo luận về nội dung.</w:t>
            </w:r>
          </w:p>
        </w:tc>
      </w:tr>
      <w:tr w:rsidR="006F530D" w14:paraId="27FF4D09" w14:textId="77777777" w:rsidTr="00DD53FC">
        <w:tc>
          <w:tcPr>
            <w:tcW w:w="2268" w:type="dxa"/>
          </w:tcPr>
          <w:p w14:paraId="4CF46E28" w14:textId="77777777" w:rsidR="006F530D" w:rsidRDefault="006F530D" w:rsidP="00DD53FC">
            <w:pPr>
              <w:pStyle w:val="Nidungvnbn"/>
              <w:ind w:firstLine="0"/>
            </w:pPr>
            <w:r>
              <w:t>Basic Flow</w:t>
            </w:r>
          </w:p>
        </w:tc>
        <w:tc>
          <w:tcPr>
            <w:tcW w:w="6514" w:type="dxa"/>
          </w:tcPr>
          <w:p w14:paraId="30A67A3E" w14:textId="77777777" w:rsidR="00872959" w:rsidRDefault="00872959" w:rsidP="00872959">
            <w:pPr>
              <w:pStyle w:val="Nidungvnbn"/>
              <w:numPr>
                <w:ilvl w:val="0"/>
                <w:numId w:val="34"/>
              </w:numPr>
            </w:pPr>
            <w:r>
              <w:t>Người dùng truy cập vào trang blog trên trang web.</w:t>
            </w:r>
          </w:p>
          <w:p w14:paraId="7DAC5B03" w14:textId="77777777" w:rsidR="00872959" w:rsidRDefault="00872959" w:rsidP="00872959">
            <w:pPr>
              <w:pStyle w:val="Nidungvnbn"/>
              <w:numPr>
                <w:ilvl w:val="0"/>
                <w:numId w:val="34"/>
              </w:numPr>
            </w:pPr>
            <w:r>
              <w:t>Hệ thống hiển thị danh sách các bài viết blog mới nhất hoặc theo chủ đề.</w:t>
            </w:r>
          </w:p>
          <w:p w14:paraId="582C7A29" w14:textId="77777777" w:rsidR="00872959" w:rsidRDefault="00872959" w:rsidP="00872959">
            <w:pPr>
              <w:pStyle w:val="Nidungvnbn"/>
              <w:numPr>
                <w:ilvl w:val="0"/>
                <w:numId w:val="34"/>
              </w:numPr>
            </w:pPr>
            <w:r>
              <w:t>Người dùng chọn một bài viết để đọc.</w:t>
            </w:r>
          </w:p>
          <w:p w14:paraId="3D576710" w14:textId="77777777" w:rsidR="00872959" w:rsidRDefault="00872959" w:rsidP="00872959">
            <w:pPr>
              <w:pStyle w:val="Nidungvnbn"/>
              <w:numPr>
                <w:ilvl w:val="0"/>
                <w:numId w:val="34"/>
              </w:numPr>
            </w:pPr>
            <w:r>
              <w:t>Hệ thống hiển thị nội dung của bài viết blog.</w:t>
            </w:r>
          </w:p>
          <w:p w14:paraId="62FD3C4D" w14:textId="5D19A76E" w:rsidR="006F530D" w:rsidRDefault="00872959" w:rsidP="00872959">
            <w:pPr>
              <w:pStyle w:val="Nidungvnbn"/>
              <w:numPr>
                <w:ilvl w:val="0"/>
                <w:numId w:val="34"/>
              </w:numPr>
            </w:pPr>
            <w:r>
              <w:t>Người dùng đọc bài viết và có thể thực hiện các thao tác như chia sẻ, bình luận hoặc đánh giá bài viết.</w:t>
            </w:r>
          </w:p>
        </w:tc>
      </w:tr>
      <w:tr w:rsidR="006F530D" w14:paraId="6EEF216B" w14:textId="77777777" w:rsidTr="00DD53FC">
        <w:tc>
          <w:tcPr>
            <w:tcW w:w="2268" w:type="dxa"/>
          </w:tcPr>
          <w:p w14:paraId="083B1DCD" w14:textId="77777777" w:rsidR="006F530D" w:rsidRDefault="006F530D" w:rsidP="00DD53FC">
            <w:pPr>
              <w:pStyle w:val="Nidungvnbn"/>
              <w:ind w:firstLine="0"/>
            </w:pPr>
            <w:r>
              <w:t>Alternative Flow</w:t>
            </w:r>
          </w:p>
        </w:tc>
        <w:tc>
          <w:tcPr>
            <w:tcW w:w="6514" w:type="dxa"/>
          </w:tcPr>
          <w:p w14:paraId="593E6DF9" w14:textId="77777777" w:rsidR="00872959" w:rsidRDefault="00872959" w:rsidP="00872959">
            <w:pPr>
              <w:pStyle w:val="Nidungvnbn"/>
              <w:ind w:firstLine="0"/>
            </w:pPr>
            <w:r>
              <w:t>Nếu không có bài viết nào trong danh sách:</w:t>
            </w:r>
          </w:p>
          <w:p w14:paraId="2A35D9BE" w14:textId="4B0DC219" w:rsidR="006F530D" w:rsidRDefault="00872959" w:rsidP="00872959">
            <w:pPr>
              <w:pStyle w:val="Nidungvnbn"/>
              <w:ind w:firstLine="0"/>
            </w:pPr>
            <w:r>
              <w:t>Hệ thống hiển thị thông báo "Không có bài viết nào được tìm thấy".</w:t>
            </w:r>
          </w:p>
        </w:tc>
      </w:tr>
      <w:tr w:rsidR="006F530D" w14:paraId="52B56B64" w14:textId="77777777" w:rsidTr="00DD53FC">
        <w:tc>
          <w:tcPr>
            <w:tcW w:w="2268" w:type="dxa"/>
          </w:tcPr>
          <w:p w14:paraId="66E1E614" w14:textId="77777777" w:rsidR="006F530D" w:rsidRDefault="006F530D" w:rsidP="00DD53FC">
            <w:pPr>
              <w:pStyle w:val="Nidungvnbn"/>
              <w:ind w:firstLine="0"/>
            </w:pPr>
            <w:r>
              <w:t>Exception Flow</w:t>
            </w:r>
          </w:p>
        </w:tc>
        <w:tc>
          <w:tcPr>
            <w:tcW w:w="6514" w:type="dxa"/>
          </w:tcPr>
          <w:p w14:paraId="03446FCD" w14:textId="77777777" w:rsidR="006F530D" w:rsidRDefault="006F530D" w:rsidP="00DD53FC">
            <w:pPr>
              <w:pStyle w:val="Nidungvnbn"/>
              <w:ind w:firstLine="0"/>
            </w:pPr>
            <w:r>
              <w:t>Nếu hệ thống gặp lỗi kết nối:</w:t>
            </w:r>
          </w:p>
          <w:p w14:paraId="7381B97A" w14:textId="77777777" w:rsidR="006F530D" w:rsidRDefault="006F530D" w:rsidP="00DD53FC">
            <w:pPr>
              <w:pStyle w:val="Nidungvnbn"/>
              <w:ind w:firstLine="0"/>
            </w:pPr>
            <w:r>
              <w:t>Hệ thống hiển thị thông báo lỗi và yêu cầu người dùng thử lại sau.</w:t>
            </w:r>
          </w:p>
        </w:tc>
      </w:tr>
    </w:tbl>
    <w:p w14:paraId="6D2E03A7" w14:textId="76C48A2D" w:rsidR="00A0081A" w:rsidRDefault="00776A62" w:rsidP="0074283E">
      <w:pPr>
        <w:pStyle w:val="Nidungvnbn"/>
        <w:ind w:left="720" w:firstLine="0"/>
        <w:jc w:val="center"/>
      </w:pPr>
      <w:r>
        <w:t>Bảng 2.3.4.1</w:t>
      </w:r>
      <w:r w:rsidR="00F5217C">
        <w:t>0</w:t>
      </w:r>
      <w:r>
        <w:t xml:space="preserve"> Đặc tả chức năng xem blog</w:t>
      </w:r>
    </w:p>
    <w:p w14:paraId="042677FF" w14:textId="222C24D1" w:rsidR="006F530D" w:rsidRDefault="006F530D" w:rsidP="006F530D">
      <w:pPr>
        <w:pStyle w:val="Heading4"/>
      </w:pPr>
      <w:r>
        <w:lastRenderedPageBreak/>
        <w:t xml:space="preserve">Usecase </w:t>
      </w:r>
      <w:r w:rsidR="00297BB9">
        <w:t>truy cập trang</w:t>
      </w:r>
    </w:p>
    <w:tbl>
      <w:tblPr>
        <w:tblStyle w:val="TableGrid"/>
        <w:tblW w:w="0" w:type="auto"/>
        <w:tblInd w:w="-5" w:type="dxa"/>
        <w:tblLook w:val="04A0" w:firstRow="1" w:lastRow="0" w:firstColumn="1" w:lastColumn="0" w:noHBand="0" w:noVBand="1"/>
      </w:tblPr>
      <w:tblGrid>
        <w:gridCol w:w="2268"/>
        <w:gridCol w:w="6514"/>
      </w:tblGrid>
      <w:tr w:rsidR="006F530D" w14:paraId="5C8D61CC" w14:textId="77777777" w:rsidTr="00DD53FC">
        <w:tc>
          <w:tcPr>
            <w:tcW w:w="2268" w:type="dxa"/>
          </w:tcPr>
          <w:p w14:paraId="52D62244" w14:textId="77777777" w:rsidR="006F530D" w:rsidRDefault="006F530D" w:rsidP="00DD53FC">
            <w:pPr>
              <w:pStyle w:val="Nidungvnbn"/>
              <w:ind w:firstLine="0"/>
            </w:pPr>
            <w:r>
              <w:t>Tên Usecase</w:t>
            </w:r>
          </w:p>
        </w:tc>
        <w:tc>
          <w:tcPr>
            <w:tcW w:w="6514" w:type="dxa"/>
          </w:tcPr>
          <w:p w14:paraId="7BED601E" w14:textId="6221B66C" w:rsidR="006F530D" w:rsidRDefault="00F00B44" w:rsidP="00DD53FC">
            <w:pPr>
              <w:pStyle w:val="Nidungvnbn"/>
              <w:ind w:firstLine="0"/>
            </w:pPr>
            <w:r>
              <w:t>Truy cập trang</w:t>
            </w:r>
          </w:p>
        </w:tc>
      </w:tr>
      <w:tr w:rsidR="006F530D" w14:paraId="16AC184D" w14:textId="77777777" w:rsidTr="00DD53FC">
        <w:tc>
          <w:tcPr>
            <w:tcW w:w="2268" w:type="dxa"/>
          </w:tcPr>
          <w:p w14:paraId="36EDB58A" w14:textId="77777777" w:rsidR="006F530D" w:rsidRDefault="006F530D" w:rsidP="00DD53FC">
            <w:pPr>
              <w:pStyle w:val="Nidungvnbn"/>
              <w:ind w:firstLine="0"/>
            </w:pPr>
            <w:r>
              <w:t>Mô tả</w:t>
            </w:r>
          </w:p>
        </w:tc>
        <w:tc>
          <w:tcPr>
            <w:tcW w:w="6514" w:type="dxa"/>
          </w:tcPr>
          <w:p w14:paraId="585A2E39" w14:textId="0301ADA7" w:rsidR="006F530D" w:rsidRPr="00925C8D" w:rsidRDefault="00657680" w:rsidP="00DD53FC">
            <w:pPr>
              <w:rPr>
                <w:sz w:val="26"/>
                <w:szCs w:val="26"/>
              </w:rPr>
            </w:pPr>
            <w:r w:rsidRPr="00657680">
              <w:rPr>
                <w:sz w:val="26"/>
                <w:szCs w:val="26"/>
              </w:rPr>
              <w:t>Use Case này mô tả quá trình truy cập trang chính của trang web bán nông sản.</w:t>
            </w:r>
          </w:p>
        </w:tc>
      </w:tr>
      <w:tr w:rsidR="006F530D" w14:paraId="4AB9BA40" w14:textId="77777777" w:rsidTr="00DD53FC">
        <w:tc>
          <w:tcPr>
            <w:tcW w:w="2268" w:type="dxa"/>
          </w:tcPr>
          <w:p w14:paraId="632D0269" w14:textId="77777777" w:rsidR="006F530D" w:rsidRDefault="006F530D" w:rsidP="00DD53FC">
            <w:pPr>
              <w:pStyle w:val="Nidungvnbn"/>
              <w:ind w:firstLine="0"/>
            </w:pPr>
            <w:r>
              <w:t>Tác nhân chính</w:t>
            </w:r>
          </w:p>
        </w:tc>
        <w:tc>
          <w:tcPr>
            <w:tcW w:w="6514" w:type="dxa"/>
          </w:tcPr>
          <w:p w14:paraId="50C25813" w14:textId="77777777" w:rsidR="006F530D" w:rsidRDefault="006F530D" w:rsidP="00DD53FC">
            <w:pPr>
              <w:pStyle w:val="Nidungvnbn"/>
              <w:ind w:firstLine="0"/>
            </w:pPr>
            <w:r>
              <w:t>Người dùng</w:t>
            </w:r>
          </w:p>
        </w:tc>
      </w:tr>
      <w:tr w:rsidR="006F530D" w14:paraId="2680DB49" w14:textId="77777777" w:rsidTr="00DD53FC">
        <w:tc>
          <w:tcPr>
            <w:tcW w:w="2268" w:type="dxa"/>
          </w:tcPr>
          <w:p w14:paraId="522B11ED" w14:textId="77777777" w:rsidR="006F530D" w:rsidRDefault="006F530D" w:rsidP="00DD53FC">
            <w:pPr>
              <w:pStyle w:val="Nidungvnbn"/>
              <w:ind w:firstLine="0"/>
            </w:pPr>
            <w:r>
              <w:t>Tác nhân phụ</w:t>
            </w:r>
          </w:p>
        </w:tc>
        <w:tc>
          <w:tcPr>
            <w:tcW w:w="6514" w:type="dxa"/>
          </w:tcPr>
          <w:p w14:paraId="595B816B" w14:textId="77777777" w:rsidR="006F530D" w:rsidRDefault="006F530D" w:rsidP="00DD53FC">
            <w:pPr>
              <w:pStyle w:val="Nidungvnbn"/>
              <w:ind w:firstLine="0"/>
            </w:pPr>
            <w:r>
              <w:t>Hệ thống</w:t>
            </w:r>
          </w:p>
        </w:tc>
      </w:tr>
      <w:tr w:rsidR="006F530D" w14:paraId="752C74C5" w14:textId="77777777" w:rsidTr="00DD53FC">
        <w:tc>
          <w:tcPr>
            <w:tcW w:w="2268" w:type="dxa"/>
          </w:tcPr>
          <w:p w14:paraId="38694B33" w14:textId="77777777" w:rsidR="006F530D" w:rsidRDefault="006F530D" w:rsidP="00DD53FC">
            <w:pPr>
              <w:pStyle w:val="Nidungvnbn"/>
              <w:ind w:firstLine="0"/>
            </w:pPr>
            <w:r>
              <w:t>Trigger</w:t>
            </w:r>
          </w:p>
        </w:tc>
        <w:tc>
          <w:tcPr>
            <w:tcW w:w="6514" w:type="dxa"/>
          </w:tcPr>
          <w:p w14:paraId="3A76A889" w14:textId="5F5D546C" w:rsidR="006F530D" w:rsidRPr="00925C8D" w:rsidRDefault="00657680" w:rsidP="00DD53FC">
            <w:pPr>
              <w:rPr>
                <w:sz w:val="26"/>
                <w:szCs w:val="26"/>
              </w:rPr>
            </w:pPr>
            <w:r w:rsidRPr="00657680">
              <w:rPr>
                <w:sz w:val="26"/>
                <w:szCs w:val="26"/>
              </w:rPr>
              <w:t>Người dùng muốn truy cập vào trang web bán nông sản.</w:t>
            </w:r>
          </w:p>
        </w:tc>
      </w:tr>
      <w:tr w:rsidR="006F530D" w14:paraId="198EB9BC" w14:textId="77777777" w:rsidTr="00DD53FC">
        <w:tc>
          <w:tcPr>
            <w:tcW w:w="2268" w:type="dxa"/>
          </w:tcPr>
          <w:p w14:paraId="4588A413" w14:textId="77777777" w:rsidR="006F530D" w:rsidRDefault="006F530D" w:rsidP="00DD53FC">
            <w:pPr>
              <w:pStyle w:val="Nidungvnbn"/>
              <w:ind w:firstLine="0"/>
            </w:pPr>
            <w:r>
              <w:t>Pre-Condition</w:t>
            </w:r>
          </w:p>
        </w:tc>
        <w:tc>
          <w:tcPr>
            <w:tcW w:w="6514" w:type="dxa"/>
          </w:tcPr>
          <w:p w14:paraId="260B4625" w14:textId="4A2CCBFB" w:rsidR="006F530D" w:rsidRPr="00746EB2" w:rsidRDefault="00657680" w:rsidP="00DD53FC">
            <w:pPr>
              <w:rPr>
                <w:sz w:val="26"/>
                <w:szCs w:val="26"/>
              </w:rPr>
            </w:pPr>
            <w:r w:rsidRPr="00657680">
              <w:rPr>
                <w:sz w:val="26"/>
                <w:szCs w:val="26"/>
              </w:rPr>
              <w:t>Người dùng đã truy cập trang web hoặc nhập địa chỉ trang vào trình duyệt.</w:t>
            </w:r>
          </w:p>
        </w:tc>
      </w:tr>
      <w:tr w:rsidR="006F530D" w14:paraId="0AB8C6DE" w14:textId="77777777" w:rsidTr="00DD53FC">
        <w:tc>
          <w:tcPr>
            <w:tcW w:w="2268" w:type="dxa"/>
          </w:tcPr>
          <w:p w14:paraId="13780EEE" w14:textId="77777777" w:rsidR="006F530D" w:rsidRDefault="006F530D" w:rsidP="00DD53FC">
            <w:pPr>
              <w:pStyle w:val="Nidungvnbn"/>
              <w:ind w:firstLine="0"/>
            </w:pPr>
            <w:r>
              <w:t>Post-Condition</w:t>
            </w:r>
          </w:p>
        </w:tc>
        <w:tc>
          <w:tcPr>
            <w:tcW w:w="6514" w:type="dxa"/>
          </w:tcPr>
          <w:p w14:paraId="7FE18BAF" w14:textId="60831F4B" w:rsidR="006F530D" w:rsidRPr="00925C8D" w:rsidRDefault="00657680" w:rsidP="00DD53FC">
            <w:pPr>
              <w:rPr>
                <w:sz w:val="26"/>
                <w:szCs w:val="26"/>
              </w:rPr>
            </w:pPr>
            <w:r w:rsidRPr="00657680">
              <w:rPr>
                <w:sz w:val="26"/>
                <w:szCs w:val="26"/>
              </w:rPr>
              <w:t>Người dùng đã truy cập thành công vào trang chính và có thể duyệt qua các chức năng khác nhau.</w:t>
            </w:r>
          </w:p>
        </w:tc>
      </w:tr>
      <w:tr w:rsidR="006F530D" w14:paraId="139DC408" w14:textId="77777777" w:rsidTr="00DD53FC">
        <w:tc>
          <w:tcPr>
            <w:tcW w:w="2268" w:type="dxa"/>
          </w:tcPr>
          <w:p w14:paraId="6DB1E3B9" w14:textId="77777777" w:rsidR="006F530D" w:rsidRDefault="006F530D" w:rsidP="00DD53FC">
            <w:pPr>
              <w:pStyle w:val="Nidungvnbn"/>
              <w:ind w:firstLine="0"/>
            </w:pPr>
            <w:r>
              <w:t>Basic Flow</w:t>
            </w:r>
          </w:p>
        </w:tc>
        <w:tc>
          <w:tcPr>
            <w:tcW w:w="6514" w:type="dxa"/>
          </w:tcPr>
          <w:p w14:paraId="48263599" w14:textId="77777777" w:rsidR="00657680" w:rsidRDefault="00657680" w:rsidP="00657680">
            <w:pPr>
              <w:pStyle w:val="Nidungvnbn"/>
              <w:numPr>
                <w:ilvl w:val="0"/>
                <w:numId w:val="35"/>
              </w:numPr>
            </w:pPr>
            <w:r>
              <w:t>Người dùng nhập địa chỉ trang web vào trình duyệt hoặc chọn liên kết tương ứng.</w:t>
            </w:r>
          </w:p>
          <w:p w14:paraId="1E99F6CC" w14:textId="4E643AD9" w:rsidR="006F530D" w:rsidRDefault="00657680" w:rsidP="00657680">
            <w:pPr>
              <w:pStyle w:val="Nidungvnbn"/>
              <w:numPr>
                <w:ilvl w:val="0"/>
                <w:numId w:val="35"/>
              </w:numPr>
            </w:pPr>
            <w:r>
              <w:t>Hệ thống hiển thị trang chính của trang web, bao gồm các thông tin chính, sản phẩm nổi bật,…</w:t>
            </w:r>
          </w:p>
        </w:tc>
      </w:tr>
      <w:tr w:rsidR="006F530D" w14:paraId="14A47CF0" w14:textId="77777777" w:rsidTr="00DD53FC">
        <w:tc>
          <w:tcPr>
            <w:tcW w:w="2268" w:type="dxa"/>
          </w:tcPr>
          <w:p w14:paraId="26762B2B" w14:textId="77777777" w:rsidR="006F530D" w:rsidRDefault="006F530D" w:rsidP="00DD53FC">
            <w:pPr>
              <w:pStyle w:val="Nidungvnbn"/>
              <w:ind w:firstLine="0"/>
            </w:pPr>
            <w:r>
              <w:t>Alternative Flow</w:t>
            </w:r>
          </w:p>
        </w:tc>
        <w:tc>
          <w:tcPr>
            <w:tcW w:w="6514" w:type="dxa"/>
          </w:tcPr>
          <w:p w14:paraId="3D2D20D8" w14:textId="77777777" w:rsidR="005A2125" w:rsidRDefault="005A2125" w:rsidP="005A2125">
            <w:pPr>
              <w:pStyle w:val="Nidungvnbn"/>
              <w:ind w:firstLine="0"/>
            </w:pPr>
            <w:r>
              <w:t>Nếu trang web không khả dụng hoặc bị lỗi:</w:t>
            </w:r>
          </w:p>
          <w:p w14:paraId="50C44554" w14:textId="0751E187" w:rsidR="006F530D" w:rsidRDefault="005A2125" w:rsidP="005A2125">
            <w:pPr>
              <w:pStyle w:val="Nidungvnbn"/>
              <w:ind w:firstLine="0"/>
            </w:pPr>
            <w:r>
              <w:t>Hệ thống hiển thị thông báo lỗi và yêu cầu người dùng thử lại sau.</w:t>
            </w:r>
          </w:p>
        </w:tc>
      </w:tr>
      <w:tr w:rsidR="006F530D" w14:paraId="047BE439" w14:textId="77777777" w:rsidTr="00DD53FC">
        <w:tc>
          <w:tcPr>
            <w:tcW w:w="2268" w:type="dxa"/>
          </w:tcPr>
          <w:p w14:paraId="0559B95D" w14:textId="77777777" w:rsidR="006F530D" w:rsidRDefault="006F530D" w:rsidP="00DD53FC">
            <w:pPr>
              <w:pStyle w:val="Nidungvnbn"/>
              <w:ind w:firstLine="0"/>
            </w:pPr>
            <w:r>
              <w:t>Exception Flow</w:t>
            </w:r>
          </w:p>
        </w:tc>
        <w:tc>
          <w:tcPr>
            <w:tcW w:w="6514" w:type="dxa"/>
          </w:tcPr>
          <w:p w14:paraId="5E28E4C6" w14:textId="77777777" w:rsidR="006F530D" w:rsidRDefault="006F530D" w:rsidP="00DD53FC">
            <w:pPr>
              <w:pStyle w:val="Nidungvnbn"/>
              <w:ind w:firstLine="0"/>
            </w:pPr>
            <w:r>
              <w:t>Nếu hệ thống gặp lỗi kết nối:</w:t>
            </w:r>
          </w:p>
          <w:p w14:paraId="61DD5E6A" w14:textId="77777777" w:rsidR="006F530D" w:rsidRDefault="006F530D" w:rsidP="00DD53FC">
            <w:pPr>
              <w:pStyle w:val="Nidungvnbn"/>
              <w:ind w:firstLine="0"/>
            </w:pPr>
            <w:r>
              <w:t>Hệ thống hiển thị thông báo lỗi và yêu cầu người dùng thử lại sau.</w:t>
            </w:r>
          </w:p>
        </w:tc>
      </w:tr>
    </w:tbl>
    <w:p w14:paraId="2D2BC13B" w14:textId="065933C2" w:rsidR="006F530D" w:rsidRDefault="00A7774C" w:rsidP="00A7774C">
      <w:pPr>
        <w:pStyle w:val="Nidungvnbn"/>
        <w:ind w:left="720" w:firstLine="0"/>
        <w:jc w:val="center"/>
      </w:pPr>
      <w:r>
        <w:t>Bảng 2.3.4.11 Đặc tả chức năng truy cập trang</w:t>
      </w:r>
    </w:p>
    <w:p w14:paraId="3E7D2251" w14:textId="42B412AF" w:rsidR="006F530D" w:rsidRDefault="006F530D" w:rsidP="006F530D">
      <w:pPr>
        <w:pStyle w:val="Heading4"/>
      </w:pPr>
      <w:r>
        <w:t xml:space="preserve">Usecase </w:t>
      </w:r>
      <w:r w:rsidR="00A47DB5">
        <w:t>đánh giá sản phẩm</w:t>
      </w:r>
    </w:p>
    <w:tbl>
      <w:tblPr>
        <w:tblStyle w:val="TableGrid"/>
        <w:tblW w:w="0" w:type="auto"/>
        <w:tblInd w:w="-5" w:type="dxa"/>
        <w:tblLook w:val="04A0" w:firstRow="1" w:lastRow="0" w:firstColumn="1" w:lastColumn="0" w:noHBand="0" w:noVBand="1"/>
      </w:tblPr>
      <w:tblGrid>
        <w:gridCol w:w="2268"/>
        <w:gridCol w:w="6514"/>
      </w:tblGrid>
      <w:tr w:rsidR="006F530D" w14:paraId="2D36A4BA" w14:textId="77777777" w:rsidTr="00DD53FC">
        <w:tc>
          <w:tcPr>
            <w:tcW w:w="2268" w:type="dxa"/>
          </w:tcPr>
          <w:p w14:paraId="619A49ED" w14:textId="77777777" w:rsidR="006F530D" w:rsidRDefault="006F530D" w:rsidP="00DD53FC">
            <w:pPr>
              <w:pStyle w:val="Nidungvnbn"/>
              <w:ind w:firstLine="0"/>
            </w:pPr>
            <w:r>
              <w:t>Tên Usecase</w:t>
            </w:r>
          </w:p>
        </w:tc>
        <w:tc>
          <w:tcPr>
            <w:tcW w:w="6514" w:type="dxa"/>
          </w:tcPr>
          <w:p w14:paraId="7712F464" w14:textId="38AE5719" w:rsidR="006F530D" w:rsidRDefault="008277BE" w:rsidP="00DD53FC">
            <w:pPr>
              <w:pStyle w:val="Nidungvnbn"/>
              <w:ind w:firstLine="0"/>
            </w:pPr>
            <w:r>
              <w:t>Đánh giá sản phẩm</w:t>
            </w:r>
          </w:p>
        </w:tc>
      </w:tr>
      <w:tr w:rsidR="006F530D" w14:paraId="3CB89381" w14:textId="77777777" w:rsidTr="00DD53FC">
        <w:tc>
          <w:tcPr>
            <w:tcW w:w="2268" w:type="dxa"/>
          </w:tcPr>
          <w:p w14:paraId="245A4BEA" w14:textId="77777777" w:rsidR="006F530D" w:rsidRDefault="006F530D" w:rsidP="00DD53FC">
            <w:pPr>
              <w:pStyle w:val="Nidungvnbn"/>
              <w:ind w:firstLine="0"/>
            </w:pPr>
            <w:r>
              <w:t>Mô tả</w:t>
            </w:r>
          </w:p>
        </w:tc>
        <w:tc>
          <w:tcPr>
            <w:tcW w:w="6514" w:type="dxa"/>
          </w:tcPr>
          <w:p w14:paraId="371F0967" w14:textId="2E72E73F" w:rsidR="006F530D" w:rsidRPr="00925C8D" w:rsidRDefault="00A135A7" w:rsidP="00DD53FC">
            <w:pPr>
              <w:rPr>
                <w:sz w:val="26"/>
                <w:szCs w:val="26"/>
              </w:rPr>
            </w:pPr>
            <w:r w:rsidRPr="00A135A7">
              <w:rPr>
                <w:sz w:val="26"/>
                <w:szCs w:val="26"/>
              </w:rPr>
              <w:t>Use Case này mô tả quá trình người dùng đánh giá sản phẩm trên trang web bán nông sản.</w:t>
            </w:r>
          </w:p>
        </w:tc>
      </w:tr>
      <w:tr w:rsidR="006F530D" w14:paraId="742F8114" w14:textId="77777777" w:rsidTr="00DD53FC">
        <w:tc>
          <w:tcPr>
            <w:tcW w:w="2268" w:type="dxa"/>
          </w:tcPr>
          <w:p w14:paraId="0FFF8299" w14:textId="77777777" w:rsidR="006F530D" w:rsidRDefault="006F530D" w:rsidP="00DD53FC">
            <w:pPr>
              <w:pStyle w:val="Nidungvnbn"/>
              <w:ind w:firstLine="0"/>
            </w:pPr>
            <w:r>
              <w:t>Tác nhân chính</w:t>
            </w:r>
          </w:p>
        </w:tc>
        <w:tc>
          <w:tcPr>
            <w:tcW w:w="6514" w:type="dxa"/>
          </w:tcPr>
          <w:p w14:paraId="5841ED0A" w14:textId="77777777" w:rsidR="006F530D" w:rsidRDefault="006F530D" w:rsidP="00DD53FC">
            <w:pPr>
              <w:pStyle w:val="Nidungvnbn"/>
              <w:ind w:firstLine="0"/>
            </w:pPr>
            <w:r>
              <w:t>Người dùng</w:t>
            </w:r>
          </w:p>
        </w:tc>
      </w:tr>
      <w:tr w:rsidR="006F530D" w14:paraId="3567F760" w14:textId="77777777" w:rsidTr="00DD53FC">
        <w:tc>
          <w:tcPr>
            <w:tcW w:w="2268" w:type="dxa"/>
          </w:tcPr>
          <w:p w14:paraId="5D77E469" w14:textId="77777777" w:rsidR="006F530D" w:rsidRDefault="006F530D" w:rsidP="00DD53FC">
            <w:pPr>
              <w:pStyle w:val="Nidungvnbn"/>
              <w:ind w:firstLine="0"/>
            </w:pPr>
            <w:r>
              <w:t>Tác nhân phụ</w:t>
            </w:r>
          </w:p>
        </w:tc>
        <w:tc>
          <w:tcPr>
            <w:tcW w:w="6514" w:type="dxa"/>
          </w:tcPr>
          <w:p w14:paraId="5B826BA1" w14:textId="77777777" w:rsidR="006F530D" w:rsidRDefault="006F530D" w:rsidP="00DD53FC">
            <w:pPr>
              <w:pStyle w:val="Nidungvnbn"/>
              <w:ind w:firstLine="0"/>
            </w:pPr>
            <w:r>
              <w:t>Hệ thống</w:t>
            </w:r>
          </w:p>
        </w:tc>
      </w:tr>
      <w:tr w:rsidR="006F530D" w14:paraId="3DC3BBB3" w14:textId="77777777" w:rsidTr="00DD53FC">
        <w:tc>
          <w:tcPr>
            <w:tcW w:w="2268" w:type="dxa"/>
          </w:tcPr>
          <w:p w14:paraId="7089E953" w14:textId="77777777" w:rsidR="006F530D" w:rsidRDefault="006F530D" w:rsidP="00DD53FC">
            <w:pPr>
              <w:pStyle w:val="Nidungvnbn"/>
              <w:ind w:firstLine="0"/>
            </w:pPr>
            <w:r>
              <w:lastRenderedPageBreak/>
              <w:t>Trigger</w:t>
            </w:r>
          </w:p>
        </w:tc>
        <w:tc>
          <w:tcPr>
            <w:tcW w:w="6514" w:type="dxa"/>
          </w:tcPr>
          <w:p w14:paraId="75C911FB" w14:textId="09B2C083" w:rsidR="006F530D" w:rsidRPr="00925C8D" w:rsidRDefault="00A135A7" w:rsidP="00DD53FC">
            <w:pPr>
              <w:rPr>
                <w:sz w:val="26"/>
                <w:szCs w:val="26"/>
              </w:rPr>
            </w:pPr>
            <w:r w:rsidRPr="00A135A7">
              <w:rPr>
                <w:sz w:val="26"/>
                <w:szCs w:val="26"/>
              </w:rPr>
              <w:t>Người dùng muốn đánh giá một sản phẩm trên trang web.</w:t>
            </w:r>
          </w:p>
        </w:tc>
      </w:tr>
      <w:tr w:rsidR="006F530D" w14:paraId="5C8F89AE" w14:textId="77777777" w:rsidTr="00DD53FC">
        <w:tc>
          <w:tcPr>
            <w:tcW w:w="2268" w:type="dxa"/>
          </w:tcPr>
          <w:p w14:paraId="1904A310" w14:textId="77777777" w:rsidR="006F530D" w:rsidRDefault="006F530D" w:rsidP="00DD53FC">
            <w:pPr>
              <w:pStyle w:val="Nidungvnbn"/>
              <w:ind w:firstLine="0"/>
            </w:pPr>
            <w:r>
              <w:t>Pre-Condition</w:t>
            </w:r>
          </w:p>
        </w:tc>
        <w:tc>
          <w:tcPr>
            <w:tcW w:w="6514" w:type="dxa"/>
          </w:tcPr>
          <w:p w14:paraId="61F058E7" w14:textId="73662CAB" w:rsidR="006F530D" w:rsidRPr="00746EB2" w:rsidRDefault="00A135A7" w:rsidP="00DD53FC">
            <w:pPr>
              <w:rPr>
                <w:sz w:val="26"/>
                <w:szCs w:val="26"/>
              </w:rPr>
            </w:pPr>
            <w:r w:rsidRPr="00A135A7">
              <w:rPr>
                <w:sz w:val="26"/>
                <w:szCs w:val="26"/>
              </w:rPr>
              <w:t>Người dùng đã truy cập trang chi tiết sản phẩm hoặc đã mua sản phẩm.</w:t>
            </w:r>
          </w:p>
        </w:tc>
      </w:tr>
      <w:tr w:rsidR="006F530D" w14:paraId="5E54608B" w14:textId="77777777" w:rsidTr="00DD53FC">
        <w:tc>
          <w:tcPr>
            <w:tcW w:w="2268" w:type="dxa"/>
          </w:tcPr>
          <w:p w14:paraId="09A1CA68" w14:textId="77777777" w:rsidR="006F530D" w:rsidRDefault="006F530D" w:rsidP="00DD53FC">
            <w:pPr>
              <w:pStyle w:val="Nidungvnbn"/>
              <w:ind w:firstLine="0"/>
            </w:pPr>
            <w:r>
              <w:t>Post-Condition</w:t>
            </w:r>
          </w:p>
        </w:tc>
        <w:tc>
          <w:tcPr>
            <w:tcW w:w="6514" w:type="dxa"/>
          </w:tcPr>
          <w:p w14:paraId="1EDEA45E" w14:textId="56DFEF4C" w:rsidR="006F530D" w:rsidRPr="00925C8D" w:rsidRDefault="00A135A7" w:rsidP="00DD53FC">
            <w:pPr>
              <w:rPr>
                <w:sz w:val="26"/>
                <w:szCs w:val="26"/>
              </w:rPr>
            </w:pPr>
            <w:r w:rsidRPr="00A135A7">
              <w:rPr>
                <w:sz w:val="26"/>
                <w:szCs w:val="26"/>
              </w:rPr>
              <w:t>Đánh giá của người dùng đã được thêm vào và hiển thị công khai trên trang web.</w:t>
            </w:r>
          </w:p>
        </w:tc>
      </w:tr>
      <w:tr w:rsidR="006F530D" w14:paraId="40B1DCC9" w14:textId="77777777" w:rsidTr="00DD53FC">
        <w:tc>
          <w:tcPr>
            <w:tcW w:w="2268" w:type="dxa"/>
          </w:tcPr>
          <w:p w14:paraId="6608AFC0" w14:textId="77777777" w:rsidR="006F530D" w:rsidRDefault="006F530D" w:rsidP="00DD53FC">
            <w:pPr>
              <w:pStyle w:val="Nidungvnbn"/>
              <w:ind w:firstLine="0"/>
            </w:pPr>
            <w:r>
              <w:t>Basic Flow</w:t>
            </w:r>
          </w:p>
        </w:tc>
        <w:tc>
          <w:tcPr>
            <w:tcW w:w="6514" w:type="dxa"/>
          </w:tcPr>
          <w:p w14:paraId="64BF33B3" w14:textId="77777777" w:rsidR="00A135A7" w:rsidRDefault="00A135A7" w:rsidP="00A135A7">
            <w:pPr>
              <w:pStyle w:val="Nidungvnbn"/>
              <w:numPr>
                <w:ilvl w:val="0"/>
                <w:numId w:val="36"/>
              </w:numPr>
            </w:pPr>
            <w:r>
              <w:t>Người dùng truy cập vào trang chi tiết sản phẩm hoặc trang quản lý đơn hàng.</w:t>
            </w:r>
          </w:p>
          <w:p w14:paraId="162F3717" w14:textId="77777777" w:rsidR="00A135A7" w:rsidRDefault="00A135A7" w:rsidP="00A135A7">
            <w:pPr>
              <w:pStyle w:val="Nidungvnbn"/>
              <w:numPr>
                <w:ilvl w:val="0"/>
                <w:numId w:val="36"/>
              </w:numPr>
            </w:pPr>
            <w:r>
              <w:t>Người dùng chọn sản phẩm mà họ muốn đánh giá.</w:t>
            </w:r>
          </w:p>
          <w:p w14:paraId="2C6137C3" w14:textId="77777777" w:rsidR="00A135A7" w:rsidRDefault="00A135A7" w:rsidP="00A135A7">
            <w:pPr>
              <w:pStyle w:val="Nidungvnbn"/>
              <w:numPr>
                <w:ilvl w:val="0"/>
                <w:numId w:val="36"/>
              </w:numPr>
            </w:pPr>
            <w:r>
              <w:t>Người dùng chọn tùy chọn "Đánh giá sản phẩm" hoặc "Viết đánh giá".</w:t>
            </w:r>
          </w:p>
          <w:p w14:paraId="28A4F57B" w14:textId="77777777" w:rsidR="00A135A7" w:rsidRDefault="00A135A7" w:rsidP="00A135A7">
            <w:pPr>
              <w:pStyle w:val="Nidungvnbn"/>
              <w:numPr>
                <w:ilvl w:val="0"/>
                <w:numId w:val="36"/>
              </w:numPr>
            </w:pPr>
            <w:r>
              <w:t>Hệ thống hiển thị giao diện để người dùng nhập nội dung đánh giá và chọn số điểm đánh giá (nếu có).</w:t>
            </w:r>
          </w:p>
          <w:p w14:paraId="5B6A27A7" w14:textId="77777777" w:rsidR="00A135A7" w:rsidRDefault="00A135A7" w:rsidP="00A135A7">
            <w:pPr>
              <w:pStyle w:val="Nidungvnbn"/>
              <w:numPr>
                <w:ilvl w:val="0"/>
                <w:numId w:val="36"/>
              </w:numPr>
            </w:pPr>
            <w:r>
              <w:t>Người dùng nhập thông tin và nhấn nút "Gửi đánh giá".</w:t>
            </w:r>
          </w:p>
          <w:p w14:paraId="708F3359" w14:textId="128025CF" w:rsidR="006F530D" w:rsidRDefault="00A135A7" w:rsidP="00A135A7">
            <w:pPr>
              <w:pStyle w:val="Nidungvnbn"/>
              <w:numPr>
                <w:ilvl w:val="0"/>
                <w:numId w:val="36"/>
              </w:numPr>
            </w:pPr>
            <w:r>
              <w:t>Hệ thống lưu trữ đánh giá và hiển thị nó trên trang chi tiết sản phẩm.</w:t>
            </w:r>
          </w:p>
        </w:tc>
      </w:tr>
      <w:tr w:rsidR="006F530D" w14:paraId="10504811" w14:textId="77777777" w:rsidTr="00DD53FC">
        <w:tc>
          <w:tcPr>
            <w:tcW w:w="2268" w:type="dxa"/>
          </w:tcPr>
          <w:p w14:paraId="026FE3D0" w14:textId="77777777" w:rsidR="006F530D" w:rsidRDefault="006F530D" w:rsidP="00DD53FC">
            <w:pPr>
              <w:pStyle w:val="Nidungvnbn"/>
              <w:ind w:firstLine="0"/>
            </w:pPr>
            <w:r>
              <w:t>Alternative Flow</w:t>
            </w:r>
          </w:p>
        </w:tc>
        <w:tc>
          <w:tcPr>
            <w:tcW w:w="6514" w:type="dxa"/>
          </w:tcPr>
          <w:p w14:paraId="4AD6AE8E" w14:textId="77777777" w:rsidR="00A135A7" w:rsidRDefault="00A135A7" w:rsidP="00A135A7">
            <w:pPr>
              <w:pStyle w:val="Nidungvnbn"/>
              <w:ind w:firstLine="0"/>
            </w:pPr>
            <w:r>
              <w:t>Nếu người dùng muốn chỉnh sửa hoặc xóa đánh giá:</w:t>
            </w:r>
          </w:p>
          <w:p w14:paraId="5FEFDF24" w14:textId="28F367D6" w:rsidR="006F530D" w:rsidRDefault="00A135A7" w:rsidP="00A135A7">
            <w:pPr>
              <w:pStyle w:val="Nidungvnbn"/>
              <w:ind w:firstLine="0"/>
            </w:pPr>
            <w:r>
              <w:t>Người dùng có thể truy cập lại trang chi tiết sản phẩm và thực hiện thao tác chỉnh sửa hoặc xóa đánh giá.</w:t>
            </w:r>
          </w:p>
        </w:tc>
      </w:tr>
      <w:tr w:rsidR="006F530D" w14:paraId="16C788C2" w14:textId="77777777" w:rsidTr="00DD53FC">
        <w:tc>
          <w:tcPr>
            <w:tcW w:w="2268" w:type="dxa"/>
          </w:tcPr>
          <w:p w14:paraId="72E95B6F" w14:textId="77777777" w:rsidR="006F530D" w:rsidRDefault="006F530D" w:rsidP="00DD53FC">
            <w:pPr>
              <w:pStyle w:val="Nidungvnbn"/>
              <w:ind w:firstLine="0"/>
            </w:pPr>
            <w:r>
              <w:t>Exception Flow</w:t>
            </w:r>
          </w:p>
        </w:tc>
        <w:tc>
          <w:tcPr>
            <w:tcW w:w="6514" w:type="dxa"/>
          </w:tcPr>
          <w:p w14:paraId="3133E677" w14:textId="77777777" w:rsidR="00A135A7" w:rsidRDefault="00A135A7" w:rsidP="00A135A7">
            <w:pPr>
              <w:pStyle w:val="Nidungvnbn"/>
              <w:ind w:firstLine="0"/>
            </w:pPr>
            <w:r>
              <w:t>Nếu hệ thống gặp lỗi khi lưu trữ đánh giá:</w:t>
            </w:r>
          </w:p>
          <w:p w14:paraId="4260CDE4" w14:textId="2F1D3760" w:rsidR="006F530D" w:rsidRDefault="00A135A7" w:rsidP="00A135A7">
            <w:pPr>
              <w:pStyle w:val="Nidungvnbn"/>
              <w:ind w:firstLine="0"/>
            </w:pPr>
            <w:r>
              <w:t>Hệ thống hiển thị thông báo lỗi và yêu cầu người dùng thử lại sau</w:t>
            </w:r>
          </w:p>
        </w:tc>
      </w:tr>
    </w:tbl>
    <w:p w14:paraId="4D1836CC" w14:textId="1E99333C" w:rsidR="006F530D" w:rsidRDefault="00A7774C" w:rsidP="00A7774C">
      <w:pPr>
        <w:pStyle w:val="Nidungvnbn"/>
        <w:ind w:left="720" w:firstLine="0"/>
        <w:jc w:val="center"/>
      </w:pPr>
      <w:r>
        <w:t>Bảng 2.3.4.12 Đặc tả chức năng đánh giá sản phẩm</w:t>
      </w:r>
    </w:p>
    <w:p w14:paraId="764F4409" w14:textId="59F1F2CC" w:rsidR="00A0081A" w:rsidRDefault="00A0081A" w:rsidP="00A7774C">
      <w:pPr>
        <w:pStyle w:val="Nidungvnbn"/>
        <w:ind w:left="720" w:firstLine="0"/>
        <w:jc w:val="center"/>
      </w:pPr>
    </w:p>
    <w:p w14:paraId="31FC5ABF" w14:textId="393214AC" w:rsidR="00A0081A" w:rsidRDefault="00A0081A" w:rsidP="00A7774C">
      <w:pPr>
        <w:pStyle w:val="Nidungvnbn"/>
        <w:ind w:left="720" w:firstLine="0"/>
        <w:jc w:val="center"/>
      </w:pPr>
    </w:p>
    <w:p w14:paraId="514FE8AB" w14:textId="019DCE54" w:rsidR="00A0081A" w:rsidRDefault="00A0081A" w:rsidP="00A7774C">
      <w:pPr>
        <w:pStyle w:val="Nidungvnbn"/>
        <w:ind w:left="720" w:firstLine="0"/>
        <w:jc w:val="center"/>
      </w:pPr>
    </w:p>
    <w:p w14:paraId="1E0116B4" w14:textId="2AD0B4FC" w:rsidR="00A0081A" w:rsidRDefault="00A0081A" w:rsidP="00A7774C">
      <w:pPr>
        <w:pStyle w:val="Nidungvnbn"/>
        <w:ind w:left="720" w:firstLine="0"/>
        <w:jc w:val="center"/>
      </w:pPr>
    </w:p>
    <w:p w14:paraId="23BBF25D" w14:textId="7C4DAE90" w:rsidR="00A0081A" w:rsidRDefault="00A0081A" w:rsidP="00A7774C">
      <w:pPr>
        <w:pStyle w:val="Nidungvnbn"/>
        <w:ind w:left="720" w:firstLine="0"/>
        <w:jc w:val="center"/>
      </w:pPr>
    </w:p>
    <w:p w14:paraId="4B2ECB87" w14:textId="77777777" w:rsidR="00A0081A" w:rsidRDefault="00A0081A" w:rsidP="00A7774C">
      <w:pPr>
        <w:pStyle w:val="Nidungvnbn"/>
        <w:ind w:left="720" w:firstLine="0"/>
        <w:jc w:val="center"/>
      </w:pPr>
    </w:p>
    <w:p w14:paraId="2FE42FB0" w14:textId="45D24BB4" w:rsidR="006F530D" w:rsidRDefault="006F530D" w:rsidP="006F530D">
      <w:pPr>
        <w:pStyle w:val="Heading4"/>
      </w:pPr>
      <w:r>
        <w:lastRenderedPageBreak/>
        <w:t xml:space="preserve">Usecase </w:t>
      </w:r>
      <w:r w:rsidR="009020CF">
        <w:t>thanh toán</w:t>
      </w:r>
    </w:p>
    <w:tbl>
      <w:tblPr>
        <w:tblStyle w:val="TableGrid"/>
        <w:tblW w:w="0" w:type="auto"/>
        <w:tblInd w:w="-5" w:type="dxa"/>
        <w:tblLook w:val="04A0" w:firstRow="1" w:lastRow="0" w:firstColumn="1" w:lastColumn="0" w:noHBand="0" w:noVBand="1"/>
      </w:tblPr>
      <w:tblGrid>
        <w:gridCol w:w="2268"/>
        <w:gridCol w:w="6514"/>
      </w:tblGrid>
      <w:tr w:rsidR="006F530D" w14:paraId="385AD3EA" w14:textId="77777777" w:rsidTr="00DD53FC">
        <w:tc>
          <w:tcPr>
            <w:tcW w:w="2268" w:type="dxa"/>
          </w:tcPr>
          <w:p w14:paraId="600648CE" w14:textId="77777777" w:rsidR="006F530D" w:rsidRDefault="006F530D" w:rsidP="00DD53FC">
            <w:pPr>
              <w:pStyle w:val="Nidungvnbn"/>
              <w:ind w:firstLine="0"/>
            </w:pPr>
            <w:r>
              <w:t>Tên Usecase</w:t>
            </w:r>
          </w:p>
        </w:tc>
        <w:tc>
          <w:tcPr>
            <w:tcW w:w="6514" w:type="dxa"/>
          </w:tcPr>
          <w:p w14:paraId="6C23E6D1" w14:textId="77777777" w:rsidR="006F530D" w:rsidRDefault="006F530D" w:rsidP="00DD53FC">
            <w:pPr>
              <w:pStyle w:val="Nidungvnbn"/>
              <w:ind w:firstLine="0"/>
            </w:pPr>
            <w:r>
              <w:t>Tìm kiếm theo tên</w:t>
            </w:r>
          </w:p>
        </w:tc>
      </w:tr>
      <w:tr w:rsidR="006F530D" w14:paraId="1CA95332" w14:textId="77777777" w:rsidTr="00DD53FC">
        <w:tc>
          <w:tcPr>
            <w:tcW w:w="2268" w:type="dxa"/>
          </w:tcPr>
          <w:p w14:paraId="0F8098BE" w14:textId="77777777" w:rsidR="006F530D" w:rsidRDefault="006F530D" w:rsidP="00DD53FC">
            <w:pPr>
              <w:pStyle w:val="Nidungvnbn"/>
              <w:ind w:firstLine="0"/>
            </w:pPr>
            <w:r>
              <w:t>Mô tả</w:t>
            </w:r>
          </w:p>
        </w:tc>
        <w:tc>
          <w:tcPr>
            <w:tcW w:w="6514" w:type="dxa"/>
          </w:tcPr>
          <w:p w14:paraId="5370779B" w14:textId="3F4D1DCF" w:rsidR="006F530D" w:rsidRPr="00925C8D" w:rsidRDefault="00EE7CA5" w:rsidP="00DD53FC">
            <w:pPr>
              <w:rPr>
                <w:sz w:val="26"/>
                <w:szCs w:val="26"/>
              </w:rPr>
            </w:pPr>
            <w:r w:rsidRPr="00EE7CA5">
              <w:rPr>
                <w:sz w:val="26"/>
                <w:szCs w:val="26"/>
              </w:rPr>
              <w:t>Use Case này mô tả quá trình thanh toán đơn hàng trên trang web bán nông sản.</w:t>
            </w:r>
          </w:p>
        </w:tc>
      </w:tr>
      <w:tr w:rsidR="006F530D" w14:paraId="61BC624A" w14:textId="77777777" w:rsidTr="00DD53FC">
        <w:tc>
          <w:tcPr>
            <w:tcW w:w="2268" w:type="dxa"/>
          </w:tcPr>
          <w:p w14:paraId="26E96F7F" w14:textId="77777777" w:rsidR="006F530D" w:rsidRDefault="006F530D" w:rsidP="00DD53FC">
            <w:pPr>
              <w:pStyle w:val="Nidungvnbn"/>
              <w:ind w:firstLine="0"/>
            </w:pPr>
            <w:r>
              <w:t>Tác nhân chính</w:t>
            </w:r>
          </w:p>
        </w:tc>
        <w:tc>
          <w:tcPr>
            <w:tcW w:w="6514" w:type="dxa"/>
          </w:tcPr>
          <w:p w14:paraId="646715CE" w14:textId="77777777" w:rsidR="006F530D" w:rsidRDefault="006F530D" w:rsidP="00DD53FC">
            <w:pPr>
              <w:pStyle w:val="Nidungvnbn"/>
              <w:ind w:firstLine="0"/>
            </w:pPr>
            <w:r>
              <w:t>Người dùng</w:t>
            </w:r>
          </w:p>
        </w:tc>
      </w:tr>
      <w:tr w:rsidR="006F530D" w14:paraId="65C92B4C" w14:textId="77777777" w:rsidTr="00DD53FC">
        <w:tc>
          <w:tcPr>
            <w:tcW w:w="2268" w:type="dxa"/>
          </w:tcPr>
          <w:p w14:paraId="1313A4A6" w14:textId="77777777" w:rsidR="006F530D" w:rsidRDefault="006F530D" w:rsidP="00DD53FC">
            <w:pPr>
              <w:pStyle w:val="Nidungvnbn"/>
              <w:ind w:firstLine="0"/>
            </w:pPr>
            <w:r>
              <w:t>Tác nhân phụ</w:t>
            </w:r>
          </w:p>
        </w:tc>
        <w:tc>
          <w:tcPr>
            <w:tcW w:w="6514" w:type="dxa"/>
          </w:tcPr>
          <w:p w14:paraId="73A04021" w14:textId="77777777" w:rsidR="006F530D" w:rsidRDefault="006F530D" w:rsidP="00DD53FC">
            <w:pPr>
              <w:pStyle w:val="Nidungvnbn"/>
              <w:ind w:firstLine="0"/>
            </w:pPr>
            <w:r>
              <w:t>Hệ thống</w:t>
            </w:r>
          </w:p>
        </w:tc>
      </w:tr>
      <w:tr w:rsidR="006F530D" w14:paraId="6B8E15F1" w14:textId="77777777" w:rsidTr="00DD53FC">
        <w:tc>
          <w:tcPr>
            <w:tcW w:w="2268" w:type="dxa"/>
          </w:tcPr>
          <w:p w14:paraId="718EDF71" w14:textId="77777777" w:rsidR="006F530D" w:rsidRDefault="006F530D" w:rsidP="00DD53FC">
            <w:pPr>
              <w:pStyle w:val="Nidungvnbn"/>
              <w:ind w:firstLine="0"/>
            </w:pPr>
            <w:r>
              <w:t>Trigger</w:t>
            </w:r>
          </w:p>
        </w:tc>
        <w:tc>
          <w:tcPr>
            <w:tcW w:w="6514" w:type="dxa"/>
          </w:tcPr>
          <w:p w14:paraId="111EF448" w14:textId="65022181" w:rsidR="006F530D" w:rsidRPr="00925C8D" w:rsidRDefault="00EE7CA5" w:rsidP="00DD53FC">
            <w:pPr>
              <w:rPr>
                <w:sz w:val="26"/>
                <w:szCs w:val="26"/>
              </w:rPr>
            </w:pPr>
            <w:r w:rsidRPr="00EE7CA5">
              <w:rPr>
                <w:sz w:val="26"/>
                <w:szCs w:val="26"/>
              </w:rPr>
              <w:t>Người dùng muốn thanh toán cho đơn hàng trên trang web.</w:t>
            </w:r>
          </w:p>
        </w:tc>
      </w:tr>
      <w:tr w:rsidR="006F530D" w14:paraId="484553E0" w14:textId="77777777" w:rsidTr="00DD53FC">
        <w:tc>
          <w:tcPr>
            <w:tcW w:w="2268" w:type="dxa"/>
          </w:tcPr>
          <w:p w14:paraId="44ECA9B3" w14:textId="77777777" w:rsidR="006F530D" w:rsidRDefault="006F530D" w:rsidP="00DD53FC">
            <w:pPr>
              <w:pStyle w:val="Nidungvnbn"/>
              <w:ind w:firstLine="0"/>
            </w:pPr>
            <w:r>
              <w:t>Pre-Condition</w:t>
            </w:r>
          </w:p>
        </w:tc>
        <w:tc>
          <w:tcPr>
            <w:tcW w:w="6514" w:type="dxa"/>
          </w:tcPr>
          <w:p w14:paraId="46370847" w14:textId="602999AB" w:rsidR="006F530D" w:rsidRPr="00746EB2" w:rsidRDefault="00EE7CA5" w:rsidP="00DD53FC">
            <w:pPr>
              <w:rPr>
                <w:sz w:val="26"/>
                <w:szCs w:val="26"/>
              </w:rPr>
            </w:pPr>
            <w:r w:rsidRPr="00EE7CA5">
              <w:rPr>
                <w:sz w:val="26"/>
                <w:szCs w:val="26"/>
              </w:rPr>
              <w:t>Người dùng đã thêm sản phẩm vào giỏ hàng và đã đăng nhập vào tài khoản.</w:t>
            </w:r>
          </w:p>
        </w:tc>
      </w:tr>
      <w:tr w:rsidR="006F530D" w14:paraId="45CE87B5" w14:textId="77777777" w:rsidTr="00DD53FC">
        <w:tc>
          <w:tcPr>
            <w:tcW w:w="2268" w:type="dxa"/>
          </w:tcPr>
          <w:p w14:paraId="26AF882D" w14:textId="77777777" w:rsidR="006F530D" w:rsidRDefault="006F530D" w:rsidP="00DD53FC">
            <w:pPr>
              <w:pStyle w:val="Nidungvnbn"/>
              <w:ind w:firstLine="0"/>
            </w:pPr>
            <w:r>
              <w:t>Post-Condition</w:t>
            </w:r>
          </w:p>
        </w:tc>
        <w:tc>
          <w:tcPr>
            <w:tcW w:w="6514" w:type="dxa"/>
          </w:tcPr>
          <w:p w14:paraId="3707EAFC" w14:textId="14ACC3CF" w:rsidR="006F530D" w:rsidRPr="00925C8D" w:rsidRDefault="00EE7CA5" w:rsidP="00DD53FC">
            <w:pPr>
              <w:rPr>
                <w:sz w:val="26"/>
                <w:szCs w:val="26"/>
              </w:rPr>
            </w:pPr>
            <w:r w:rsidRPr="00EE7CA5">
              <w:rPr>
                <w:sz w:val="26"/>
                <w:szCs w:val="26"/>
              </w:rPr>
              <w:t>Đơn hàng đã được thanh toán thành công và người dùng nhận được thông báo xác nhận.</w:t>
            </w:r>
          </w:p>
        </w:tc>
      </w:tr>
      <w:tr w:rsidR="006F530D" w14:paraId="2352D842" w14:textId="77777777" w:rsidTr="00DD53FC">
        <w:tc>
          <w:tcPr>
            <w:tcW w:w="2268" w:type="dxa"/>
          </w:tcPr>
          <w:p w14:paraId="1F391382" w14:textId="77777777" w:rsidR="006F530D" w:rsidRDefault="006F530D" w:rsidP="00DD53FC">
            <w:pPr>
              <w:pStyle w:val="Nidungvnbn"/>
              <w:ind w:firstLine="0"/>
            </w:pPr>
            <w:r>
              <w:t>Basic Flow</w:t>
            </w:r>
          </w:p>
        </w:tc>
        <w:tc>
          <w:tcPr>
            <w:tcW w:w="6514" w:type="dxa"/>
          </w:tcPr>
          <w:p w14:paraId="65DCABB3" w14:textId="77777777" w:rsidR="00EE7CA5" w:rsidRDefault="00EE7CA5" w:rsidP="00EE7CA5">
            <w:pPr>
              <w:pStyle w:val="Nidungvnbn"/>
              <w:numPr>
                <w:ilvl w:val="0"/>
                <w:numId w:val="37"/>
              </w:numPr>
            </w:pPr>
            <w:r>
              <w:t>Người dùng truy cập vào trang giỏ hàng và chọn tùy chọn "Thanh toán" hoặc "Tiến hành thanh toán".</w:t>
            </w:r>
          </w:p>
          <w:p w14:paraId="5DB3EBEF" w14:textId="77777777" w:rsidR="00EE7CA5" w:rsidRDefault="00EE7CA5" w:rsidP="00EE7CA5">
            <w:pPr>
              <w:pStyle w:val="Nidungvnbn"/>
              <w:numPr>
                <w:ilvl w:val="0"/>
                <w:numId w:val="37"/>
              </w:numPr>
            </w:pPr>
            <w:r>
              <w:t>Hệ thống hiển thị giao diện thanh toán với các phương thức thanh toán khả dụng.</w:t>
            </w:r>
          </w:p>
          <w:p w14:paraId="5A6F1DF8" w14:textId="77777777" w:rsidR="00EE7CA5" w:rsidRDefault="00EE7CA5" w:rsidP="00EE7CA5">
            <w:pPr>
              <w:pStyle w:val="Nidungvnbn"/>
              <w:numPr>
                <w:ilvl w:val="0"/>
                <w:numId w:val="37"/>
              </w:numPr>
            </w:pPr>
            <w:r>
              <w:t>Người dùng chọn phương thức thanh toán và nhập thông tin thanh toán (nếu cần).</w:t>
            </w:r>
          </w:p>
          <w:p w14:paraId="73DD8D61" w14:textId="77777777" w:rsidR="00EE7CA5" w:rsidRDefault="00EE7CA5" w:rsidP="00EE7CA5">
            <w:pPr>
              <w:pStyle w:val="Nidungvnbn"/>
              <w:numPr>
                <w:ilvl w:val="0"/>
                <w:numId w:val="37"/>
              </w:numPr>
            </w:pPr>
            <w:r>
              <w:t>Người dùng xác nhận thanh toán và nhấn nút "Thanh toán".</w:t>
            </w:r>
          </w:p>
          <w:p w14:paraId="1585BDB9" w14:textId="77777777" w:rsidR="00EE7CA5" w:rsidRDefault="00EE7CA5" w:rsidP="00EE7CA5">
            <w:pPr>
              <w:pStyle w:val="Nidungvnbn"/>
              <w:numPr>
                <w:ilvl w:val="0"/>
                <w:numId w:val="37"/>
              </w:numPr>
            </w:pPr>
            <w:r>
              <w:t>Hệ thống xử lý thanh toán và cập nhật trạng thái của đơn hàng.</w:t>
            </w:r>
          </w:p>
          <w:p w14:paraId="54C1A139" w14:textId="46CC22DF" w:rsidR="006F530D" w:rsidRDefault="00EE7CA5" w:rsidP="00EE7CA5">
            <w:pPr>
              <w:pStyle w:val="Nidungvnbn"/>
              <w:numPr>
                <w:ilvl w:val="0"/>
                <w:numId w:val="37"/>
              </w:numPr>
            </w:pPr>
            <w:r>
              <w:t>Người dùng nhận được thông báo xác nhận thanh toán và thông tin về đơn hàng.</w:t>
            </w:r>
          </w:p>
        </w:tc>
      </w:tr>
      <w:tr w:rsidR="006F530D" w14:paraId="3155743E" w14:textId="77777777" w:rsidTr="00DD53FC">
        <w:tc>
          <w:tcPr>
            <w:tcW w:w="2268" w:type="dxa"/>
          </w:tcPr>
          <w:p w14:paraId="3C3F1991" w14:textId="77777777" w:rsidR="006F530D" w:rsidRDefault="006F530D" w:rsidP="00DD53FC">
            <w:pPr>
              <w:pStyle w:val="Nidungvnbn"/>
              <w:ind w:firstLine="0"/>
            </w:pPr>
            <w:r>
              <w:t>Alternative Flow</w:t>
            </w:r>
          </w:p>
        </w:tc>
        <w:tc>
          <w:tcPr>
            <w:tcW w:w="6514" w:type="dxa"/>
          </w:tcPr>
          <w:p w14:paraId="50CD0106" w14:textId="77777777" w:rsidR="00EE7CA5" w:rsidRDefault="00EE7CA5" w:rsidP="00EE7CA5">
            <w:pPr>
              <w:pStyle w:val="Nidungvnbn"/>
              <w:ind w:firstLine="0"/>
            </w:pPr>
            <w:r>
              <w:t>Nếu người dùng muốn hủy bỏ thanh toán:</w:t>
            </w:r>
          </w:p>
          <w:p w14:paraId="246E2A32" w14:textId="63AD29FB" w:rsidR="006F530D" w:rsidRDefault="00EE7CA5" w:rsidP="00EE7CA5">
            <w:pPr>
              <w:pStyle w:val="Nidungvnbn"/>
              <w:ind w:firstLine="0"/>
            </w:pPr>
            <w:r>
              <w:t>Người dùng có thể chọn tùy chọn "Hủy bỏ" hoặc quay lại trang giỏ hàng để chỉnh sửa đơn hàng.</w:t>
            </w:r>
          </w:p>
        </w:tc>
      </w:tr>
      <w:tr w:rsidR="006F530D" w14:paraId="24256E8B" w14:textId="77777777" w:rsidTr="00DD53FC">
        <w:tc>
          <w:tcPr>
            <w:tcW w:w="2268" w:type="dxa"/>
          </w:tcPr>
          <w:p w14:paraId="36592B37" w14:textId="77777777" w:rsidR="006F530D" w:rsidRDefault="006F530D" w:rsidP="00DD53FC">
            <w:pPr>
              <w:pStyle w:val="Nidungvnbn"/>
              <w:ind w:firstLine="0"/>
            </w:pPr>
            <w:r>
              <w:t>Exception Flow</w:t>
            </w:r>
          </w:p>
        </w:tc>
        <w:tc>
          <w:tcPr>
            <w:tcW w:w="6514" w:type="dxa"/>
          </w:tcPr>
          <w:p w14:paraId="5CDB16F3" w14:textId="77777777" w:rsidR="00EE7CA5" w:rsidRDefault="00EE7CA5" w:rsidP="00EE7CA5">
            <w:pPr>
              <w:pStyle w:val="Nidungvnbn"/>
              <w:ind w:firstLine="0"/>
            </w:pPr>
            <w:r>
              <w:t>Nếu phương thức thanh toán không thành công hoặc có lỗi:</w:t>
            </w:r>
          </w:p>
          <w:p w14:paraId="29BF1F6D" w14:textId="5C0C481C" w:rsidR="006F530D" w:rsidRDefault="00EE7CA5" w:rsidP="00EE7CA5">
            <w:pPr>
              <w:pStyle w:val="Nidungvnbn"/>
              <w:ind w:firstLine="0"/>
            </w:pPr>
            <w:r>
              <w:lastRenderedPageBreak/>
              <w:t>Hệ thống hiển thị thông báo lỗi và yêu cầu người dùng thử lại hoặc chọn phương thức thanh toán khác.</w:t>
            </w:r>
          </w:p>
        </w:tc>
      </w:tr>
    </w:tbl>
    <w:p w14:paraId="20C3FD44" w14:textId="5D42C9FD" w:rsidR="00A0081A" w:rsidRDefault="000D5413" w:rsidP="00A0081A">
      <w:pPr>
        <w:pStyle w:val="Nidungvnbn"/>
        <w:ind w:left="720" w:firstLine="0"/>
        <w:jc w:val="center"/>
      </w:pPr>
      <w:r>
        <w:lastRenderedPageBreak/>
        <w:t>Bảng 2.3.4.13 Đặc tả chức năng thanh toán</w:t>
      </w:r>
    </w:p>
    <w:p w14:paraId="76842CA4" w14:textId="6E124035" w:rsidR="006F530D" w:rsidRDefault="006F530D" w:rsidP="006F530D">
      <w:pPr>
        <w:pStyle w:val="Heading4"/>
      </w:pPr>
      <w:r>
        <w:t xml:space="preserve">Usecase </w:t>
      </w:r>
      <w:r w:rsidR="0064124D">
        <w:t xml:space="preserve">quản lý </w:t>
      </w:r>
      <w:r w:rsidR="00555524">
        <w:t>báo cáo</w:t>
      </w:r>
    </w:p>
    <w:tbl>
      <w:tblPr>
        <w:tblStyle w:val="TableGrid"/>
        <w:tblW w:w="0" w:type="auto"/>
        <w:tblInd w:w="-5" w:type="dxa"/>
        <w:tblLook w:val="04A0" w:firstRow="1" w:lastRow="0" w:firstColumn="1" w:lastColumn="0" w:noHBand="0" w:noVBand="1"/>
      </w:tblPr>
      <w:tblGrid>
        <w:gridCol w:w="2268"/>
        <w:gridCol w:w="6514"/>
      </w:tblGrid>
      <w:tr w:rsidR="006F530D" w14:paraId="4CA829BB" w14:textId="77777777" w:rsidTr="00DD53FC">
        <w:tc>
          <w:tcPr>
            <w:tcW w:w="2268" w:type="dxa"/>
          </w:tcPr>
          <w:p w14:paraId="47B17674" w14:textId="77777777" w:rsidR="006F530D" w:rsidRDefault="006F530D" w:rsidP="00DD53FC">
            <w:pPr>
              <w:pStyle w:val="Nidungvnbn"/>
              <w:ind w:firstLine="0"/>
            </w:pPr>
            <w:r>
              <w:t>Tên Usecase</w:t>
            </w:r>
          </w:p>
        </w:tc>
        <w:tc>
          <w:tcPr>
            <w:tcW w:w="6514" w:type="dxa"/>
          </w:tcPr>
          <w:p w14:paraId="7E1A291D" w14:textId="466D3782" w:rsidR="006F530D" w:rsidRDefault="00CC622C" w:rsidP="00DD53FC">
            <w:pPr>
              <w:pStyle w:val="Nidungvnbn"/>
              <w:ind w:firstLine="0"/>
            </w:pPr>
            <w:r>
              <w:t xml:space="preserve">Quản lý </w:t>
            </w:r>
            <w:r w:rsidR="00555524">
              <w:t>báo cáo</w:t>
            </w:r>
          </w:p>
        </w:tc>
      </w:tr>
      <w:tr w:rsidR="006F530D" w14:paraId="13E17228" w14:textId="77777777" w:rsidTr="00DD53FC">
        <w:tc>
          <w:tcPr>
            <w:tcW w:w="2268" w:type="dxa"/>
          </w:tcPr>
          <w:p w14:paraId="6A55CFDC" w14:textId="77777777" w:rsidR="006F530D" w:rsidRDefault="006F530D" w:rsidP="00DD53FC">
            <w:pPr>
              <w:pStyle w:val="Nidungvnbn"/>
              <w:ind w:firstLine="0"/>
            </w:pPr>
            <w:r>
              <w:t>Mô tả</w:t>
            </w:r>
          </w:p>
        </w:tc>
        <w:tc>
          <w:tcPr>
            <w:tcW w:w="6514" w:type="dxa"/>
          </w:tcPr>
          <w:p w14:paraId="79141E75" w14:textId="678638EB" w:rsidR="006F530D" w:rsidRPr="00925C8D" w:rsidRDefault="005B6C10" w:rsidP="00DD53FC">
            <w:pPr>
              <w:rPr>
                <w:sz w:val="26"/>
                <w:szCs w:val="26"/>
              </w:rPr>
            </w:pPr>
            <w:r w:rsidRPr="005B6C10">
              <w:rPr>
                <w:sz w:val="26"/>
                <w:szCs w:val="26"/>
              </w:rPr>
              <w:t>Use Case này mô tả quá trình quản lý và xem báo cáo trên trang web bán nông sản.</w:t>
            </w:r>
          </w:p>
        </w:tc>
      </w:tr>
      <w:tr w:rsidR="006F530D" w14:paraId="193DA05B" w14:textId="77777777" w:rsidTr="00DD53FC">
        <w:tc>
          <w:tcPr>
            <w:tcW w:w="2268" w:type="dxa"/>
          </w:tcPr>
          <w:p w14:paraId="4AE5218D" w14:textId="77777777" w:rsidR="006F530D" w:rsidRDefault="006F530D" w:rsidP="00DD53FC">
            <w:pPr>
              <w:pStyle w:val="Nidungvnbn"/>
              <w:ind w:firstLine="0"/>
            </w:pPr>
            <w:r>
              <w:t>Tác nhân chính</w:t>
            </w:r>
          </w:p>
        </w:tc>
        <w:tc>
          <w:tcPr>
            <w:tcW w:w="6514" w:type="dxa"/>
          </w:tcPr>
          <w:p w14:paraId="534500D4" w14:textId="01188F4E" w:rsidR="006F530D" w:rsidRDefault="005B6C10" w:rsidP="00DD53FC">
            <w:pPr>
              <w:pStyle w:val="Nidungvnbn"/>
              <w:ind w:firstLine="0"/>
            </w:pPr>
            <w:r>
              <w:t>Quản trị viên</w:t>
            </w:r>
          </w:p>
        </w:tc>
      </w:tr>
      <w:tr w:rsidR="006F530D" w14:paraId="6CF3B201" w14:textId="77777777" w:rsidTr="00DD53FC">
        <w:tc>
          <w:tcPr>
            <w:tcW w:w="2268" w:type="dxa"/>
          </w:tcPr>
          <w:p w14:paraId="6C3D86A4" w14:textId="77777777" w:rsidR="006F530D" w:rsidRDefault="006F530D" w:rsidP="00DD53FC">
            <w:pPr>
              <w:pStyle w:val="Nidungvnbn"/>
              <w:ind w:firstLine="0"/>
            </w:pPr>
            <w:r>
              <w:t>Tác nhân phụ</w:t>
            </w:r>
          </w:p>
        </w:tc>
        <w:tc>
          <w:tcPr>
            <w:tcW w:w="6514" w:type="dxa"/>
          </w:tcPr>
          <w:p w14:paraId="0F633BA4" w14:textId="77777777" w:rsidR="006F530D" w:rsidRDefault="006F530D" w:rsidP="00DD53FC">
            <w:pPr>
              <w:pStyle w:val="Nidungvnbn"/>
              <w:ind w:firstLine="0"/>
            </w:pPr>
            <w:r>
              <w:t>Hệ thống</w:t>
            </w:r>
          </w:p>
        </w:tc>
      </w:tr>
      <w:tr w:rsidR="006F530D" w14:paraId="609BCEEC" w14:textId="77777777" w:rsidTr="00DD53FC">
        <w:tc>
          <w:tcPr>
            <w:tcW w:w="2268" w:type="dxa"/>
          </w:tcPr>
          <w:p w14:paraId="5C00CFBD" w14:textId="77777777" w:rsidR="006F530D" w:rsidRDefault="006F530D" w:rsidP="00DD53FC">
            <w:pPr>
              <w:pStyle w:val="Nidungvnbn"/>
              <w:ind w:firstLine="0"/>
            </w:pPr>
            <w:r>
              <w:t>Trigger</w:t>
            </w:r>
          </w:p>
        </w:tc>
        <w:tc>
          <w:tcPr>
            <w:tcW w:w="6514" w:type="dxa"/>
          </w:tcPr>
          <w:p w14:paraId="262E7DC6" w14:textId="2C3089A6" w:rsidR="006F530D" w:rsidRPr="00925C8D" w:rsidRDefault="00A611A2" w:rsidP="00DD53FC">
            <w:pPr>
              <w:rPr>
                <w:sz w:val="26"/>
                <w:szCs w:val="26"/>
              </w:rPr>
            </w:pPr>
            <w:r w:rsidRPr="00A611A2">
              <w:rPr>
                <w:sz w:val="26"/>
                <w:szCs w:val="26"/>
              </w:rPr>
              <w:t>Quản trị viên muốn xem hoặc tạo báo cáo trên trang web.</w:t>
            </w:r>
          </w:p>
        </w:tc>
      </w:tr>
      <w:tr w:rsidR="006F530D" w14:paraId="1A70A746" w14:textId="77777777" w:rsidTr="00DD53FC">
        <w:tc>
          <w:tcPr>
            <w:tcW w:w="2268" w:type="dxa"/>
          </w:tcPr>
          <w:p w14:paraId="545E2433" w14:textId="77777777" w:rsidR="006F530D" w:rsidRDefault="006F530D" w:rsidP="00DD53FC">
            <w:pPr>
              <w:pStyle w:val="Nidungvnbn"/>
              <w:ind w:firstLine="0"/>
            </w:pPr>
            <w:r>
              <w:t>Pre-Condition</w:t>
            </w:r>
          </w:p>
        </w:tc>
        <w:tc>
          <w:tcPr>
            <w:tcW w:w="6514" w:type="dxa"/>
          </w:tcPr>
          <w:p w14:paraId="3A9FAB05" w14:textId="3E36BC1A" w:rsidR="006F530D" w:rsidRPr="00746EB2" w:rsidRDefault="00A611A2" w:rsidP="00DD53FC">
            <w:pPr>
              <w:rPr>
                <w:sz w:val="26"/>
                <w:szCs w:val="26"/>
              </w:rPr>
            </w:pPr>
            <w:r w:rsidRPr="00A611A2">
              <w:rPr>
                <w:sz w:val="26"/>
                <w:szCs w:val="26"/>
              </w:rPr>
              <w:t>Quản trị viên đã đăng nhập vào tài khoản quản trị trên trang web.</w:t>
            </w:r>
          </w:p>
        </w:tc>
      </w:tr>
      <w:tr w:rsidR="006F530D" w14:paraId="7FF367E9" w14:textId="77777777" w:rsidTr="00DD53FC">
        <w:tc>
          <w:tcPr>
            <w:tcW w:w="2268" w:type="dxa"/>
          </w:tcPr>
          <w:p w14:paraId="6ECDF4B4" w14:textId="77777777" w:rsidR="006F530D" w:rsidRDefault="006F530D" w:rsidP="00DD53FC">
            <w:pPr>
              <w:pStyle w:val="Nidungvnbn"/>
              <w:ind w:firstLine="0"/>
            </w:pPr>
            <w:r>
              <w:t>Post-Condition</w:t>
            </w:r>
          </w:p>
        </w:tc>
        <w:tc>
          <w:tcPr>
            <w:tcW w:w="6514" w:type="dxa"/>
          </w:tcPr>
          <w:p w14:paraId="6E319A25" w14:textId="49FF8938" w:rsidR="006F530D" w:rsidRPr="00925C8D" w:rsidRDefault="00A82BAD" w:rsidP="00DD53FC">
            <w:pPr>
              <w:rPr>
                <w:sz w:val="26"/>
                <w:szCs w:val="26"/>
              </w:rPr>
            </w:pPr>
            <w:r w:rsidRPr="00A82BAD">
              <w:rPr>
                <w:sz w:val="26"/>
                <w:szCs w:val="26"/>
              </w:rPr>
              <w:t>Quản trị viên đã xem hoặc tạo báo cáo thành công.</w:t>
            </w:r>
          </w:p>
        </w:tc>
      </w:tr>
      <w:tr w:rsidR="006F530D" w14:paraId="24EECAFE" w14:textId="77777777" w:rsidTr="00DD53FC">
        <w:tc>
          <w:tcPr>
            <w:tcW w:w="2268" w:type="dxa"/>
          </w:tcPr>
          <w:p w14:paraId="37E65A32" w14:textId="77777777" w:rsidR="006F530D" w:rsidRDefault="006F530D" w:rsidP="00DD53FC">
            <w:pPr>
              <w:pStyle w:val="Nidungvnbn"/>
              <w:ind w:firstLine="0"/>
            </w:pPr>
            <w:r>
              <w:t>Basic Flow</w:t>
            </w:r>
          </w:p>
        </w:tc>
        <w:tc>
          <w:tcPr>
            <w:tcW w:w="6514" w:type="dxa"/>
          </w:tcPr>
          <w:p w14:paraId="0D0F3EEA" w14:textId="77777777" w:rsidR="00A82BAD" w:rsidRDefault="00A82BAD" w:rsidP="00A82BAD">
            <w:pPr>
              <w:pStyle w:val="Nidungvnbn"/>
              <w:numPr>
                <w:ilvl w:val="0"/>
                <w:numId w:val="38"/>
              </w:numPr>
            </w:pPr>
            <w:r>
              <w:t>Quản trị viên truy cập vào trang quản lý báo cáo trên trang web.</w:t>
            </w:r>
          </w:p>
          <w:p w14:paraId="1CED44A4" w14:textId="77777777" w:rsidR="00A82BAD" w:rsidRDefault="00A82BAD" w:rsidP="00A82BAD">
            <w:pPr>
              <w:pStyle w:val="Nidungvnbn"/>
              <w:numPr>
                <w:ilvl w:val="0"/>
                <w:numId w:val="38"/>
              </w:numPr>
            </w:pPr>
            <w:r>
              <w:t>Hệ thống hiển thị danh sách các báo cáo có sẵn hoặc các tùy chọn để tạo báo cáo mới.</w:t>
            </w:r>
          </w:p>
          <w:p w14:paraId="556F12CE" w14:textId="77777777" w:rsidR="00A82BAD" w:rsidRDefault="00A82BAD" w:rsidP="00A82BAD">
            <w:pPr>
              <w:pStyle w:val="Nidungvnbn"/>
              <w:numPr>
                <w:ilvl w:val="0"/>
                <w:numId w:val="38"/>
              </w:numPr>
            </w:pPr>
            <w:r>
              <w:t>Quản trị viên chọn báo cáo mà họ muốn xem hoặc tạo.</w:t>
            </w:r>
          </w:p>
          <w:p w14:paraId="213150C4" w14:textId="77777777" w:rsidR="00A82BAD" w:rsidRDefault="00A82BAD" w:rsidP="00A82BAD">
            <w:pPr>
              <w:pStyle w:val="Nidungvnbn"/>
              <w:numPr>
                <w:ilvl w:val="0"/>
                <w:numId w:val="38"/>
              </w:numPr>
            </w:pPr>
            <w:r>
              <w:t>Hệ thống hiển thị nội dung của báo cáo, bao gồm các biểu đồ, bảng, hoặc thông tin liên quan.</w:t>
            </w:r>
          </w:p>
          <w:p w14:paraId="7347CF76" w14:textId="7BF42034" w:rsidR="006F530D" w:rsidRDefault="00A82BAD" w:rsidP="00A82BAD">
            <w:pPr>
              <w:pStyle w:val="Nidungvnbn"/>
              <w:numPr>
                <w:ilvl w:val="0"/>
                <w:numId w:val="38"/>
              </w:numPr>
            </w:pPr>
            <w:r>
              <w:t>Quản trị viên có thể tùy chỉnh hoặc lưu báo cáo nếu cần.</w:t>
            </w:r>
          </w:p>
        </w:tc>
      </w:tr>
      <w:tr w:rsidR="006F530D" w14:paraId="695F0FAF" w14:textId="77777777" w:rsidTr="00DD53FC">
        <w:tc>
          <w:tcPr>
            <w:tcW w:w="2268" w:type="dxa"/>
          </w:tcPr>
          <w:p w14:paraId="77EE461D" w14:textId="77777777" w:rsidR="006F530D" w:rsidRDefault="006F530D" w:rsidP="00DD53FC">
            <w:pPr>
              <w:pStyle w:val="Nidungvnbn"/>
              <w:ind w:firstLine="0"/>
            </w:pPr>
            <w:r>
              <w:t>Alternative Flow</w:t>
            </w:r>
          </w:p>
        </w:tc>
        <w:tc>
          <w:tcPr>
            <w:tcW w:w="6514" w:type="dxa"/>
          </w:tcPr>
          <w:p w14:paraId="1504C333" w14:textId="77777777" w:rsidR="00A82BAD" w:rsidRDefault="00A82BAD" w:rsidP="00A82BAD">
            <w:pPr>
              <w:pStyle w:val="Nidungvnbn"/>
              <w:ind w:firstLine="0"/>
            </w:pPr>
            <w:r>
              <w:t>Nếu không có báo cáo nào có sẵn hoặc quản trị viên muốn tạo báo cáo mới:</w:t>
            </w:r>
          </w:p>
          <w:p w14:paraId="52C1A18A" w14:textId="72C12D21" w:rsidR="006F530D" w:rsidRDefault="00A82BAD" w:rsidP="00A82BAD">
            <w:pPr>
              <w:pStyle w:val="Nidungvnbn"/>
              <w:ind w:firstLine="0"/>
            </w:pPr>
            <w:r>
              <w:t>Quản trị viên chọn tùy chọn "Tạo báo cáo mới" và điền thông tin cần thiết để tạo báo cáo.</w:t>
            </w:r>
          </w:p>
        </w:tc>
      </w:tr>
      <w:tr w:rsidR="006F530D" w14:paraId="095FDAC1" w14:textId="77777777" w:rsidTr="00DD53FC">
        <w:tc>
          <w:tcPr>
            <w:tcW w:w="2268" w:type="dxa"/>
          </w:tcPr>
          <w:p w14:paraId="7EE9A3A2" w14:textId="77777777" w:rsidR="006F530D" w:rsidRDefault="006F530D" w:rsidP="00DD53FC">
            <w:pPr>
              <w:pStyle w:val="Nidungvnbn"/>
              <w:ind w:firstLine="0"/>
            </w:pPr>
            <w:r>
              <w:t>Exception Flow</w:t>
            </w:r>
          </w:p>
        </w:tc>
        <w:tc>
          <w:tcPr>
            <w:tcW w:w="6514" w:type="dxa"/>
          </w:tcPr>
          <w:p w14:paraId="183E02B6" w14:textId="77777777" w:rsidR="00A82BAD" w:rsidRDefault="00A82BAD" w:rsidP="00A82BAD">
            <w:pPr>
              <w:pStyle w:val="Nidungvnbn"/>
              <w:ind w:firstLine="0"/>
            </w:pPr>
            <w:r>
              <w:t>Nếu hệ thống gặp lỗi khi tạo hoặc xem báo cáo:</w:t>
            </w:r>
          </w:p>
          <w:p w14:paraId="3DC6A976" w14:textId="1DFAB77E" w:rsidR="006F530D" w:rsidRDefault="00A82BAD" w:rsidP="00A82BAD">
            <w:pPr>
              <w:pStyle w:val="Nidungvnbn"/>
              <w:ind w:firstLine="0"/>
            </w:pPr>
            <w:r>
              <w:lastRenderedPageBreak/>
              <w:t>Hệ thống hiển thị thông báo lỗi và yêu cầu quản trị viên thử lại sau.</w:t>
            </w:r>
          </w:p>
        </w:tc>
      </w:tr>
    </w:tbl>
    <w:p w14:paraId="09E0ED1D" w14:textId="664BE7D8" w:rsidR="00A0081A" w:rsidRDefault="00067D07" w:rsidP="00A0081A">
      <w:pPr>
        <w:pStyle w:val="Nidungvnbn"/>
        <w:ind w:left="720" w:firstLine="0"/>
        <w:jc w:val="center"/>
      </w:pPr>
      <w:r>
        <w:lastRenderedPageBreak/>
        <w:t>Bảng 2.3.4.14 Đặc tả chức năng quản lý báo cáo</w:t>
      </w:r>
    </w:p>
    <w:p w14:paraId="49137693" w14:textId="0B54D264" w:rsidR="006F530D" w:rsidRDefault="006F530D" w:rsidP="006F530D">
      <w:pPr>
        <w:pStyle w:val="Heading4"/>
      </w:pPr>
      <w:r>
        <w:t xml:space="preserve">Usecase </w:t>
      </w:r>
      <w:r w:rsidR="00725203">
        <w:t>quản lý đơn hàng</w:t>
      </w:r>
    </w:p>
    <w:tbl>
      <w:tblPr>
        <w:tblStyle w:val="TableGrid"/>
        <w:tblW w:w="0" w:type="auto"/>
        <w:tblInd w:w="-5" w:type="dxa"/>
        <w:tblLook w:val="04A0" w:firstRow="1" w:lastRow="0" w:firstColumn="1" w:lastColumn="0" w:noHBand="0" w:noVBand="1"/>
      </w:tblPr>
      <w:tblGrid>
        <w:gridCol w:w="2268"/>
        <w:gridCol w:w="6514"/>
      </w:tblGrid>
      <w:tr w:rsidR="006F530D" w14:paraId="77F33A97" w14:textId="77777777" w:rsidTr="00DD53FC">
        <w:tc>
          <w:tcPr>
            <w:tcW w:w="2268" w:type="dxa"/>
          </w:tcPr>
          <w:p w14:paraId="0AB8B2E2" w14:textId="77777777" w:rsidR="006F530D" w:rsidRDefault="006F530D" w:rsidP="00DD53FC">
            <w:pPr>
              <w:pStyle w:val="Nidungvnbn"/>
              <w:ind w:firstLine="0"/>
            </w:pPr>
            <w:r>
              <w:t>Tên Usecase</w:t>
            </w:r>
          </w:p>
        </w:tc>
        <w:tc>
          <w:tcPr>
            <w:tcW w:w="6514" w:type="dxa"/>
          </w:tcPr>
          <w:p w14:paraId="6AB33488" w14:textId="6174C313" w:rsidR="006F530D" w:rsidRDefault="000A783E" w:rsidP="00DD53FC">
            <w:pPr>
              <w:pStyle w:val="Nidungvnbn"/>
              <w:ind w:firstLine="0"/>
            </w:pPr>
            <w:r>
              <w:t>Quản lý đơn hàng</w:t>
            </w:r>
          </w:p>
        </w:tc>
      </w:tr>
      <w:tr w:rsidR="006F530D" w14:paraId="071449B7" w14:textId="77777777" w:rsidTr="00DD53FC">
        <w:tc>
          <w:tcPr>
            <w:tcW w:w="2268" w:type="dxa"/>
          </w:tcPr>
          <w:p w14:paraId="491BB65B" w14:textId="77777777" w:rsidR="006F530D" w:rsidRDefault="006F530D" w:rsidP="00DD53FC">
            <w:pPr>
              <w:pStyle w:val="Nidungvnbn"/>
              <w:ind w:firstLine="0"/>
            </w:pPr>
            <w:r>
              <w:t>Mô tả</w:t>
            </w:r>
          </w:p>
        </w:tc>
        <w:tc>
          <w:tcPr>
            <w:tcW w:w="6514" w:type="dxa"/>
          </w:tcPr>
          <w:p w14:paraId="472F9281" w14:textId="2594939C" w:rsidR="006F530D" w:rsidRPr="00925C8D" w:rsidRDefault="00213948" w:rsidP="00DD53FC">
            <w:pPr>
              <w:rPr>
                <w:sz w:val="26"/>
                <w:szCs w:val="26"/>
              </w:rPr>
            </w:pPr>
            <w:r w:rsidRPr="00213948">
              <w:rPr>
                <w:sz w:val="26"/>
                <w:szCs w:val="26"/>
              </w:rPr>
              <w:t>Use Case này mô tả quá trình quản lý đơn hàng trên trang web bán nông sản.</w:t>
            </w:r>
          </w:p>
        </w:tc>
      </w:tr>
      <w:tr w:rsidR="006F530D" w14:paraId="5EE61524" w14:textId="77777777" w:rsidTr="00DD53FC">
        <w:tc>
          <w:tcPr>
            <w:tcW w:w="2268" w:type="dxa"/>
          </w:tcPr>
          <w:p w14:paraId="305CA5B5" w14:textId="77777777" w:rsidR="006F530D" w:rsidRDefault="006F530D" w:rsidP="00DD53FC">
            <w:pPr>
              <w:pStyle w:val="Nidungvnbn"/>
              <w:ind w:firstLine="0"/>
            </w:pPr>
            <w:r>
              <w:t>Tác nhân chính</w:t>
            </w:r>
          </w:p>
        </w:tc>
        <w:tc>
          <w:tcPr>
            <w:tcW w:w="6514" w:type="dxa"/>
          </w:tcPr>
          <w:p w14:paraId="6D4DDB61" w14:textId="4D9241F3" w:rsidR="006F530D" w:rsidRDefault="00213948" w:rsidP="00DD53FC">
            <w:pPr>
              <w:pStyle w:val="Nidungvnbn"/>
              <w:ind w:firstLine="0"/>
            </w:pPr>
            <w:r w:rsidRPr="00213948">
              <w:t>Quản Trị Viên</w:t>
            </w:r>
          </w:p>
        </w:tc>
      </w:tr>
      <w:tr w:rsidR="006F530D" w14:paraId="420F9EC7" w14:textId="77777777" w:rsidTr="00DD53FC">
        <w:tc>
          <w:tcPr>
            <w:tcW w:w="2268" w:type="dxa"/>
          </w:tcPr>
          <w:p w14:paraId="3BC5FE7D" w14:textId="77777777" w:rsidR="006F530D" w:rsidRDefault="006F530D" w:rsidP="00DD53FC">
            <w:pPr>
              <w:pStyle w:val="Nidungvnbn"/>
              <w:ind w:firstLine="0"/>
            </w:pPr>
            <w:r>
              <w:t>Tác nhân phụ</w:t>
            </w:r>
          </w:p>
        </w:tc>
        <w:tc>
          <w:tcPr>
            <w:tcW w:w="6514" w:type="dxa"/>
          </w:tcPr>
          <w:p w14:paraId="35C0D747" w14:textId="77777777" w:rsidR="006F530D" w:rsidRDefault="006F530D" w:rsidP="00DD53FC">
            <w:pPr>
              <w:pStyle w:val="Nidungvnbn"/>
              <w:ind w:firstLine="0"/>
            </w:pPr>
            <w:r>
              <w:t>Hệ thống</w:t>
            </w:r>
          </w:p>
        </w:tc>
      </w:tr>
      <w:tr w:rsidR="006F530D" w14:paraId="43B17777" w14:textId="77777777" w:rsidTr="00DD53FC">
        <w:tc>
          <w:tcPr>
            <w:tcW w:w="2268" w:type="dxa"/>
          </w:tcPr>
          <w:p w14:paraId="6C4B05EB" w14:textId="77777777" w:rsidR="006F530D" w:rsidRDefault="006F530D" w:rsidP="00DD53FC">
            <w:pPr>
              <w:pStyle w:val="Nidungvnbn"/>
              <w:ind w:firstLine="0"/>
            </w:pPr>
            <w:r>
              <w:t>Trigger</w:t>
            </w:r>
          </w:p>
        </w:tc>
        <w:tc>
          <w:tcPr>
            <w:tcW w:w="6514" w:type="dxa"/>
          </w:tcPr>
          <w:p w14:paraId="152EE91B" w14:textId="40A73390" w:rsidR="006F530D" w:rsidRPr="00925C8D" w:rsidRDefault="00213948" w:rsidP="00DD53FC">
            <w:pPr>
              <w:rPr>
                <w:sz w:val="26"/>
                <w:szCs w:val="26"/>
              </w:rPr>
            </w:pPr>
            <w:r w:rsidRPr="00213948">
              <w:rPr>
                <w:sz w:val="26"/>
                <w:szCs w:val="26"/>
              </w:rPr>
              <w:t>Quản trị viên muốn xem, xử lý hoặc thực hiện thao tác trên các đơn hàng trên trang web.</w:t>
            </w:r>
          </w:p>
        </w:tc>
      </w:tr>
      <w:tr w:rsidR="006F530D" w14:paraId="1F786CF0" w14:textId="77777777" w:rsidTr="00DD53FC">
        <w:tc>
          <w:tcPr>
            <w:tcW w:w="2268" w:type="dxa"/>
          </w:tcPr>
          <w:p w14:paraId="0A40F516" w14:textId="77777777" w:rsidR="006F530D" w:rsidRDefault="006F530D" w:rsidP="00DD53FC">
            <w:pPr>
              <w:pStyle w:val="Nidungvnbn"/>
              <w:ind w:firstLine="0"/>
            </w:pPr>
            <w:r>
              <w:t>Pre-Condition</w:t>
            </w:r>
          </w:p>
        </w:tc>
        <w:tc>
          <w:tcPr>
            <w:tcW w:w="6514" w:type="dxa"/>
          </w:tcPr>
          <w:p w14:paraId="79071332" w14:textId="12D76744" w:rsidR="006F530D" w:rsidRPr="00746EB2" w:rsidRDefault="00E71E93" w:rsidP="00DD53FC">
            <w:pPr>
              <w:rPr>
                <w:sz w:val="26"/>
                <w:szCs w:val="26"/>
              </w:rPr>
            </w:pPr>
            <w:r w:rsidRPr="00E71E93">
              <w:rPr>
                <w:sz w:val="26"/>
                <w:szCs w:val="26"/>
              </w:rPr>
              <w:t>Quản trị viên đã đăng nhập vào tài khoản quản trị trên trang web.</w:t>
            </w:r>
          </w:p>
        </w:tc>
      </w:tr>
      <w:tr w:rsidR="006F530D" w14:paraId="444E4AEA" w14:textId="77777777" w:rsidTr="00DD53FC">
        <w:tc>
          <w:tcPr>
            <w:tcW w:w="2268" w:type="dxa"/>
          </w:tcPr>
          <w:p w14:paraId="69F7EBC2" w14:textId="77777777" w:rsidR="006F530D" w:rsidRDefault="006F530D" w:rsidP="00DD53FC">
            <w:pPr>
              <w:pStyle w:val="Nidungvnbn"/>
              <w:ind w:firstLine="0"/>
            </w:pPr>
            <w:r>
              <w:t>Post-Condition</w:t>
            </w:r>
          </w:p>
        </w:tc>
        <w:tc>
          <w:tcPr>
            <w:tcW w:w="6514" w:type="dxa"/>
          </w:tcPr>
          <w:p w14:paraId="671C50A2" w14:textId="481D10F0" w:rsidR="006F530D" w:rsidRPr="00925C8D" w:rsidRDefault="00181263" w:rsidP="00DD53FC">
            <w:pPr>
              <w:rPr>
                <w:sz w:val="26"/>
                <w:szCs w:val="26"/>
              </w:rPr>
            </w:pPr>
            <w:r w:rsidRPr="00181263">
              <w:rPr>
                <w:sz w:val="26"/>
                <w:szCs w:val="26"/>
              </w:rPr>
              <w:t>Quản trị viên đã xem hoặc thực hiện thao tác trên các đơn hàng thành công.</w:t>
            </w:r>
          </w:p>
        </w:tc>
      </w:tr>
      <w:tr w:rsidR="006F530D" w14:paraId="7D594F96" w14:textId="77777777" w:rsidTr="00DD53FC">
        <w:tc>
          <w:tcPr>
            <w:tcW w:w="2268" w:type="dxa"/>
          </w:tcPr>
          <w:p w14:paraId="0A9CDAB6" w14:textId="77777777" w:rsidR="006F530D" w:rsidRDefault="006F530D" w:rsidP="00DD53FC">
            <w:pPr>
              <w:pStyle w:val="Nidungvnbn"/>
              <w:ind w:firstLine="0"/>
            </w:pPr>
            <w:r>
              <w:t>Basic Flow</w:t>
            </w:r>
          </w:p>
        </w:tc>
        <w:tc>
          <w:tcPr>
            <w:tcW w:w="6514" w:type="dxa"/>
          </w:tcPr>
          <w:p w14:paraId="0981D5E1" w14:textId="77777777" w:rsidR="000D59E8" w:rsidRDefault="000D59E8" w:rsidP="000D59E8">
            <w:pPr>
              <w:pStyle w:val="Nidungvnbn"/>
              <w:numPr>
                <w:ilvl w:val="0"/>
                <w:numId w:val="39"/>
              </w:numPr>
            </w:pPr>
            <w:r>
              <w:t>Quản trị viên truy cập vào trang quản lý đơn hàng trên trang web.</w:t>
            </w:r>
          </w:p>
          <w:p w14:paraId="54F6D80D" w14:textId="77777777" w:rsidR="000D59E8" w:rsidRDefault="000D59E8" w:rsidP="000D59E8">
            <w:pPr>
              <w:pStyle w:val="Nidungvnbn"/>
              <w:numPr>
                <w:ilvl w:val="0"/>
                <w:numId w:val="39"/>
              </w:numPr>
            </w:pPr>
            <w:r>
              <w:t>Hệ thống hiển thị danh sách các đơn hàng được đặt gần đây, cùng với trạng thái và thông tin chi tiết.</w:t>
            </w:r>
          </w:p>
          <w:p w14:paraId="1CCB5739" w14:textId="77777777" w:rsidR="000D59E8" w:rsidRDefault="000D59E8" w:rsidP="000D59E8">
            <w:pPr>
              <w:pStyle w:val="Nidungvnbn"/>
              <w:numPr>
                <w:ilvl w:val="0"/>
                <w:numId w:val="39"/>
              </w:numPr>
            </w:pPr>
            <w:r>
              <w:t>Quản trị viên chọn đơn hàng mà họ muốn xem hoặc thực hiện thao tác.</w:t>
            </w:r>
          </w:p>
          <w:p w14:paraId="3FDDD9C8" w14:textId="77777777" w:rsidR="000D59E8" w:rsidRDefault="000D59E8" w:rsidP="000D59E8">
            <w:pPr>
              <w:pStyle w:val="Nidungvnbn"/>
              <w:numPr>
                <w:ilvl w:val="0"/>
                <w:numId w:val="39"/>
              </w:numPr>
            </w:pPr>
            <w:r>
              <w:t>Hệ thống hiển thị thông tin chi tiết về đơn hàng và các tùy chọn để thực hiện thao tác như cập nhật trạng thái, gửi thông báo cho khách hàng, v.v.</w:t>
            </w:r>
          </w:p>
          <w:p w14:paraId="0A9E7E20" w14:textId="3CF8B0B6" w:rsidR="006F530D" w:rsidRDefault="000D59E8" w:rsidP="000D59E8">
            <w:pPr>
              <w:pStyle w:val="Nidungvnbn"/>
              <w:numPr>
                <w:ilvl w:val="0"/>
                <w:numId w:val="39"/>
              </w:numPr>
            </w:pPr>
            <w:r>
              <w:t>Quản trị viên thực hiện thao tác cần thiết và lưu lại các thay đổi.</w:t>
            </w:r>
          </w:p>
        </w:tc>
      </w:tr>
      <w:tr w:rsidR="006F530D" w14:paraId="7DC5CA5D" w14:textId="77777777" w:rsidTr="00DD53FC">
        <w:tc>
          <w:tcPr>
            <w:tcW w:w="2268" w:type="dxa"/>
          </w:tcPr>
          <w:p w14:paraId="664F3602" w14:textId="77777777" w:rsidR="006F530D" w:rsidRDefault="006F530D" w:rsidP="00DD53FC">
            <w:pPr>
              <w:pStyle w:val="Nidungvnbn"/>
              <w:ind w:firstLine="0"/>
            </w:pPr>
            <w:r>
              <w:t>Alternative Flow</w:t>
            </w:r>
          </w:p>
        </w:tc>
        <w:tc>
          <w:tcPr>
            <w:tcW w:w="6514" w:type="dxa"/>
          </w:tcPr>
          <w:p w14:paraId="22D9418E" w14:textId="77777777" w:rsidR="00E17A5D" w:rsidRDefault="00E17A5D" w:rsidP="00E17A5D">
            <w:pPr>
              <w:pStyle w:val="Nidungvnbn"/>
              <w:ind w:firstLine="0"/>
            </w:pPr>
            <w:r>
              <w:t>Nếu không có đơn hàng nào hoặc không có đơn hàng nào đang cần xử lý:</w:t>
            </w:r>
          </w:p>
          <w:p w14:paraId="0117813E" w14:textId="03B4B510" w:rsidR="006F530D" w:rsidRDefault="00E17A5D" w:rsidP="00E17A5D">
            <w:pPr>
              <w:pStyle w:val="Nidungvnbn"/>
              <w:ind w:firstLine="0"/>
            </w:pPr>
            <w:r>
              <w:lastRenderedPageBreak/>
              <w:t>Hệ thống hiển thị thông báo "Không có đơn hàng nào cần xử lý" và không hiển thị danh sách đơn hàng.</w:t>
            </w:r>
          </w:p>
        </w:tc>
      </w:tr>
      <w:tr w:rsidR="006F530D" w14:paraId="60DA08F1" w14:textId="77777777" w:rsidTr="00DD53FC">
        <w:tc>
          <w:tcPr>
            <w:tcW w:w="2268" w:type="dxa"/>
          </w:tcPr>
          <w:p w14:paraId="27F13D63" w14:textId="77777777" w:rsidR="006F530D" w:rsidRDefault="006F530D" w:rsidP="00DD53FC">
            <w:pPr>
              <w:pStyle w:val="Nidungvnbn"/>
              <w:ind w:firstLine="0"/>
            </w:pPr>
            <w:r>
              <w:lastRenderedPageBreak/>
              <w:t>Exception Flow</w:t>
            </w:r>
          </w:p>
        </w:tc>
        <w:tc>
          <w:tcPr>
            <w:tcW w:w="6514" w:type="dxa"/>
          </w:tcPr>
          <w:p w14:paraId="4A322684" w14:textId="77777777" w:rsidR="00E17A5D" w:rsidRDefault="00E17A5D" w:rsidP="00E17A5D">
            <w:pPr>
              <w:pStyle w:val="Nidungvnbn"/>
              <w:ind w:firstLine="0"/>
            </w:pPr>
            <w:r>
              <w:t>Nếu hệ thống gặp lỗi khi xử lý đơn hàng hoặc truy cập vào thông tin đơn hàng:</w:t>
            </w:r>
          </w:p>
          <w:p w14:paraId="04AFA1AC" w14:textId="00FC7F3B" w:rsidR="006F530D" w:rsidRDefault="00E17A5D" w:rsidP="00E17A5D">
            <w:pPr>
              <w:pStyle w:val="Nidungvnbn"/>
              <w:ind w:firstLine="0"/>
            </w:pPr>
            <w:r>
              <w:t>Hệ thống hiển thị thông báo lỗi và yêu cầu quản trị viên thử lại sau.</w:t>
            </w:r>
          </w:p>
        </w:tc>
      </w:tr>
    </w:tbl>
    <w:p w14:paraId="0D21D1BD" w14:textId="110D2B4A" w:rsidR="006F530D" w:rsidRDefault="00172EA3" w:rsidP="00172EA3">
      <w:pPr>
        <w:pStyle w:val="Nidungvnbn"/>
        <w:ind w:left="720" w:firstLine="0"/>
        <w:jc w:val="center"/>
      </w:pPr>
      <w:r>
        <w:t>Bảng 2.3.4.1</w:t>
      </w:r>
      <w:r w:rsidR="0002030F">
        <w:t>5</w:t>
      </w:r>
      <w:r>
        <w:t xml:space="preserve"> Đặc tả chức năng quản lý đơn hàng</w:t>
      </w:r>
    </w:p>
    <w:p w14:paraId="1C4FACE5" w14:textId="0926A9BB" w:rsidR="006F530D" w:rsidRDefault="006F530D" w:rsidP="006F530D">
      <w:pPr>
        <w:pStyle w:val="Heading4"/>
      </w:pPr>
      <w:r>
        <w:t xml:space="preserve">Usecase </w:t>
      </w:r>
      <w:r w:rsidR="005F38EC">
        <w:t>quản lý sản phẩm</w:t>
      </w:r>
    </w:p>
    <w:tbl>
      <w:tblPr>
        <w:tblStyle w:val="TableGrid"/>
        <w:tblW w:w="0" w:type="auto"/>
        <w:tblInd w:w="-5" w:type="dxa"/>
        <w:tblLook w:val="04A0" w:firstRow="1" w:lastRow="0" w:firstColumn="1" w:lastColumn="0" w:noHBand="0" w:noVBand="1"/>
      </w:tblPr>
      <w:tblGrid>
        <w:gridCol w:w="2268"/>
        <w:gridCol w:w="6514"/>
      </w:tblGrid>
      <w:tr w:rsidR="006F530D" w14:paraId="620FF9AB" w14:textId="77777777" w:rsidTr="00DD53FC">
        <w:tc>
          <w:tcPr>
            <w:tcW w:w="2268" w:type="dxa"/>
          </w:tcPr>
          <w:p w14:paraId="37A88936" w14:textId="77777777" w:rsidR="006F530D" w:rsidRDefault="006F530D" w:rsidP="00DD53FC">
            <w:pPr>
              <w:pStyle w:val="Nidungvnbn"/>
              <w:ind w:firstLine="0"/>
            </w:pPr>
            <w:r>
              <w:t>Tên Usecase</w:t>
            </w:r>
          </w:p>
        </w:tc>
        <w:tc>
          <w:tcPr>
            <w:tcW w:w="6514" w:type="dxa"/>
          </w:tcPr>
          <w:p w14:paraId="57A4A30C" w14:textId="7B869301" w:rsidR="006F530D" w:rsidRDefault="00E94A78" w:rsidP="00DD53FC">
            <w:pPr>
              <w:pStyle w:val="Nidungvnbn"/>
              <w:ind w:firstLine="0"/>
            </w:pPr>
            <w:r>
              <w:t>Quản lý sản phẩm</w:t>
            </w:r>
          </w:p>
        </w:tc>
      </w:tr>
      <w:tr w:rsidR="006F530D" w14:paraId="3F9C72A6" w14:textId="77777777" w:rsidTr="00DD53FC">
        <w:tc>
          <w:tcPr>
            <w:tcW w:w="2268" w:type="dxa"/>
          </w:tcPr>
          <w:p w14:paraId="19EA0E0F" w14:textId="77777777" w:rsidR="006F530D" w:rsidRDefault="006F530D" w:rsidP="00DD53FC">
            <w:pPr>
              <w:pStyle w:val="Nidungvnbn"/>
              <w:ind w:firstLine="0"/>
            </w:pPr>
            <w:r>
              <w:t>Mô tả</w:t>
            </w:r>
          </w:p>
        </w:tc>
        <w:tc>
          <w:tcPr>
            <w:tcW w:w="6514" w:type="dxa"/>
          </w:tcPr>
          <w:p w14:paraId="432A0F5E" w14:textId="11BBF408" w:rsidR="006F530D" w:rsidRPr="00925C8D" w:rsidRDefault="00FD4840" w:rsidP="00DD53FC">
            <w:pPr>
              <w:rPr>
                <w:sz w:val="26"/>
                <w:szCs w:val="26"/>
              </w:rPr>
            </w:pPr>
            <w:r w:rsidRPr="00FD4840">
              <w:rPr>
                <w:sz w:val="26"/>
                <w:szCs w:val="26"/>
              </w:rPr>
              <w:t>Use Case này mô tả quá trình quản lý sản phẩm trên trang web bán nông sản.</w:t>
            </w:r>
          </w:p>
        </w:tc>
      </w:tr>
      <w:tr w:rsidR="006F530D" w14:paraId="65654D11" w14:textId="77777777" w:rsidTr="00DD53FC">
        <w:tc>
          <w:tcPr>
            <w:tcW w:w="2268" w:type="dxa"/>
          </w:tcPr>
          <w:p w14:paraId="6FE71A8D" w14:textId="77777777" w:rsidR="006F530D" w:rsidRDefault="006F530D" w:rsidP="00DD53FC">
            <w:pPr>
              <w:pStyle w:val="Nidungvnbn"/>
              <w:ind w:firstLine="0"/>
            </w:pPr>
            <w:r>
              <w:t>Tác nhân chính</w:t>
            </w:r>
          </w:p>
        </w:tc>
        <w:tc>
          <w:tcPr>
            <w:tcW w:w="6514" w:type="dxa"/>
          </w:tcPr>
          <w:p w14:paraId="0FF281AC" w14:textId="69AC963C" w:rsidR="006F530D" w:rsidRDefault="0096040A" w:rsidP="00DD53FC">
            <w:pPr>
              <w:pStyle w:val="Nidungvnbn"/>
              <w:ind w:firstLine="0"/>
            </w:pPr>
            <w:r>
              <w:t>Quản trị viên</w:t>
            </w:r>
          </w:p>
        </w:tc>
      </w:tr>
      <w:tr w:rsidR="006F530D" w14:paraId="7E80C3B6" w14:textId="77777777" w:rsidTr="00DD53FC">
        <w:tc>
          <w:tcPr>
            <w:tcW w:w="2268" w:type="dxa"/>
          </w:tcPr>
          <w:p w14:paraId="7A4A7E1B" w14:textId="77777777" w:rsidR="006F530D" w:rsidRDefault="006F530D" w:rsidP="00DD53FC">
            <w:pPr>
              <w:pStyle w:val="Nidungvnbn"/>
              <w:ind w:firstLine="0"/>
            </w:pPr>
            <w:r>
              <w:t>Tác nhân phụ</w:t>
            </w:r>
          </w:p>
        </w:tc>
        <w:tc>
          <w:tcPr>
            <w:tcW w:w="6514" w:type="dxa"/>
          </w:tcPr>
          <w:p w14:paraId="16D4D875" w14:textId="77777777" w:rsidR="006F530D" w:rsidRDefault="006F530D" w:rsidP="00DD53FC">
            <w:pPr>
              <w:pStyle w:val="Nidungvnbn"/>
              <w:ind w:firstLine="0"/>
            </w:pPr>
            <w:r>
              <w:t>Hệ thống</w:t>
            </w:r>
          </w:p>
        </w:tc>
      </w:tr>
      <w:tr w:rsidR="006F530D" w14:paraId="2BC7A216" w14:textId="77777777" w:rsidTr="00DD53FC">
        <w:tc>
          <w:tcPr>
            <w:tcW w:w="2268" w:type="dxa"/>
          </w:tcPr>
          <w:p w14:paraId="2CE11AB3" w14:textId="77777777" w:rsidR="006F530D" w:rsidRDefault="006F530D" w:rsidP="00DD53FC">
            <w:pPr>
              <w:pStyle w:val="Nidungvnbn"/>
              <w:ind w:firstLine="0"/>
            </w:pPr>
            <w:r>
              <w:t>Trigger</w:t>
            </w:r>
          </w:p>
        </w:tc>
        <w:tc>
          <w:tcPr>
            <w:tcW w:w="6514" w:type="dxa"/>
          </w:tcPr>
          <w:p w14:paraId="52CA08FD" w14:textId="7CD9EEA6" w:rsidR="006F530D" w:rsidRPr="00925C8D" w:rsidRDefault="003455C0" w:rsidP="00DD53FC">
            <w:pPr>
              <w:rPr>
                <w:sz w:val="26"/>
                <w:szCs w:val="26"/>
              </w:rPr>
            </w:pPr>
            <w:r w:rsidRPr="003455C0">
              <w:rPr>
                <w:sz w:val="26"/>
                <w:szCs w:val="26"/>
              </w:rPr>
              <w:t>Quản trị viên muốn thêm, sửa đổi hoặc xóa sản phẩm trên trang web.</w:t>
            </w:r>
          </w:p>
        </w:tc>
      </w:tr>
      <w:tr w:rsidR="006F530D" w14:paraId="150D2C32" w14:textId="77777777" w:rsidTr="00DD53FC">
        <w:tc>
          <w:tcPr>
            <w:tcW w:w="2268" w:type="dxa"/>
          </w:tcPr>
          <w:p w14:paraId="24A1E71B" w14:textId="77777777" w:rsidR="006F530D" w:rsidRDefault="006F530D" w:rsidP="00DD53FC">
            <w:pPr>
              <w:pStyle w:val="Nidungvnbn"/>
              <w:ind w:firstLine="0"/>
            </w:pPr>
            <w:r>
              <w:t>Pre-Condition</w:t>
            </w:r>
          </w:p>
        </w:tc>
        <w:tc>
          <w:tcPr>
            <w:tcW w:w="6514" w:type="dxa"/>
          </w:tcPr>
          <w:p w14:paraId="722BCABA" w14:textId="47CDB9C1" w:rsidR="006F530D" w:rsidRPr="00746EB2" w:rsidRDefault="003455C0" w:rsidP="00DD53FC">
            <w:pPr>
              <w:rPr>
                <w:sz w:val="26"/>
                <w:szCs w:val="26"/>
              </w:rPr>
            </w:pPr>
            <w:r w:rsidRPr="003455C0">
              <w:rPr>
                <w:sz w:val="26"/>
                <w:szCs w:val="26"/>
              </w:rPr>
              <w:t>Quản trị viên đã đăng nhập vào tài khoản quản trị trên trang web.</w:t>
            </w:r>
          </w:p>
        </w:tc>
      </w:tr>
      <w:tr w:rsidR="006F530D" w14:paraId="517063F6" w14:textId="77777777" w:rsidTr="00DD53FC">
        <w:tc>
          <w:tcPr>
            <w:tcW w:w="2268" w:type="dxa"/>
          </w:tcPr>
          <w:p w14:paraId="35653FEC" w14:textId="77777777" w:rsidR="006F530D" w:rsidRDefault="006F530D" w:rsidP="00DD53FC">
            <w:pPr>
              <w:pStyle w:val="Nidungvnbn"/>
              <w:ind w:firstLine="0"/>
            </w:pPr>
            <w:r>
              <w:t>Post-Condition</w:t>
            </w:r>
          </w:p>
        </w:tc>
        <w:tc>
          <w:tcPr>
            <w:tcW w:w="6514" w:type="dxa"/>
          </w:tcPr>
          <w:p w14:paraId="08521EB3" w14:textId="2E9E9E2D" w:rsidR="006F530D" w:rsidRPr="00925C8D" w:rsidRDefault="00A15B69" w:rsidP="00DD53FC">
            <w:pPr>
              <w:rPr>
                <w:sz w:val="26"/>
                <w:szCs w:val="26"/>
              </w:rPr>
            </w:pPr>
            <w:r w:rsidRPr="00A15B69">
              <w:rPr>
                <w:sz w:val="26"/>
                <w:szCs w:val="26"/>
              </w:rPr>
              <w:t>Các thay đổi về sản phẩm đã được lưu và cập nhật trên trang web.</w:t>
            </w:r>
          </w:p>
        </w:tc>
      </w:tr>
      <w:tr w:rsidR="006F530D" w14:paraId="53BDDF3C" w14:textId="77777777" w:rsidTr="00DD53FC">
        <w:tc>
          <w:tcPr>
            <w:tcW w:w="2268" w:type="dxa"/>
          </w:tcPr>
          <w:p w14:paraId="5FB7B147" w14:textId="77777777" w:rsidR="006F530D" w:rsidRDefault="006F530D" w:rsidP="00DD53FC">
            <w:pPr>
              <w:pStyle w:val="Nidungvnbn"/>
              <w:ind w:firstLine="0"/>
            </w:pPr>
            <w:r>
              <w:t>Basic Flow</w:t>
            </w:r>
          </w:p>
        </w:tc>
        <w:tc>
          <w:tcPr>
            <w:tcW w:w="6514" w:type="dxa"/>
          </w:tcPr>
          <w:p w14:paraId="12FC1A88" w14:textId="77777777" w:rsidR="000976DC" w:rsidRDefault="000976DC" w:rsidP="000976DC">
            <w:pPr>
              <w:pStyle w:val="Nidungvnbn"/>
              <w:numPr>
                <w:ilvl w:val="0"/>
                <w:numId w:val="40"/>
              </w:numPr>
            </w:pPr>
            <w:r>
              <w:t>Quản trị viên truy cập vào trang quản lý sản phẩm trên trang web.</w:t>
            </w:r>
          </w:p>
          <w:p w14:paraId="6C928E4C" w14:textId="77777777" w:rsidR="000976DC" w:rsidRDefault="000976DC" w:rsidP="000976DC">
            <w:pPr>
              <w:pStyle w:val="Nidungvnbn"/>
              <w:numPr>
                <w:ilvl w:val="0"/>
                <w:numId w:val="40"/>
              </w:numPr>
            </w:pPr>
            <w:r>
              <w:t>Hệ thống hiển thị danh sách các sản phẩm có sẵn, bao gồm thông tin chi tiết và các tùy chọn quản lý.</w:t>
            </w:r>
          </w:p>
          <w:p w14:paraId="4D69F0F8" w14:textId="77777777" w:rsidR="000976DC" w:rsidRDefault="000976DC" w:rsidP="000976DC">
            <w:pPr>
              <w:pStyle w:val="Nidungvnbn"/>
              <w:numPr>
                <w:ilvl w:val="0"/>
                <w:numId w:val="40"/>
              </w:numPr>
            </w:pPr>
            <w:r>
              <w:t>Quản trị viên chọn sản phẩm mà họ muốn thực hiện thao tác.</w:t>
            </w:r>
          </w:p>
          <w:p w14:paraId="744E4191" w14:textId="77777777" w:rsidR="000976DC" w:rsidRDefault="000976DC" w:rsidP="000976DC">
            <w:pPr>
              <w:pStyle w:val="Nidungvnbn"/>
              <w:numPr>
                <w:ilvl w:val="0"/>
                <w:numId w:val="40"/>
              </w:numPr>
            </w:pPr>
            <w:r>
              <w:t>Hệ thống hiển thị thông tin chi tiết về sản phẩm và các tùy chọn để thực hiện thao tác như chỉnh sửa thông tin sản phẩm, cập nhật giá cả, v.v.</w:t>
            </w:r>
          </w:p>
          <w:p w14:paraId="15435919" w14:textId="793651F5" w:rsidR="006F530D" w:rsidRDefault="000976DC" w:rsidP="000976DC">
            <w:pPr>
              <w:pStyle w:val="Nidungvnbn"/>
              <w:numPr>
                <w:ilvl w:val="0"/>
                <w:numId w:val="40"/>
              </w:numPr>
            </w:pPr>
            <w:r>
              <w:lastRenderedPageBreak/>
              <w:t>Quản trị viên thực hiện các thao tác cần thiết và lưu lại các thay đổi.</w:t>
            </w:r>
          </w:p>
        </w:tc>
      </w:tr>
      <w:tr w:rsidR="006F530D" w14:paraId="29789C0C" w14:textId="77777777" w:rsidTr="00DD53FC">
        <w:tc>
          <w:tcPr>
            <w:tcW w:w="2268" w:type="dxa"/>
          </w:tcPr>
          <w:p w14:paraId="3629E1C1" w14:textId="77777777" w:rsidR="006F530D" w:rsidRDefault="006F530D" w:rsidP="00DD53FC">
            <w:pPr>
              <w:pStyle w:val="Nidungvnbn"/>
              <w:ind w:firstLine="0"/>
            </w:pPr>
            <w:r>
              <w:lastRenderedPageBreak/>
              <w:t>Alternative Flow</w:t>
            </w:r>
          </w:p>
        </w:tc>
        <w:tc>
          <w:tcPr>
            <w:tcW w:w="6514" w:type="dxa"/>
          </w:tcPr>
          <w:p w14:paraId="547CD476" w14:textId="77777777" w:rsidR="00610E7F" w:rsidRDefault="00610E7F" w:rsidP="00610E7F">
            <w:pPr>
              <w:pStyle w:val="Nidungvnbn"/>
              <w:ind w:firstLine="0"/>
            </w:pPr>
            <w:r>
              <w:t>Nếu không có sản phẩm nào hoặc không có sản phẩm nào cần thực hiện thao tác:</w:t>
            </w:r>
          </w:p>
          <w:p w14:paraId="7DD9D977" w14:textId="53EF8F8D" w:rsidR="006F530D" w:rsidRDefault="00610E7F" w:rsidP="00610E7F">
            <w:pPr>
              <w:pStyle w:val="Nidungvnbn"/>
              <w:ind w:firstLine="0"/>
            </w:pPr>
            <w:r>
              <w:t>Hệ thống hiển thị thông báo "Không có sản phẩm nào được tìm thấy" và không hiển thị danh sách sản phẩm.</w:t>
            </w:r>
          </w:p>
        </w:tc>
      </w:tr>
      <w:tr w:rsidR="006F530D" w14:paraId="0074E5AE" w14:textId="77777777" w:rsidTr="00DD53FC">
        <w:tc>
          <w:tcPr>
            <w:tcW w:w="2268" w:type="dxa"/>
          </w:tcPr>
          <w:p w14:paraId="13074EE8" w14:textId="77777777" w:rsidR="006F530D" w:rsidRDefault="006F530D" w:rsidP="00DD53FC">
            <w:pPr>
              <w:pStyle w:val="Nidungvnbn"/>
              <w:ind w:firstLine="0"/>
            </w:pPr>
            <w:r>
              <w:t>Exception Flow</w:t>
            </w:r>
          </w:p>
        </w:tc>
        <w:tc>
          <w:tcPr>
            <w:tcW w:w="6514" w:type="dxa"/>
          </w:tcPr>
          <w:p w14:paraId="100A0820" w14:textId="77777777" w:rsidR="00B95625" w:rsidRDefault="00B95625" w:rsidP="00B95625">
            <w:pPr>
              <w:pStyle w:val="Nidungvnbn"/>
              <w:ind w:firstLine="0"/>
            </w:pPr>
            <w:r>
              <w:t>Nếu hệ thống gặp lỗi khi quản lý sản phẩm hoặc truy cập vào thông tin sản phẩm:</w:t>
            </w:r>
          </w:p>
          <w:p w14:paraId="0D368ABB" w14:textId="6BE6757C" w:rsidR="006F530D" w:rsidRDefault="00B95625" w:rsidP="00B95625">
            <w:pPr>
              <w:pStyle w:val="Nidungvnbn"/>
              <w:ind w:firstLine="0"/>
            </w:pPr>
            <w:r>
              <w:t>Hệ thống hiển thị thông báo lỗi và yêu cầu quản trị viên thử lại sau.</w:t>
            </w:r>
          </w:p>
        </w:tc>
      </w:tr>
    </w:tbl>
    <w:p w14:paraId="73062B56" w14:textId="2829858C" w:rsidR="006F530D" w:rsidRDefault="00EB659F" w:rsidP="00EB659F">
      <w:pPr>
        <w:pStyle w:val="Nidungvnbn"/>
        <w:ind w:left="720" w:firstLine="0"/>
        <w:jc w:val="center"/>
      </w:pPr>
      <w:r>
        <w:t>Bảng 2.3.4.16 Đặc tả chức năng quản lý sản phẩm</w:t>
      </w:r>
    </w:p>
    <w:p w14:paraId="487B953D" w14:textId="4CD05DFE" w:rsidR="006F530D" w:rsidRDefault="006F530D" w:rsidP="006F530D">
      <w:pPr>
        <w:pStyle w:val="Heading4"/>
      </w:pPr>
      <w:r>
        <w:t xml:space="preserve">Usecase </w:t>
      </w:r>
      <w:r w:rsidR="00F67837">
        <w:t>quản lý tài khoản</w:t>
      </w:r>
    </w:p>
    <w:tbl>
      <w:tblPr>
        <w:tblStyle w:val="TableGrid"/>
        <w:tblW w:w="0" w:type="auto"/>
        <w:tblInd w:w="-5" w:type="dxa"/>
        <w:tblLook w:val="04A0" w:firstRow="1" w:lastRow="0" w:firstColumn="1" w:lastColumn="0" w:noHBand="0" w:noVBand="1"/>
      </w:tblPr>
      <w:tblGrid>
        <w:gridCol w:w="2268"/>
        <w:gridCol w:w="6514"/>
      </w:tblGrid>
      <w:tr w:rsidR="006F530D" w14:paraId="185EE05D" w14:textId="77777777" w:rsidTr="00DD53FC">
        <w:tc>
          <w:tcPr>
            <w:tcW w:w="2268" w:type="dxa"/>
          </w:tcPr>
          <w:p w14:paraId="48192585" w14:textId="77777777" w:rsidR="006F530D" w:rsidRDefault="006F530D" w:rsidP="00DD53FC">
            <w:pPr>
              <w:pStyle w:val="Nidungvnbn"/>
              <w:ind w:firstLine="0"/>
            </w:pPr>
            <w:r>
              <w:t>Tên Usecase</w:t>
            </w:r>
          </w:p>
        </w:tc>
        <w:tc>
          <w:tcPr>
            <w:tcW w:w="6514" w:type="dxa"/>
          </w:tcPr>
          <w:p w14:paraId="07C1296D" w14:textId="0DA5287B" w:rsidR="006F530D" w:rsidRDefault="00635B40" w:rsidP="00DD53FC">
            <w:pPr>
              <w:pStyle w:val="Nidungvnbn"/>
              <w:ind w:firstLine="0"/>
            </w:pPr>
            <w:r>
              <w:t>Quản lý tài khoản</w:t>
            </w:r>
          </w:p>
        </w:tc>
      </w:tr>
      <w:tr w:rsidR="006F530D" w14:paraId="3C2264DE" w14:textId="77777777" w:rsidTr="00DD53FC">
        <w:tc>
          <w:tcPr>
            <w:tcW w:w="2268" w:type="dxa"/>
          </w:tcPr>
          <w:p w14:paraId="0AD2183F" w14:textId="77777777" w:rsidR="006F530D" w:rsidRDefault="006F530D" w:rsidP="00DD53FC">
            <w:pPr>
              <w:pStyle w:val="Nidungvnbn"/>
              <w:ind w:firstLine="0"/>
            </w:pPr>
            <w:r>
              <w:t>Mô tả</w:t>
            </w:r>
          </w:p>
        </w:tc>
        <w:tc>
          <w:tcPr>
            <w:tcW w:w="6514" w:type="dxa"/>
          </w:tcPr>
          <w:p w14:paraId="38F8CECD" w14:textId="3D960422" w:rsidR="006F530D" w:rsidRPr="00925C8D" w:rsidRDefault="00FA4CE4" w:rsidP="00DD53FC">
            <w:pPr>
              <w:rPr>
                <w:sz w:val="26"/>
                <w:szCs w:val="26"/>
              </w:rPr>
            </w:pPr>
            <w:r w:rsidRPr="00FA4CE4">
              <w:rPr>
                <w:sz w:val="26"/>
                <w:szCs w:val="26"/>
              </w:rPr>
              <w:t>Use Case này mô tả quá trình quản lý tài khoản người dùng trên trang web bán nông sản.</w:t>
            </w:r>
          </w:p>
        </w:tc>
      </w:tr>
      <w:tr w:rsidR="006F530D" w14:paraId="06915BD7" w14:textId="77777777" w:rsidTr="00DD53FC">
        <w:tc>
          <w:tcPr>
            <w:tcW w:w="2268" w:type="dxa"/>
          </w:tcPr>
          <w:p w14:paraId="0E845CB0" w14:textId="77777777" w:rsidR="006F530D" w:rsidRDefault="006F530D" w:rsidP="00DD53FC">
            <w:pPr>
              <w:pStyle w:val="Nidungvnbn"/>
              <w:ind w:firstLine="0"/>
            </w:pPr>
            <w:r>
              <w:t>Tác nhân chính</w:t>
            </w:r>
          </w:p>
        </w:tc>
        <w:tc>
          <w:tcPr>
            <w:tcW w:w="6514" w:type="dxa"/>
          </w:tcPr>
          <w:p w14:paraId="06E47CB8" w14:textId="7360AB77" w:rsidR="006F530D" w:rsidRDefault="00495AD5" w:rsidP="00DD53FC">
            <w:pPr>
              <w:pStyle w:val="Nidungvnbn"/>
              <w:ind w:firstLine="0"/>
            </w:pPr>
            <w:r>
              <w:t>Quản trị viên</w:t>
            </w:r>
          </w:p>
        </w:tc>
      </w:tr>
      <w:tr w:rsidR="006F530D" w14:paraId="53C5B0F4" w14:textId="77777777" w:rsidTr="00DD53FC">
        <w:tc>
          <w:tcPr>
            <w:tcW w:w="2268" w:type="dxa"/>
          </w:tcPr>
          <w:p w14:paraId="117CF50A" w14:textId="77777777" w:rsidR="006F530D" w:rsidRDefault="006F530D" w:rsidP="00DD53FC">
            <w:pPr>
              <w:pStyle w:val="Nidungvnbn"/>
              <w:ind w:firstLine="0"/>
            </w:pPr>
            <w:r>
              <w:t>Tác nhân phụ</w:t>
            </w:r>
          </w:p>
        </w:tc>
        <w:tc>
          <w:tcPr>
            <w:tcW w:w="6514" w:type="dxa"/>
          </w:tcPr>
          <w:p w14:paraId="01D14160" w14:textId="77777777" w:rsidR="006F530D" w:rsidRDefault="006F530D" w:rsidP="00DD53FC">
            <w:pPr>
              <w:pStyle w:val="Nidungvnbn"/>
              <w:ind w:firstLine="0"/>
            </w:pPr>
            <w:r>
              <w:t>Hệ thống</w:t>
            </w:r>
          </w:p>
        </w:tc>
      </w:tr>
      <w:tr w:rsidR="006F530D" w14:paraId="123E7E2B" w14:textId="77777777" w:rsidTr="00DD53FC">
        <w:tc>
          <w:tcPr>
            <w:tcW w:w="2268" w:type="dxa"/>
          </w:tcPr>
          <w:p w14:paraId="62225982" w14:textId="77777777" w:rsidR="006F530D" w:rsidRDefault="006F530D" w:rsidP="00DD53FC">
            <w:pPr>
              <w:pStyle w:val="Nidungvnbn"/>
              <w:ind w:firstLine="0"/>
            </w:pPr>
            <w:r>
              <w:t>Trigger</w:t>
            </w:r>
          </w:p>
        </w:tc>
        <w:tc>
          <w:tcPr>
            <w:tcW w:w="6514" w:type="dxa"/>
          </w:tcPr>
          <w:p w14:paraId="5AD0AB0A" w14:textId="5124874B" w:rsidR="006F530D" w:rsidRPr="00925C8D" w:rsidRDefault="00353402" w:rsidP="00DD53FC">
            <w:pPr>
              <w:rPr>
                <w:sz w:val="26"/>
                <w:szCs w:val="26"/>
              </w:rPr>
            </w:pPr>
            <w:r w:rsidRPr="00353402">
              <w:rPr>
                <w:sz w:val="26"/>
                <w:szCs w:val="26"/>
              </w:rPr>
              <w:t>Quản trị viên muốn xem, sửa đổi hoặc xóa tài khoản người dùng trên trang web.</w:t>
            </w:r>
          </w:p>
        </w:tc>
      </w:tr>
      <w:tr w:rsidR="006F530D" w14:paraId="71E6ED60" w14:textId="77777777" w:rsidTr="00DD53FC">
        <w:tc>
          <w:tcPr>
            <w:tcW w:w="2268" w:type="dxa"/>
          </w:tcPr>
          <w:p w14:paraId="027B01CE" w14:textId="77777777" w:rsidR="006F530D" w:rsidRDefault="006F530D" w:rsidP="00DD53FC">
            <w:pPr>
              <w:pStyle w:val="Nidungvnbn"/>
              <w:ind w:firstLine="0"/>
            </w:pPr>
            <w:r>
              <w:t>Pre-Condition</w:t>
            </w:r>
          </w:p>
        </w:tc>
        <w:tc>
          <w:tcPr>
            <w:tcW w:w="6514" w:type="dxa"/>
          </w:tcPr>
          <w:p w14:paraId="4400E891" w14:textId="34C21064" w:rsidR="006F530D" w:rsidRPr="00746EB2" w:rsidRDefault="00353402" w:rsidP="00DD53FC">
            <w:pPr>
              <w:rPr>
                <w:sz w:val="26"/>
                <w:szCs w:val="26"/>
              </w:rPr>
            </w:pPr>
            <w:r w:rsidRPr="00353402">
              <w:rPr>
                <w:sz w:val="26"/>
                <w:szCs w:val="26"/>
              </w:rPr>
              <w:t>Quản trị viên đã đăng nhập vào tài khoản quản trị trên trang web.</w:t>
            </w:r>
          </w:p>
        </w:tc>
      </w:tr>
      <w:tr w:rsidR="006F530D" w14:paraId="014BE3FB" w14:textId="77777777" w:rsidTr="00DD53FC">
        <w:tc>
          <w:tcPr>
            <w:tcW w:w="2268" w:type="dxa"/>
          </w:tcPr>
          <w:p w14:paraId="432D5F88" w14:textId="77777777" w:rsidR="006F530D" w:rsidRDefault="006F530D" w:rsidP="00DD53FC">
            <w:pPr>
              <w:pStyle w:val="Nidungvnbn"/>
              <w:ind w:firstLine="0"/>
            </w:pPr>
            <w:r>
              <w:t>Post-Condition</w:t>
            </w:r>
          </w:p>
        </w:tc>
        <w:tc>
          <w:tcPr>
            <w:tcW w:w="6514" w:type="dxa"/>
          </w:tcPr>
          <w:p w14:paraId="3EB6AE5C" w14:textId="3CCE0C26" w:rsidR="006F530D" w:rsidRPr="00925C8D" w:rsidRDefault="007735CD" w:rsidP="00DD53FC">
            <w:pPr>
              <w:rPr>
                <w:sz w:val="26"/>
                <w:szCs w:val="26"/>
              </w:rPr>
            </w:pPr>
            <w:r w:rsidRPr="007735CD">
              <w:rPr>
                <w:sz w:val="26"/>
                <w:szCs w:val="26"/>
              </w:rPr>
              <w:t>Các thay đổi về tài khoản người dùng đã được lưu và cập nhật trên trang web.</w:t>
            </w:r>
          </w:p>
        </w:tc>
      </w:tr>
      <w:tr w:rsidR="006F530D" w14:paraId="69C3F50C" w14:textId="77777777" w:rsidTr="00DD53FC">
        <w:tc>
          <w:tcPr>
            <w:tcW w:w="2268" w:type="dxa"/>
          </w:tcPr>
          <w:p w14:paraId="5775BE84" w14:textId="77777777" w:rsidR="006F530D" w:rsidRDefault="006F530D" w:rsidP="00DD53FC">
            <w:pPr>
              <w:pStyle w:val="Nidungvnbn"/>
              <w:ind w:firstLine="0"/>
            </w:pPr>
            <w:r>
              <w:t>Basic Flow</w:t>
            </w:r>
          </w:p>
        </w:tc>
        <w:tc>
          <w:tcPr>
            <w:tcW w:w="6514" w:type="dxa"/>
          </w:tcPr>
          <w:p w14:paraId="782BE39C" w14:textId="77777777" w:rsidR="00FF57E2" w:rsidRDefault="00FF57E2" w:rsidP="00FF57E2">
            <w:pPr>
              <w:pStyle w:val="Nidungvnbn"/>
              <w:numPr>
                <w:ilvl w:val="0"/>
                <w:numId w:val="41"/>
              </w:numPr>
            </w:pPr>
            <w:r>
              <w:t>Quản trị viên truy cập vào trang quản lý tài khoản trên trang web.</w:t>
            </w:r>
          </w:p>
          <w:p w14:paraId="46C7BEC6" w14:textId="77777777" w:rsidR="00FF57E2" w:rsidRDefault="00FF57E2" w:rsidP="00FF57E2">
            <w:pPr>
              <w:pStyle w:val="Nidungvnbn"/>
              <w:numPr>
                <w:ilvl w:val="0"/>
                <w:numId w:val="41"/>
              </w:numPr>
            </w:pPr>
            <w:r>
              <w:t>Hệ thống hiển thị danh sách các tài khoản người dùng, bao gồm thông tin chi tiết và các tùy chọn quản lý.</w:t>
            </w:r>
          </w:p>
          <w:p w14:paraId="77EE895E" w14:textId="77777777" w:rsidR="00FF57E2" w:rsidRDefault="00FF57E2" w:rsidP="00FF57E2">
            <w:pPr>
              <w:pStyle w:val="Nidungvnbn"/>
              <w:numPr>
                <w:ilvl w:val="0"/>
                <w:numId w:val="41"/>
              </w:numPr>
            </w:pPr>
            <w:r>
              <w:lastRenderedPageBreak/>
              <w:t>Quản trị viên chọn tài khoản người dùng mà họ muốn thực hiện thao tác.</w:t>
            </w:r>
          </w:p>
          <w:p w14:paraId="1518DA61" w14:textId="77777777" w:rsidR="00FF57E2" w:rsidRDefault="00FF57E2" w:rsidP="00FF57E2">
            <w:pPr>
              <w:pStyle w:val="Nidungvnbn"/>
              <w:numPr>
                <w:ilvl w:val="0"/>
                <w:numId w:val="41"/>
              </w:numPr>
            </w:pPr>
            <w:r>
              <w:t>Hệ thống hiển thị thông tin chi tiết về tài khoản và các tùy chọn để thực hiện thao tác như chỉnh sửa thông tin, khóa tài khoản, v.v.</w:t>
            </w:r>
          </w:p>
          <w:p w14:paraId="4BDFF4ED" w14:textId="757E7F32" w:rsidR="006F530D" w:rsidRDefault="00FF57E2" w:rsidP="00FF57E2">
            <w:pPr>
              <w:pStyle w:val="Nidungvnbn"/>
              <w:numPr>
                <w:ilvl w:val="0"/>
                <w:numId w:val="41"/>
              </w:numPr>
            </w:pPr>
            <w:r>
              <w:t>Quản trị viên thực hiện các thao tác cần thiết và lưu lại các thay đổi.</w:t>
            </w:r>
          </w:p>
        </w:tc>
      </w:tr>
      <w:tr w:rsidR="006F530D" w14:paraId="1810C02C" w14:textId="77777777" w:rsidTr="00DD53FC">
        <w:tc>
          <w:tcPr>
            <w:tcW w:w="2268" w:type="dxa"/>
          </w:tcPr>
          <w:p w14:paraId="1D9CBC1B" w14:textId="77777777" w:rsidR="006F530D" w:rsidRDefault="006F530D" w:rsidP="00DD53FC">
            <w:pPr>
              <w:pStyle w:val="Nidungvnbn"/>
              <w:ind w:firstLine="0"/>
            </w:pPr>
            <w:r>
              <w:lastRenderedPageBreak/>
              <w:t>Alternative Flow</w:t>
            </w:r>
          </w:p>
        </w:tc>
        <w:tc>
          <w:tcPr>
            <w:tcW w:w="6514" w:type="dxa"/>
          </w:tcPr>
          <w:p w14:paraId="71282459" w14:textId="77777777" w:rsidR="007E002E" w:rsidRDefault="007E002E" w:rsidP="007E002E">
            <w:pPr>
              <w:pStyle w:val="Nidungvnbn"/>
              <w:ind w:firstLine="0"/>
            </w:pPr>
            <w:r>
              <w:t>Nếu không có tài khoản nào hoặc không có tài khoản nào cần thực hiện thao tác:</w:t>
            </w:r>
          </w:p>
          <w:p w14:paraId="2A0EE26A" w14:textId="2C076EF5" w:rsidR="006F530D" w:rsidRDefault="007E002E" w:rsidP="007E002E">
            <w:pPr>
              <w:pStyle w:val="Nidungvnbn"/>
              <w:ind w:firstLine="0"/>
            </w:pPr>
            <w:r>
              <w:t>Hệ thống hiển thị thông báo "Không có tài khoản nào được tìm thấy" và không hiển thị danh sách tài khoản.</w:t>
            </w:r>
          </w:p>
        </w:tc>
      </w:tr>
      <w:tr w:rsidR="006F530D" w14:paraId="31F81723" w14:textId="77777777" w:rsidTr="00DD53FC">
        <w:tc>
          <w:tcPr>
            <w:tcW w:w="2268" w:type="dxa"/>
          </w:tcPr>
          <w:p w14:paraId="55A90C49" w14:textId="77777777" w:rsidR="006F530D" w:rsidRDefault="006F530D" w:rsidP="00DD53FC">
            <w:pPr>
              <w:pStyle w:val="Nidungvnbn"/>
              <w:ind w:firstLine="0"/>
            </w:pPr>
            <w:r>
              <w:t>Exception Flow</w:t>
            </w:r>
          </w:p>
        </w:tc>
        <w:tc>
          <w:tcPr>
            <w:tcW w:w="6514" w:type="dxa"/>
          </w:tcPr>
          <w:p w14:paraId="7E49AB63" w14:textId="77777777" w:rsidR="0084583A" w:rsidRDefault="0084583A" w:rsidP="0084583A">
            <w:pPr>
              <w:pStyle w:val="Nidungvnbn"/>
              <w:ind w:firstLine="0"/>
            </w:pPr>
            <w:r>
              <w:t>Nếu hệ thống gặp lỗi khi quản lý tài khoản hoặc truy cập vào thông tin tài khoản:</w:t>
            </w:r>
          </w:p>
          <w:p w14:paraId="7D153751" w14:textId="6B40F52A" w:rsidR="006F530D" w:rsidRDefault="0084583A" w:rsidP="0084583A">
            <w:pPr>
              <w:pStyle w:val="Nidungvnbn"/>
              <w:ind w:firstLine="0"/>
            </w:pPr>
            <w:r>
              <w:t>Hệ thống hiển thị thông báo lỗi và yêu cầu quản trị viên thử lại sau.</w:t>
            </w:r>
          </w:p>
        </w:tc>
      </w:tr>
    </w:tbl>
    <w:p w14:paraId="738CCD56" w14:textId="14F53905" w:rsidR="00B742D1" w:rsidRDefault="00B742D1" w:rsidP="00A0081A">
      <w:pPr>
        <w:pStyle w:val="Nidungvnbn"/>
        <w:ind w:left="720" w:firstLine="0"/>
        <w:jc w:val="center"/>
      </w:pPr>
      <w:r>
        <w:t>Bảng 2.3.4.1</w:t>
      </w:r>
      <w:r w:rsidR="00A1360A">
        <w:t>7</w:t>
      </w:r>
      <w:r>
        <w:t xml:space="preserve"> Đặc tả chức năng quản lý tài khoản</w:t>
      </w:r>
    </w:p>
    <w:p w14:paraId="1FA0E78C" w14:textId="348A2F6F" w:rsidR="006F530D" w:rsidRDefault="006F530D" w:rsidP="006F530D">
      <w:pPr>
        <w:pStyle w:val="Heading4"/>
      </w:pPr>
      <w:r>
        <w:t xml:space="preserve">Usecase </w:t>
      </w:r>
      <w:r w:rsidR="003725AE">
        <w:t>quản lý blog</w:t>
      </w:r>
    </w:p>
    <w:tbl>
      <w:tblPr>
        <w:tblStyle w:val="TableGrid"/>
        <w:tblW w:w="0" w:type="auto"/>
        <w:tblInd w:w="-5" w:type="dxa"/>
        <w:tblLook w:val="04A0" w:firstRow="1" w:lastRow="0" w:firstColumn="1" w:lastColumn="0" w:noHBand="0" w:noVBand="1"/>
      </w:tblPr>
      <w:tblGrid>
        <w:gridCol w:w="2268"/>
        <w:gridCol w:w="6514"/>
      </w:tblGrid>
      <w:tr w:rsidR="006F530D" w14:paraId="3B013409" w14:textId="77777777" w:rsidTr="00DD53FC">
        <w:tc>
          <w:tcPr>
            <w:tcW w:w="2268" w:type="dxa"/>
          </w:tcPr>
          <w:p w14:paraId="7ADFB5BB" w14:textId="77777777" w:rsidR="006F530D" w:rsidRDefault="006F530D" w:rsidP="00DD53FC">
            <w:pPr>
              <w:pStyle w:val="Nidungvnbn"/>
              <w:ind w:firstLine="0"/>
            </w:pPr>
            <w:r>
              <w:t>Tên Usecase</w:t>
            </w:r>
          </w:p>
        </w:tc>
        <w:tc>
          <w:tcPr>
            <w:tcW w:w="6514" w:type="dxa"/>
          </w:tcPr>
          <w:p w14:paraId="734BB8E6" w14:textId="64915745" w:rsidR="006F530D" w:rsidRDefault="006B7BC5" w:rsidP="00DD53FC">
            <w:pPr>
              <w:pStyle w:val="Nidungvnbn"/>
              <w:ind w:firstLine="0"/>
            </w:pPr>
            <w:r>
              <w:t>Quản lý blog</w:t>
            </w:r>
          </w:p>
        </w:tc>
      </w:tr>
      <w:tr w:rsidR="006F530D" w14:paraId="0263D943" w14:textId="77777777" w:rsidTr="00DD53FC">
        <w:tc>
          <w:tcPr>
            <w:tcW w:w="2268" w:type="dxa"/>
          </w:tcPr>
          <w:p w14:paraId="38360713" w14:textId="77777777" w:rsidR="006F530D" w:rsidRDefault="006F530D" w:rsidP="00DD53FC">
            <w:pPr>
              <w:pStyle w:val="Nidungvnbn"/>
              <w:ind w:firstLine="0"/>
            </w:pPr>
            <w:r>
              <w:t>Mô tả</w:t>
            </w:r>
          </w:p>
        </w:tc>
        <w:tc>
          <w:tcPr>
            <w:tcW w:w="6514" w:type="dxa"/>
          </w:tcPr>
          <w:p w14:paraId="0BBA3A86" w14:textId="768A50B5" w:rsidR="006F530D" w:rsidRPr="00925C8D" w:rsidRDefault="00E641C8" w:rsidP="00DD53FC">
            <w:pPr>
              <w:rPr>
                <w:sz w:val="26"/>
                <w:szCs w:val="26"/>
              </w:rPr>
            </w:pPr>
            <w:r w:rsidRPr="00E641C8">
              <w:rPr>
                <w:sz w:val="26"/>
                <w:szCs w:val="26"/>
              </w:rPr>
              <w:t>Use Case này mô tả quá trình quản lý và xuất bản các bài viết blog trên trang web bán nông sản.</w:t>
            </w:r>
          </w:p>
        </w:tc>
      </w:tr>
      <w:tr w:rsidR="006F530D" w14:paraId="6BF412F3" w14:textId="77777777" w:rsidTr="00DD53FC">
        <w:tc>
          <w:tcPr>
            <w:tcW w:w="2268" w:type="dxa"/>
          </w:tcPr>
          <w:p w14:paraId="4B9283C1" w14:textId="77777777" w:rsidR="006F530D" w:rsidRDefault="006F530D" w:rsidP="00DD53FC">
            <w:pPr>
              <w:pStyle w:val="Nidungvnbn"/>
              <w:ind w:firstLine="0"/>
            </w:pPr>
            <w:r>
              <w:t>Tác nhân chính</w:t>
            </w:r>
          </w:p>
        </w:tc>
        <w:tc>
          <w:tcPr>
            <w:tcW w:w="6514" w:type="dxa"/>
          </w:tcPr>
          <w:p w14:paraId="4ED56798" w14:textId="2004B65A" w:rsidR="006F530D" w:rsidRDefault="001B3033" w:rsidP="00DD53FC">
            <w:pPr>
              <w:pStyle w:val="Nidungvnbn"/>
              <w:ind w:firstLine="0"/>
            </w:pPr>
            <w:r>
              <w:t>Quản trị viên</w:t>
            </w:r>
          </w:p>
        </w:tc>
      </w:tr>
      <w:tr w:rsidR="006F530D" w14:paraId="6F2CC249" w14:textId="77777777" w:rsidTr="00DD53FC">
        <w:tc>
          <w:tcPr>
            <w:tcW w:w="2268" w:type="dxa"/>
          </w:tcPr>
          <w:p w14:paraId="0D87E13A" w14:textId="77777777" w:rsidR="006F530D" w:rsidRDefault="006F530D" w:rsidP="00DD53FC">
            <w:pPr>
              <w:pStyle w:val="Nidungvnbn"/>
              <w:ind w:firstLine="0"/>
            </w:pPr>
            <w:r>
              <w:t>Tác nhân phụ</w:t>
            </w:r>
          </w:p>
        </w:tc>
        <w:tc>
          <w:tcPr>
            <w:tcW w:w="6514" w:type="dxa"/>
          </w:tcPr>
          <w:p w14:paraId="30D825BE" w14:textId="77777777" w:rsidR="006F530D" w:rsidRDefault="006F530D" w:rsidP="00DD53FC">
            <w:pPr>
              <w:pStyle w:val="Nidungvnbn"/>
              <w:ind w:firstLine="0"/>
            </w:pPr>
            <w:r>
              <w:t>Hệ thống</w:t>
            </w:r>
          </w:p>
        </w:tc>
      </w:tr>
      <w:tr w:rsidR="006F530D" w14:paraId="00F90289" w14:textId="77777777" w:rsidTr="00DD53FC">
        <w:tc>
          <w:tcPr>
            <w:tcW w:w="2268" w:type="dxa"/>
          </w:tcPr>
          <w:p w14:paraId="232669AD" w14:textId="77777777" w:rsidR="006F530D" w:rsidRDefault="006F530D" w:rsidP="00DD53FC">
            <w:pPr>
              <w:pStyle w:val="Nidungvnbn"/>
              <w:ind w:firstLine="0"/>
            </w:pPr>
            <w:r>
              <w:t>Trigger</w:t>
            </w:r>
          </w:p>
        </w:tc>
        <w:tc>
          <w:tcPr>
            <w:tcW w:w="6514" w:type="dxa"/>
          </w:tcPr>
          <w:p w14:paraId="13B0CEC4" w14:textId="0D7CEDC0" w:rsidR="006F530D" w:rsidRPr="00925C8D" w:rsidRDefault="000E1DC5" w:rsidP="00DD53FC">
            <w:pPr>
              <w:rPr>
                <w:sz w:val="26"/>
                <w:szCs w:val="26"/>
              </w:rPr>
            </w:pPr>
            <w:r w:rsidRPr="000E1DC5">
              <w:rPr>
                <w:sz w:val="26"/>
                <w:szCs w:val="26"/>
              </w:rPr>
              <w:t>Quản trị viên muốn tạo, chỉnh sửa hoặc xóa bài viết blog trên trang web.</w:t>
            </w:r>
          </w:p>
        </w:tc>
      </w:tr>
      <w:tr w:rsidR="006F530D" w14:paraId="3213D87E" w14:textId="77777777" w:rsidTr="00DD53FC">
        <w:tc>
          <w:tcPr>
            <w:tcW w:w="2268" w:type="dxa"/>
          </w:tcPr>
          <w:p w14:paraId="6BE2E043" w14:textId="77777777" w:rsidR="006F530D" w:rsidRDefault="006F530D" w:rsidP="00DD53FC">
            <w:pPr>
              <w:pStyle w:val="Nidungvnbn"/>
              <w:ind w:firstLine="0"/>
            </w:pPr>
            <w:r>
              <w:t>Pre-Condition</w:t>
            </w:r>
          </w:p>
        </w:tc>
        <w:tc>
          <w:tcPr>
            <w:tcW w:w="6514" w:type="dxa"/>
          </w:tcPr>
          <w:p w14:paraId="79C267C5" w14:textId="38DC3713" w:rsidR="006F530D" w:rsidRPr="00746EB2" w:rsidRDefault="00885D43" w:rsidP="00DD53FC">
            <w:pPr>
              <w:rPr>
                <w:sz w:val="26"/>
                <w:szCs w:val="26"/>
              </w:rPr>
            </w:pPr>
            <w:r w:rsidRPr="00885D43">
              <w:rPr>
                <w:sz w:val="26"/>
                <w:szCs w:val="26"/>
              </w:rPr>
              <w:t>Quản trị viên đã đăng nhập vào tài khoản quản trị trên trang web.</w:t>
            </w:r>
          </w:p>
        </w:tc>
      </w:tr>
      <w:tr w:rsidR="006F530D" w14:paraId="54BABFA4" w14:textId="77777777" w:rsidTr="00DD53FC">
        <w:tc>
          <w:tcPr>
            <w:tcW w:w="2268" w:type="dxa"/>
          </w:tcPr>
          <w:p w14:paraId="3E653137" w14:textId="77777777" w:rsidR="006F530D" w:rsidRDefault="006F530D" w:rsidP="00DD53FC">
            <w:pPr>
              <w:pStyle w:val="Nidungvnbn"/>
              <w:ind w:firstLine="0"/>
            </w:pPr>
            <w:r>
              <w:t>Post-Condition</w:t>
            </w:r>
          </w:p>
        </w:tc>
        <w:tc>
          <w:tcPr>
            <w:tcW w:w="6514" w:type="dxa"/>
          </w:tcPr>
          <w:p w14:paraId="4B1DE3D8" w14:textId="4DA50EA8" w:rsidR="006F530D" w:rsidRPr="00925C8D" w:rsidRDefault="0024460C" w:rsidP="00DD53FC">
            <w:pPr>
              <w:rPr>
                <w:sz w:val="26"/>
                <w:szCs w:val="26"/>
              </w:rPr>
            </w:pPr>
            <w:r w:rsidRPr="0024460C">
              <w:rPr>
                <w:sz w:val="26"/>
                <w:szCs w:val="26"/>
              </w:rPr>
              <w:t>Các thay đổi về bài viết blog đã được lưu và cập nhật trên trang web.</w:t>
            </w:r>
          </w:p>
        </w:tc>
      </w:tr>
      <w:tr w:rsidR="006F530D" w14:paraId="54C1CC6A" w14:textId="77777777" w:rsidTr="00DD53FC">
        <w:tc>
          <w:tcPr>
            <w:tcW w:w="2268" w:type="dxa"/>
          </w:tcPr>
          <w:p w14:paraId="1B56DF2E" w14:textId="77777777" w:rsidR="006F530D" w:rsidRDefault="006F530D" w:rsidP="00DD53FC">
            <w:pPr>
              <w:pStyle w:val="Nidungvnbn"/>
              <w:ind w:firstLine="0"/>
            </w:pPr>
            <w:r>
              <w:lastRenderedPageBreak/>
              <w:t>Basic Flow</w:t>
            </w:r>
          </w:p>
        </w:tc>
        <w:tc>
          <w:tcPr>
            <w:tcW w:w="6514" w:type="dxa"/>
          </w:tcPr>
          <w:p w14:paraId="5F7A2DA9" w14:textId="77777777" w:rsidR="004C0BBF" w:rsidRDefault="004C0BBF" w:rsidP="004C0BBF">
            <w:pPr>
              <w:pStyle w:val="Nidungvnbn"/>
              <w:numPr>
                <w:ilvl w:val="0"/>
                <w:numId w:val="42"/>
              </w:numPr>
            </w:pPr>
            <w:r>
              <w:t>Quản trị viên truy cập vào trang quản lý blog trên trang web.</w:t>
            </w:r>
          </w:p>
          <w:p w14:paraId="6D3694EB" w14:textId="77777777" w:rsidR="004C0BBF" w:rsidRDefault="004C0BBF" w:rsidP="004C0BBF">
            <w:pPr>
              <w:pStyle w:val="Nidungvnbn"/>
              <w:numPr>
                <w:ilvl w:val="0"/>
                <w:numId w:val="42"/>
              </w:numPr>
            </w:pPr>
            <w:r>
              <w:t>Hệ thống hiển thị danh sách các bài viết blog hiện có, bao gồm tiêu đề, tác giả, ngày đăng và các tùy chọn quản lý.</w:t>
            </w:r>
          </w:p>
          <w:p w14:paraId="61FBE41E" w14:textId="77777777" w:rsidR="004C0BBF" w:rsidRDefault="004C0BBF" w:rsidP="004C0BBF">
            <w:pPr>
              <w:pStyle w:val="Nidungvnbn"/>
              <w:numPr>
                <w:ilvl w:val="0"/>
                <w:numId w:val="42"/>
              </w:numPr>
            </w:pPr>
            <w:r>
              <w:t>Quản trị viên chọn bài viết blog mà họ muốn thực hiện thao tác.</w:t>
            </w:r>
          </w:p>
          <w:p w14:paraId="176B50B5" w14:textId="77777777" w:rsidR="004C0BBF" w:rsidRDefault="004C0BBF" w:rsidP="004C0BBF">
            <w:pPr>
              <w:pStyle w:val="Nidungvnbn"/>
              <w:numPr>
                <w:ilvl w:val="0"/>
                <w:numId w:val="42"/>
              </w:numPr>
            </w:pPr>
            <w:r>
              <w:t>Hệ thống hiển thị nội dung của bài viết blog và các tùy chọn để thực hiện thao tác như chỉnh sửa nội dung, cập nhật thông tin, v.v.</w:t>
            </w:r>
          </w:p>
          <w:p w14:paraId="44BAFE7D" w14:textId="0B03E242" w:rsidR="006F530D" w:rsidRDefault="004C0BBF" w:rsidP="004C0BBF">
            <w:pPr>
              <w:pStyle w:val="Nidungvnbn"/>
              <w:numPr>
                <w:ilvl w:val="0"/>
                <w:numId w:val="42"/>
              </w:numPr>
            </w:pPr>
            <w:r>
              <w:t>Quản trị viên thực hiện các thao tác cần thiết và lưu lại các thay đổi.</w:t>
            </w:r>
          </w:p>
        </w:tc>
      </w:tr>
      <w:tr w:rsidR="006F530D" w14:paraId="39687AE3" w14:textId="77777777" w:rsidTr="00DD53FC">
        <w:tc>
          <w:tcPr>
            <w:tcW w:w="2268" w:type="dxa"/>
          </w:tcPr>
          <w:p w14:paraId="29CBD188" w14:textId="77777777" w:rsidR="006F530D" w:rsidRDefault="006F530D" w:rsidP="00DD53FC">
            <w:pPr>
              <w:pStyle w:val="Nidungvnbn"/>
              <w:ind w:firstLine="0"/>
            </w:pPr>
            <w:r>
              <w:t>Alternative Flow</w:t>
            </w:r>
          </w:p>
        </w:tc>
        <w:tc>
          <w:tcPr>
            <w:tcW w:w="6514" w:type="dxa"/>
          </w:tcPr>
          <w:p w14:paraId="02022715" w14:textId="77777777" w:rsidR="004C0BBF" w:rsidRDefault="004C0BBF" w:rsidP="004C0BBF">
            <w:pPr>
              <w:pStyle w:val="Nidungvnbn"/>
              <w:ind w:firstLine="0"/>
            </w:pPr>
            <w:r>
              <w:t>Nếu không có bài viết blog nào hoặc không có bài viết nào cần thực hiện thao tác:</w:t>
            </w:r>
          </w:p>
          <w:p w14:paraId="19FA7BB4" w14:textId="27A1F5CC" w:rsidR="006F530D" w:rsidRDefault="004C0BBF" w:rsidP="004C0BBF">
            <w:pPr>
              <w:pStyle w:val="Nidungvnbn"/>
              <w:ind w:firstLine="0"/>
            </w:pPr>
            <w:r>
              <w:t>Hệ thống hiển thị thông báo "Không có bài viết nào được tìm thấy" và không hiển thị danh sách bài viết.</w:t>
            </w:r>
          </w:p>
        </w:tc>
      </w:tr>
      <w:tr w:rsidR="006F530D" w14:paraId="6E5CCB93" w14:textId="77777777" w:rsidTr="00DD53FC">
        <w:tc>
          <w:tcPr>
            <w:tcW w:w="2268" w:type="dxa"/>
          </w:tcPr>
          <w:p w14:paraId="783F2FC7" w14:textId="77777777" w:rsidR="006F530D" w:rsidRDefault="006F530D" w:rsidP="00DD53FC">
            <w:pPr>
              <w:pStyle w:val="Nidungvnbn"/>
              <w:ind w:firstLine="0"/>
            </w:pPr>
            <w:r>
              <w:t>Exception Flow</w:t>
            </w:r>
          </w:p>
        </w:tc>
        <w:tc>
          <w:tcPr>
            <w:tcW w:w="6514" w:type="dxa"/>
          </w:tcPr>
          <w:p w14:paraId="56957295" w14:textId="77777777" w:rsidR="000D3DD9" w:rsidRDefault="000D3DD9" w:rsidP="000D3DD9">
            <w:pPr>
              <w:pStyle w:val="Nidungvnbn"/>
              <w:ind w:firstLine="0"/>
            </w:pPr>
            <w:r>
              <w:t>Nếu hệ thống gặp lỗi khi quản lý blog hoặc truy cập vào thông tin bài viết:</w:t>
            </w:r>
          </w:p>
          <w:p w14:paraId="72602AF4" w14:textId="3E599CD7" w:rsidR="006F530D" w:rsidRDefault="000D3DD9" w:rsidP="000D3DD9">
            <w:pPr>
              <w:pStyle w:val="Nidungvnbn"/>
              <w:ind w:firstLine="0"/>
            </w:pPr>
            <w:r>
              <w:t>Hệ thống hiển thị thông báo lỗi và yêu cầu quản trị viên thử lại sau.</w:t>
            </w:r>
          </w:p>
        </w:tc>
      </w:tr>
    </w:tbl>
    <w:p w14:paraId="0FE1096F" w14:textId="148CB4C7" w:rsidR="006F530D" w:rsidRDefault="00E45444" w:rsidP="00E45444">
      <w:pPr>
        <w:pStyle w:val="Nidungvnbn"/>
        <w:ind w:left="720" w:firstLine="0"/>
        <w:jc w:val="center"/>
      </w:pPr>
      <w:r>
        <w:t>Bảng 2.3.4.18 Đặc tả chức năng quản lý blog</w:t>
      </w:r>
    </w:p>
    <w:p w14:paraId="587F5517" w14:textId="4EEF1283" w:rsidR="006F530D" w:rsidRDefault="006F530D" w:rsidP="006F530D">
      <w:pPr>
        <w:pStyle w:val="Heading4"/>
      </w:pPr>
      <w:r>
        <w:t xml:space="preserve">Usecase </w:t>
      </w:r>
      <w:r w:rsidR="003C0E3D">
        <w:t>gửi thông báo</w:t>
      </w:r>
    </w:p>
    <w:tbl>
      <w:tblPr>
        <w:tblStyle w:val="TableGrid"/>
        <w:tblW w:w="0" w:type="auto"/>
        <w:tblInd w:w="-5" w:type="dxa"/>
        <w:tblLook w:val="04A0" w:firstRow="1" w:lastRow="0" w:firstColumn="1" w:lastColumn="0" w:noHBand="0" w:noVBand="1"/>
      </w:tblPr>
      <w:tblGrid>
        <w:gridCol w:w="2268"/>
        <w:gridCol w:w="6514"/>
      </w:tblGrid>
      <w:tr w:rsidR="006F530D" w14:paraId="3B25F6A5" w14:textId="77777777" w:rsidTr="00DD53FC">
        <w:tc>
          <w:tcPr>
            <w:tcW w:w="2268" w:type="dxa"/>
          </w:tcPr>
          <w:p w14:paraId="27F026AD" w14:textId="77777777" w:rsidR="006F530D" w:rsidRDefault="006F530D" w:rsidP="00DD53FC">
            <w:pPr>
              <w:pStyle w:val="Nidungvnbn"/>
              <w:ind w:firstLine="0"/>
            </w:pPr>
            <w:r>
              <w:t>Tên Usecase</w:t>
            </w:r>
          </w:p>
        </w:tc>
        <w:tc>
          <w:tcPr>
            <w:tcW w:w="6514" w:type="dxa"/>
          </w:tcPr>
          <w:p w14:paraId="43089416" w14:textId="5443C180" w:rsidR="006F530D" w:rsidRDefault="00FE62B6" w:rsidP="00DD53FC">
            <w:pPr>
              <w:pStyle w:val="Nidungvnbn"/>
              <w:ind w:firstLine="0"/>
            </w:pPr>
            <w:r>
              <w:t>Gửi thông báo</w:t>
            </w:r>
          </w:p>
        </w:tc>
      </w:tr>
      <w:tr w:rsidR="006F530D" w14:paraId="0721C770" w14:textId="77777777" w:rsidTr="00DD53FC">
        <w:tc>
          <w:tcPr>
            <w:tcW w:w="2268" w:type="dxa"/>
          </w:tcPr>
          <w:p w14:paraId="3A73EBF0" w14:textId="77777777" w:rsidR="006F530D" w:rsidRDefault="006F530D" w:rsidP="00DD53FC">
            <w:pPr>
              <w:pStyle w:val="Nidungvnbn"/>
              <w:ind w:firstLine="0"/>
            </w:pPr>
            <w:r>
              <w:t>Mô tả</w:t>
            </w:r>
          </w:p>
        </w:tc>
        <w:tc>
          <w:tcPr>
            <w:tcW w:w="6514" w:type="dxa"/>
          </w:tcPr>
          <w:p w14:paraId="0C2F216B" w14:textId="10CBF7BA" w:rsidR="006F530D" w:rsidRPr="00925C8D" w:rsidRDefault="00762242" w:rsidP="00DD53FC">
            <w:pPr>
              <w:rPr>
                <w:sz w:val="26"/>
                <w:szCs w:val="26"/>
              </w:rPr>
            </w:pPr>
            <w:r w:rsidRPr="00762242">
              <w:rPr>
                <w:sz w:val="26"/>
                <w:szCs w:val="26"/>
              </w:rPr>
              <w:t>Use Case này mô tả quá trình gửi thông báo tới người dùng trên trang web bán nông sản.</w:t>
            </w:r>
          </w:p>
        </w:tc>
      </w:tr>
      <w:tr w:rsidR="006F530D" w14:paraId="2F094876" w14:textId="77777777" w:rsidTr="00DD53FC">
        <w:tc>
          <w:tcPr>
            <w:tcW w:w="2268" w:type="dxa"/>
          </w:tcPr>
          <w:p w14:paraId="35ECC4B1" w14:textId="77777777" w:rsidR="006F530D" w:rsidRDefault="006F530D" w:rsidP="00DD53FC">
            <w:pPr>
              <w:pStyle w:val="Nidungvnbn"/>
              <w:ind w:firstLine="0"/>
            </w:pPr>
            <w:r>
              <w:t>Tác nhân chính</w:t>
            </w:r>
          </w:p>
        </w:tc>
        <w:tc>
          <w:tcPr>
            <w:tcW w:w="6514" w:type="dxa"/>
          </w:tcPr>
          <w:p w14:paraId="57428C32" w14:textId="5D054709" w:rsidR="006F530D" w:rsidRDefault="002B750F" w:rsidP="00DD53FC">
            <w:pPr>
              <w:pStyle w:val="Nidungvnbn"/>
              <w:ind w:firstLine="0"/>
            </w:pPr>
            <w:r>
              <w:t>Quản trị viên</w:t>
            </w:r>
          </w:p>
        </w:tc>
      </w:tr>
      <w:tr w:rsidR="006F530D" w14:paraId="5F308EF9" w14:textId="77777777" w:rsidTr="00DD53FC">
        <w:tc>
          <w:tcPr>
            <w:tcW w:w="2268" w:type="dxa"/>
          </w:tcPr>
          <w:p w14:paraId="122D98BB" w14:textId="77777777" w:rsidR="006F530D" w:rsidRDefault="006F530D" w:rsidP="00DD53FC">
            <w:pPr>
              <w:pStyle w:val="Nidungvnbn"/>
              <w:ind w:firstLine="0"/>
            </w:pPr>
            <w:r>
              <w:t>Tác nhân phụ</w:t>
            </w:r>
          </w:p>
        </w:tc>
        <w:tc>
          <w:tcPr>
            <w:tcW w:w="6514" w:type="dxa"/>
          </w:tcPr>
          <w:p w14:paraId="7A490ACF" w14:textId="77777777" w:rsidR="006F530D" w:rsidRDefault="006F530D" w:rsidP="00DD53FC">
            <w:pPr>
              <w:pStyle w:val="Nidungvnbn"/>
              <w:ind w:firstLine="0"/>
            </w:pPr>
            <w:r>
              <w:t>Hệ thống</w:t>
            </w:r>
          </w:p>
        </w:tc>
      </w:tr>
      <w:tr w:rsidR="006F530D" w14:paraId="3DE64067" w14:textId="77777777" w:rsidTr="00DD53FC">
        <w:tc>
          <w:tcPr>
            <w:tcW w:w="2268" w:type="dxa"/>
          </w:tcPr>
          <w:p w14:paraId="64E9D653" w14:textId="77777777" w:rsidR="006F530D" w:rsidRDefault="006F530D" w:rsidP="00DD53FC">
            <w:pPr>
              <w:pStyle w:val="Nidungvnbn"/>
              <w:ind w:firstLine="0"/>
            </w:pPr>
            <w:r>
              <w:lastRenderedPageBreak/>
              <w:t>Trigger</w:t>
            </w:r>
          </w:p>
        </w:tc>
        <w:tc>
          <w:tcPr>
            <w:tcW w:w="6514" w:type="dxa"/>
          </w:tcPr>
          <w:p w14:paraId="79D00F42" w14:textId="3C427E94" w:rsidR="006F530D" w:rsidRPr="00925C8D" w:rsidRDefault="009C5385" w:rsidP="00DD53FC">
            <w:pPr>
              <w:rPr>
                <w:sz w:val="26"/>
                <w:szCs w:val="26"/>
              </w:rPr>
            </w:pPr>
            <w:r w:rsidRPr="009C5385">
              <w:rPr>
                <w:sz w:val="26"/>
                <w:szCs w:val="26"/>
              </w:rPr>
              <w:t>Quản trị viên muốn gửi thông báo tới người dùng trên trang web.</w:t>
            </w:r>
          </w:p>
        </w:tc>
      </w:tr>
      <w:tr w:rsidR="006F530D" w14:paraId="065A0BC1" w14:textId="77777777" w:rsidTr="00DD53FC">
        <w:tc>
          <w:tcPr>
            <w:tcW w:w="2268" w:type="dxa"/>
          </w:tcPr>
          <w:p w14:paraId="454178C6" w14:textId="77777777" w:rsidR="006F530D" w:rsidRDefault="006F530D" w:rsidP="00DD53FC">
            <w:pPr>
              <w:pStyle w:val="Nidungvnbn"/>
              <w:ind w:firstLine="0"/>
            </w:pPr>
            <w:r>
              <w:t>Pre-Condition</w:t>
            </w:r>
          </w:p>
        </w:tc>
        <w:tc>
          <w:tcPr>
            <w:tcW w:w="6514" w:type="dxa"/>
          </w:tcPr>
          <w:p w14:paraId="7BC31719" w14:textId="1DF3D97B" w:rsidR="006F530D" w:rsidRPr="00746EB2" w:rsidRDefault="006D24E3" w:rsidP="00DD53FC">
            <w:pPr>
              <w:rPr>
                <w:sz w:val="26"/>
                <w:szCs w:val="26"/>
              </w:rPr>
            </w:pPr>
            <w:r w:rsidRPr="006D24E3">
              <w:rPr>
                <w:sz w:val="26"/>
                <w:szCs w:val="26"/>
              </w:rPr>
              <w:t>Quản trị viên đã đăng nhập vào tài khoản quản trị trên trang web.</w:t>
            </w:r>
          </w:p>
        </w:tc>
      </w:tr>
      <w:tr w:rsidR="006F530D" w14:paraId="5F156994" w14:textId="77777777" w:rsidTr="00DD53FC">
        <w:tc>
          <w:tcPr>
            <w:tcW w:w="2268" w:type="dxa"/>
          </w:tcPr>
          <w:p w14:paraId="47818D5B" w14:textId="77777777" w:rsidR="006F530D" w:rsidRDefault="006F530D" w:rsidP="00DD53FC">
            <w:pPr>
              <w:pStyle w:val="Nidungvnbn"/>
              <w:ind w:firstLine="0"/>
            </w:pPr>
            <w:r>
              <w:t>Post-Condition</w:t>
            </w:r>
          </w:p>
        </w:tc>
        <w:tc>
          <w:tcPr>
            <w:tcW w:w="6514" w:type="dxa"/>
          </w:tcPr>
          <w:p w14:paraId="5018B646" w14:textId="627CE761" w:rsidR="006F530D" w:rsidRPr="00925C8D" w:rsidRDefault="001076D8" w:rsidP="00DD53FC">
            <w:pPr>
              <w:rPr>
                <w:sz w:val="26"/>
                <w:szCs w:val="26"/>
              </w:rPr>
            </w:pPr>
            <w:r w:rsidRPr="001076D8">
              <w:rPr>
                <w:sz w:val="26"/>
                <w:szCs w:val="26"/>
              </w:rPr>
              <w:t>Thông báo đã được gửi thành công tới người dùng.</w:t>
            </w:r>
          </w:p>
        </w:tc>
      </w:tr>
      <w:tr w:rsidR="006F530D" w14:paraId="4C6773E3" w14:textId="77777777" w:rsidTr="00DD53FC">
        <w:tc>
          <w:tcPr>
            <w:tcW w:w="2268" w:type="dxa"/>
          </w:tcPr>
          <w:p w14:paraId="53803DEA" w14:textId="77777777" w:rsidR="006F530D" w:rsidRDefault="006F530D" w:rsidP="00DD53FC">
            <w:pPr>
              <w:pStyle w:val="Nidungvnbn"/>
              <w:ind w:firstLine="0"/>
            </w:pPr>
            <w:r>
              <w:t>Basic Flow</w:t>
            </w:r>
          </w:p>
        </w:tc>
        <w:tc>
          <w:tcPr>
            <w:tcW w:w="6514" w:type="dxa"/>
          </w:tcPr>
          <w:p w14:paraId="40FD7136" w14:textId="77777777" w:rsidR="00B2659F" w:rsidRDefault="00B2659F" w:rsidP="00B2659F">
            <w:pPr>
              <w:pStyle w:val="Nidungvnbn"/>
              <w:numPr>
                <w:ilvl w:val="0"/>
                <w:numId w:val="43"/>
              </w:numPr>
            </w:pPr>
            <w:r>
              <w:t>Quản trị viên truy cập vào trang quản lý thông báo trên trang web.</w:t>
            </w:r>
          </w:p>
          <w:p w14:paraId="55ED0340" w14:textId="77777777" w:rsidR="00B2659F" w:rsidRDefault="00B2659F" w:rsidP="00B2659F">
            <w:pPr>
              <w:pStyle w:val="Nidungvnbn"/>
              <w:numPr>
                <w:ilvl w:val="0"/>
                <w:numId w:val="43"/>
              </w:numPr>
            </w:pPr>
            <w:r>
              <w:t>Hệ thống hiển thị giao diện để quản trị viên nhập nội dung thông báo và chọn đối tượng người dùng mà họ muốn gửi thông báo.</w:t>
            </w:r>
          </w:p>
          <w:p w14:paraId="00A297E7" w14:textId="77777777" w:rsidR="00B2659F" w:rsidRDefault="00B2659F" w:rsidP="00B2659F">
            <w:pPr>
              <w:pStyle w:val="Nidungvnbn"/>
              <w:numPr>
                <w:ilvl w:val="0"/>
                <w:numId w:val="43"/>
              </w:numPr>
            </w:pPr>
            <w:r>
              <w:t>Quản trị viên nhập nội dung thông báo và chọn đối tượng người dùng (ví dụ: toàn bộ người dùng, nhóm người dùng cụ thể, v.v.).</w:t>
            </w:r>
          </w:p>
          <w:p w14:paraId="78AA30BD" w14:textId="77777777" w:rsidR="00B2659F" w:rsidRDefault="00B2659F" w:rsidP="00B2659F">
            <w:pPr>
              <w:pStyle w:val="Nidungvnbn"/>
              <w:numPr>
                <w:ilvl w:val="0"/>
                <w:numId w:val="43"/>
              </w:numPr>
            </w:pPr>
            <w:r>
              <w:t>Quản trị viên xác nhận và gửi thông báo.</w:t>
            </w:r>
          </w:p>
          <w:p w14:paraId="41ED6C7B" w14:textId="341CA8DD" w:rsidR="006F530D" w:rsidRDefault="00B2659F" w:rsidP="00B2659F">
            <w:pPr>
              <w:pStyle w:val="Nidungvnbn"/>
              <w:numPr>
                <w:ilvl w:val="0"/>
                <w:numId w:val="43"/>
              </w:numPr>
            </w:pPr>
            <w:r>
              <w:t>Hệ thống gửi thông báo và lưu lại lịch sử gửi thông báo.</w:t>
            </w:r>
          </w:p>
        </w:tc>
      </w:tr>
      <w:tr w:rsidR="006F530D" w14:paraId="4B6EA62E" w14:textId="77777777" w:rsidTr="00DD53FC">
        <w:tc>
          <w:tcPr>
            <w:tcW w:w="2268" w:type="dxa"/>
          </w:tcPr>
          <w:p w14:paraId="37D5B710" w14:textId="77777777" w:rsidR="006F530D" w:rsidRDefault="006F530D" w:rsidP="00DD53FC">
            <w:pPr>
              <w:pStyle w:val="Nidungvnbn"/>
              <w:ind w:firstLine="0"/>
            </w:pPr>
            <w:r>
              <w:t>Alternative Flow</w:t>
            </w:r>
          </w:p>
        </w:tc>
        <w:tc>
          <w:tcPr>
            <w:tcW w:w="6514" w:type="dxa"/>
          </w:tcPr>
          <w:p w14:paraId="1FFB8FCF" w14:textId="77777777" w:rsidR="00CD0651" w:rsidRDefault="00CD0651" w:rsidP="00CD0651">
            <w:pPr>
              <w:pStyle w:val="Nidungvnbn"/>
              <w:ind w:firstLine="0"/>
            </w:pPr>
            <w:r>
              <w:t>Nếu quản trị viên muốn chỉnh sửa hoặc hủy bỏ việc gửi thông báo sau khi đã nhập nội dung:</w:t>
            </w:r>
          </w:p>
          <w:p w14:paraId="59FFF534" w14:textId="10C8B87E" w:rsidR="006F530D" w:rsidRDefault="00CD0651" w:rsidP="00CD0651">
            <w:pPr>
              <w:pStyle w:val="Nidungvnbn"/>
              <w:ind w:firstLine="0"/>
            </w:pPr>
            <w:r>
              <w:t>Quản trị viên có thể chỉnh sửa hoặc hủy bỏ việc gửi thông báo trước khi xác nhận gửi.</w:t>
            </w:r>
          </w:p>
        </w:tc>
      </w:tr>
      <w:tr w:rsidR="006F530D" w14:paraId="7EFFC572" w14:textId="77777777" w:rsidTr="00DD53FC">
        <w:tc>
          <w:tcPr>
            <w:tcW w:w="2268" w:type="dxa"/>
          </w:tcPr>
          <w:p w14:paraId="6EEA07D4" w14:textId="77777777" w:rsidR="006F530D" w:rsidRDefault="006F530D" w:rsidP="00DD53FC">
            <w:pPr>
              <w:pStyle w:val="Nidungvnbn"/>
              <w:ind w:firstLine="0"/>
            </w:pPr>
            <w:r>
              <w:t>Exception Flow</w:t>
            </w:r>
          </w:p>
        </w:tc>
        <w:tc>
          <w:tcPr>
            <w:tcW w:w="6514" w:type="dxa"/>
          </w:tcPr>
          <w:p w14:paraId="5724EFDD" w14:textId="77777777" w:rsidR="0015137B" w:rsidRDefault="0015137B" w:rsidP="0015137B">
            <w:pPr>
              <w:pStyle w:val="Nidungvnbn"/>
              <w:ind w:firstLine="0"/>
            </w:pPr>
            <w:r>
              <w:t>Nếu hệ thống gặp lỗi khi gửi thông báo:</w:t>
            </w:r>
          </w:p>
          <w:p w14:paraId="31BB718C" w14:textId="3F12DEE8" w:rsidR="006F530D" w:rsidRDefault="0015137B" w:rsidP="0015137B">
            <w:pPr>
              <w:pStyle w:val="Nidungvnbn"/>
              <w:ind w:firstLine="0"/>
            </w:pPr>
            <w:r>
              <w:t>Hệ thống hiển thị thông báo lỗi và yêu cầu quản trị viên thử lại sau.</w:t>
            </w:r>
          </w:p>
        </w:tc>
      </w:tr>
    </w:tbl>
    <w:p w14:paraId="0047FDBF" w14:textId="625AE15D" w:rsidR="006F530D" w:rsidRDefault="004A759A" w:rsidP="004A759A">
      <w:pPr>
        <w:pStyle w:val="Nidungvnbn"/>
        <w:ind w:left="720" w:firstLine="0"/>
        <w:jc w:val="center"/>
      </w:pPr>
      <w:r>
        <w:t>Bảng 2.3.4.19 Đặc tả chức năng gửi thông báo</w:t>
      </w:r>
    </w:p>
    <w:p w14:paraId="5CDAA0E4" w14:textId="4A5B2AD0" w:rsidR="005624E4" w:rsidRDefault="005624E4" w:rsidP="00AA553D">
      <w:pPr>
        <w:spacing w:before="0" w:after="200" w:line="276" w:lineRule="auto"/>
        <w:rPr>
          <w:sz w:val="26"/>
          <w:szCs w:val="26"/>
        </w:rPr>
      </w:pPr>
    </w:p>
    <w:p w14:paraId="26863B31" w14:textId="12E30790" w:rsidR="005624E4" w:rsidRDefault="005624E4" w:rsidP="00AA553D">
      <w:pPr>
        <w:spacing w:before="0" w:after="200" w:line="276" w:lineRule="auto"/>
        <w:rPr>
          <w:sz w:val="26"/>
          <w:szCs w:val="26"/>
        </w:rPr>
      </w:pPr>
    </w:p>
    <w:p w14:paraId="2AA5E9A5" w14:textId="5A81B763" w:rsidR="005624E4" w:rsidRDefault="005624E4" w:rsidP="00AA553D">
      <w:pPr>
        <w:spacing w:before="0" w:after="200" w:line="276" w:lineRule="auto"/>
        <w:rPr>
          <w:sz w:val="26"/>
          <w:szCs w:val="26"/>
        </w:rPr>
      </w:pPr>
    </w:p>
    <w:p w14:paraId="390C1725" w14:textId="77777777" w:rsidR="00A0081A" w:rsidRDefault="00A0081A" w:rsidP="00AA553D">
      <w:pPr>
        <w:spacing w:before="0" w:after="200" w:line="276" w:lineRule="auto"/>
        <w:rPr>
          <w:sz w:val="26"/>
          <w:szCs w:val="26"/>
        </w:rPr>
      </w:pPr>
    </w:p>
    <w:p w14:paraId="739A3EE3" w14:textId="35BB1EF0" w:rsidR="009717BB" w:rsidRPr="009717BB" w:rsidRDefault="009717BB" w:rsidP="009717BB">
      <w:pPr>
        <w:pStyle w:val="Heading1"/>
        <w:rPr>
          <w:bCs/>
        </w:rPr>
      </w:pPr>
      <w:bookmarkStart w:id="22" w:name="_Toc165416749"/>
      <w:r>
        <w:rPr>
          <w:b w:val="0"/>
          <w:bCs/>
        </w:rPr>
        <w:lastRenderedPageBreak/>
        <w:t xml:space="preserve"> </w:t>
      </w:r>
      <w:bookmarkStart w:id="23" w:name="_Toc165417256"/>
      <w:r w:rsidRPr="009717BB">
        <w:rPr>
          <w:bCs/>
        </w:rPr>
        <w:t>CÁC MẪU THIẾT KẾ ĐƯỢC SỬ DỤNG</w:t>
      </w:r>
      <w:bookmarkEnd w:id="22"/>
      <w:bookmarkEnd w:id="23"/>
    </w:p>
    <w:p w14:paraId="7F6B7935" w14:textId="77777777" w:rsidR="009717BB" w:rsidRPr="009717BB" w:rsidRDefault="009717BB" w:rsidP="009717BB">
      <w:pPr>
        <w:pStyle w:val="Heading2"/>
      </w:pPr>
      <w:bookmarkStart w:id="24" w:name="_Toc165416750"/>
      <w:bookmarkStart w:id="25" w:name="_Toc165417257"/>
      <w:r w:rsidRPr="009717BB">
        <w:t>Singleton pattern</w:t>
      </w:r>
      <w:bookmarkEnd w:id="24"/>
      <w:bookmarkEnd w:id="25"/>
    </w:p>
    <w:p w14:paraId="5915D213" w14:textId="77777777" w:rsidR="009717BB" w:rsidRDefault="009717BB" w:rsidP="009717BB">
      <w:pPr>
        <w:pStyle w:val="Nidungvnbn"/>
      </w:pPr>
      <w:r>
        <w:t>Singleton Pattern đảm bảo rằng chỉ có một instance duy nhất của lớp RevenueManager trong toàn bộ ứng dụng. Điều này đảm bảo rằng chỉ có một bộ quản lý doanh thu và thông tin liên quan duy nhất được sử dụng, tránh việc tạo ra nhiều bộ quản lý không cần thiết và đảm bảo tính nhất quán giữa các thành phần của hệ thống, được sử dụng để quản lý số lượng sản phẩm, số lượng người dùng và doanh thu của website.</w:t>
      </w:r>
    </w:p>
    <w:p w14:paraId="35290B6E" w14:textId="77777777" w:rsidR="009717BB" w:rsidRPr="009717BB" w:rsidRDefault="009717BB" w:rsidP="009717BB">
      <w:pPr>
        <w:pStyle w:val="Heading2"/>
      </w:pPr>
      <w:bookmarkStart w:id="26" w:name="_Toc165416751"/>
      <w:bookmarkStart w:id="27" w:name="_Toc165417258"/>
      <w:r w:rsidRPr="009717BB">
        <w:t>Strategy pattern</w:t>
      </w:r>
      <w:bookmarkEnd w:id="26"/>
      <w:bookmarkEnd w:id="27"/>
    </w:p>
    <w:p w14:paraId="02A83D5A" w14:textId="77777777" w:rsidR="009717BB" w:rsidRDefault="009717BB" w:rsidP="009717BB">
      <w:pPr>
        <w:pStyle w:val="Nidungvnbn"/>
      </w:pPr>
      <w:r>
        <w:t>Sử dụng Strategy Pattern giúp tách rời logic giảm giá khỏi lớp sản phẩm chính. Điều này đảm bảo rằng lớp sản phẩm chỉ chịu trách nhiệm về các nhiệm vụ cơ bản liên quan đến sản phẩm, trong khi logic giảm giá được đặc tả và quản lý bởi các lớp chiến lược riêng biệt. Việc tách rời này giúp mã nguồn trở nên dễ đọc, dễ bảo trì và dễ mở rộng.</w:t>
      </w:r>
    </w:p>
    <w:p w14:paraId="0B4656A1" w14:textId="77777777" w:rsidR="009717BB" w:rsidRPr="009717BB" w:rsidRDefault="009717BB" w:rsidP="009717BB">
      <w:pPr>
        <w:pStyle w:val="Heading2"/>
      </w:pPr>
      <w:bookmarkStart w:id="28" w:name="_Toc165416752"/>
      <w:bookmarkStart w:id="29" w:name="_Toc165417259"/>
      <w:r w:rsidRPr="009717BB">
        <w:t>Simple Factory pattern</w:t>
      </w:r>
      <w:bookmarkEnd w:id="28"/>
      <w:bookmarkEnd w:id="29"/>
    </w:p>
    <w:p w14:paraId="2476030F" w14:textId="77777777" w:rsidR="009717BB" w:rsidRDefault="009717BB" w:rsidP="009717BB">
      <w:pPr>
        <w:pStyle w:val="Nidungvnbn"/>
      </w:pPr>
      <w:r>
        <w:t>Sử dụng Simple Factory Pattern giúp tách rời quyết định tạo đối tượng khỏi mã nguồn chính. Với Simple Factory Pattern, việc tạo đối tượng được ẩn đi và chỉ cần gọi phương thức tạo đối tượng từ Factory Class. Điều này giảm sự phụ thuộc vào các lớp cụ thể và dễ dàng thay đổi hoặc thêm mới các lớp giảm giá mà không ảnh hưởng đến mã nguồn chính.</w:t>
      </w:r>
    </w:p>
    <w:p w14:paraId="5E601321" w14:textId="77777777" w:rsidR="009717BB" w:rsidRPr="009717BB" w:rsidRDefault="009717BB" w:rsidP="009717BB">
      <w:pPr>
        <w:pStyle w:val="Heading2"/>
      </w:pPr>
      <w:bookmarkStart w:id="30" w:name="_Toc165416753"/>
      <w:bookmarkStart w:id="31" w:name="_Toc165417260"/>
      <w:r w:rsidRPr="009717BB">
        <w:t>Observer pattern</w:t>
      </w:r>
      <w:bookmarkEnd w:id="30"/>
      <w:bookmarkEnd w:id="31"/>
    </w:p>
    <w:p w14:paraId="26CACEE4" w14:textId="77777777" w:rsidR="009717BB" w:rsidRDefault="009717BB" w:rsidP="009717BB">
      <w:pPr>
        <w:pStyle w:val="Nidungvnbn"/>
      </w:pPr>
      <w:r>
        <w:t>Sử dụng Observer Pattern giúp tách rời quyết định gửi thông báo khỏi quản trị viên. Quản trị viên chỉ cần thông báo cho một đối tượng Observer, và các Observer sẽ tự động nhận thông báo và xử lý nó theo cách riêng. Điều này giảm sự phụ thuộc giữa các thành phần trong hệ thống và giúp mã nguồn trở nên rõ ràng và dễ bảo trì.</w:t>
      </w:r>
    </w:p>
    <w:p w14:paraId="4D6FC038" w14:textId="77777777" w:rsidR="009717BB" w:rsidRPr="009717BB" w:rsidRDefault="009717BB" w:rsidP="009717BB">
      <w:pPr>
        <w:pStyle w:val="Heading2"/>
      </w:pPr>
      <w:bookmarkStart w:id="32" w:name="_Toc165416754"/>
      <w:bookmarkStart w:id="33" w:name="_Toc165417261"/>
      <w:r w:rsidRPr="009717BB">
        <w:t>Façade pattern</w:t>
      </w:r>
      <w:bookmarkEnd w:id="32"/>
      <w:bookmarkEnd w:id="33"/>
    </w:p>
    <w:p w14:paraId="532DF172" w14:textId="77777777" w:rsidR="009717BB" w:rsidRDefault="009717BB" w:rsidP="009717BB">
      <w:pPr>
        <w:pStyle w:val="Nidungvnbn"/>
      </w:pPr>
      <w:r>
        <w:lastRenderedPageBreak/>
        <w:t>Facade Pattern giúp đơn giản hóa giao tiếp với các thành phần phức tạp trong hệ thống. Thay vì người dùng phải tương tác trực tiếp với nhiều lớp kiểm tra khác nhau để đăng ký tài khoản, hệ thống cung cấp một lớp kiểm tra đơn giản (facade) để xử lý tất cả các yêu cầu liên quan đến đăng ký. Điều này giúp giảm sự phức tạp của mã nguồn và làm cho giao tiếp với hệ thống trở nên dễ dàng và rõ ràng hơn.</w:t>
      </w:r>
    </w:p>
    <w:p w14:paraId="249478BC" w14:textId="77777777" w:rsidR="009717BB" w:rsidRPr="009717BB" w:rsidRDefault="009717BB" w:rsidP="009717BB">
      <w:pPr>
        <w:pStyle w:val="Heading2"/>
      </w:pPr>
      <w:bookmarkStart w:id="34" w:name="_Toc165416755"/>
      <w:bookmarkStart w:id="35" w:name="_Toc165417262"/>
      <w:r w:rsidRPr="009717BB">
        <w:t>Builder pattern</w:t>
      </w:r>
      <w:bookmarkEnd w:id="34"/>
      <w:bookmarkEnd w:id="35"/>
    </w:p>
    <w:p w14:paraId="6EE8815C" w14:textId="77777777" w:rsidR="009717BB" w:rsidRDefault="009717BB" w:rsidP="009717BB">
      <w:pPr>
        <w:pStyle w:val="Nidungvnbn"/>
      </w:pPr>
      <w:r>
        <w:t>Builder Pattern cho phép xây dựng đối tượng người dùng một cách linh hoạt và tiện lợi. Thay vì phải khởi tạo đối tượng người dùng bằng cách truyền đầy đủ thông tin vào hàm khởi tạo, hệ thống sử dụng một lớp Builder để tạo đối tượng theo từng bước. Điều này cho phép người dùng chỉ cần cung cấp các thông tin cần thiết và bỏ qua những thông tin không cần thiết cho đến khi chúng được sử dụng</w:t>
      </w:r>
    </w:p>
    <w:p w14:paraId="68B7A80C" w14:textId="77777777" w:rsidR="009717BB" w:rsidRPr="009717BB" w:rsidRDefault="009717BB" w:rsidP="009717BB">
      <w:pPr>
        <w:pStyle w:val="Heading2"/>
      </w:pPr>
      <w:bookmarkStart w:id="36" w:name="_Toc165416756"/>
      <w:bookmarkStart w:id="37" w:name="_Toc165417263"/>
      <w:r w:rsidRPr="009717BB">
        <w:t>State pattern</w:t>
      </w:r>
      <w:bookmarkEnd w:id="36"/>
      <w:bookmarkEnd w:id="37"/>
    </w:p>
    <w:p w14:paraId="0271DFD2" w14:textId="1E2DC387" w:rsidR="009717BB" w:rsidRDefault="009717BB" w:rsidP="009717BB">
      <w:pPr>
        <w:pStyle w:val="Nidungvnbn"/>
      </w:pPr>
      <w:r>
        <w:t>Sử dụng State Pattern giúp thay đổi hành vi của sản phẩm dựa trên trạng thái hiện tại. Khi số lượng sản phẩm hết, có thể thực hiện các hành vi như thông báo cho quản lý, chuyển đổi trạng thái sang "Hết hàng" và ngăn ngừa các hoạt động không hợp lệ như đặt hàng khi không còn hàng.</w:t>
      </w:r>
    </w:p>
    <w:p w14:paraId="407C8357" w14:textId="75DB8B09" w:rsidR="00244320" w:rsidRDefault="00244320" w:rsidP="00244320">
      <w:pPr>
        <w:pStyle w:val="Heading1"/>
        <w:rPr>
          <w:lang w:val="en-US"/>
        </w:rPr>
      </w:pPr>
      <w:bookmarkStart w:id="38" w:name="_Toc165417264"/>
      <w:r>
        <w:rPr>
          <w:lang w:val="en-US"/>
        </w:rPr>
        <w:t>HIỆN THỰC CƠ SỞ DỮ LIỆU</w:t>
      </w:r>
      <w:bookmarkEnd w:id="38"/>
    </w:p>
    <w:p w14:paraId="24A16E74" w14:textId="77777777" w:rsidR="00244320" w:rsidRDefault="00244320" w:rsidP="00244320">
      <w:pPr>
        <w:pStyle w:val="Heading2"/>
        <w:rPr>
          <w:lang w:val="en-US"/>
        </w:rPr>
      </w:pPr>
      <w:bookmarkStart w:id="39" w:name="_Toc165417265"/>
      <w:r>
        <w:rPr>
          <w:lang w:val="en-US"/>
        </w:rPr>
        <w:t>MySQL</w:t>
      </w:r>
      <w:bookmarkEnd w:id="39"/>
    </w:p>
    <w:p w14:paraId="60172E3B" w14:textId="77777777" w:rsidR="00244320" w:rsidRDefault="00244320" w:rsidP="00244320">
      <w:pPr>
        <w:pStyle w:val="Nidungvnbn"/>
      </w:pPr>
      <w:r>
        <w:t>MySQL là một hệ quản trị cơ sở dữ liệu mã nguồn mở phổ biến và mạnh mẽ, được sử dụng rộng rãi trên toàn thế giới. Với tính linh hoạt, độ ổn định cao và khả năng mở rộng linh hoạt, MySQL đã trở thành một trong những hệ quản trị cơ sở dữ liệu hàng đầu cho các ứng dụng web, doanh nghiệp và các dự án phát triển phần mềm.</w:t>
      </w:r>
    </w:p>
    <w:p w14:paraId="74558252" w14:textId="77777777" w:rsidR="00244320" w:rsidRDefault="00244320" w:rsidP="00244320">
      <w:pPr>
        <w:pStyle w:val="Nidungvnbn"/>
      </w:pPr>
      <w:r>
        <w:t>MySQL được phát triển và duy trì bởi Oracle Corporation. Được xây dựng trên mô hình client-server, MySQL cho phép nhiều người dùng kết nối và làm việc với cơ sở dữ liệu thông qua các ứng dụng khác nhau cùng một lúc.</w:t>
      </w:r>
    </w:p>
    <w:p w14:paraId="0F756B6B" w14:textId="77777777" w:rsidR="00244320" w:rsidRDefault="00244320" w:rsidP="00244320">
      <w:pPr>
        <w:pStyle w:val="Nidungvnbn"/>
      </w:pPr>
      <w:r>
        <w:t xml:space="preserve">Điều quan trọng cần kể đến khi nói về MySQL là tính đa nhiệm và đồng thời. Với khả năng hỗ trợ nhiều kết nối đồng thời, MySQL cho phép nhiều người dùng </w:t>
      </w:r>
      <w:r>
        <w:lastRenderedPageBreak/>
        <w:t>truy cập và làm việc với cùng một cơ sở dữ liệu mà không gặp xung đột hoặc trở ngại. Điều này làm cho MySQL trở thành một lựa chọn lý tưởng cho các ứng dụng cần sự đồng bộ và hiệu suất cao.</w:t>
      </w:r>
    </w:p>
    <w:p w14:paraId="26A6A371" w14:textId="77777777" w:rsidR="00244320" w:rsidRPr="00436F67" w:rsidRDefault="00244320" w:rsidP="00244320">
      <w:pPr>
        <w:pStyle w:val="Nidungvnbn"/>
      </w:pPr>
      <w:r>
        <w:t>Với khả năng hỗ trợ nhiều loại dữ liệu như số, văn bản, hình ảnh và âm thanh, MySQL là một lựa chọn lý tưởng cho các dự án yêu cầu lưu trữ và quản lý dữ liệu đa dạng. Bên cạnh đó, MySQL còn được biết đến với tính năng bảo mật mạnh mẽ, bao gồm quản lý người dùng và phân quyền truy cập dựa trên vai trò, đảm bảo an toàn cho dữ liệu. Với cộng đồng lớn và sự phát triển không ngừng, MySQL luôn cung cấp các phiên bản mới với các tính năng tiên tiến và cải thiện hiệu suất, giúp người dùng tận dụng tốt nhất các khả năng của hệ quản trị cơ sở dữ liệu này.</w:t>
      </w:r>
    </w:p>
    <w:p w14:paraId="61D8E909" w14:textId="77777777" w:rsidR="00244320" w:rsidRDefault="00244320" w:rsidP="00244320">
      <w:pPr>
        <w:pStyle w:val="Heading2"/>
        <w:rPr>
          <w:lang w:val="en-US"/>
        </w:rPr>
      </w:pPr>
      <w:bookmarkStart w:id="40" w:name="_Toc165417266"/>
      <w:r>
        <w:rPr>
          <w:lang w:val="en-US"/>
        </w:rPr>
        <w:t>Hiện thực cơ sở dữ liệu</w:t>
      </w:r>
      <w:bookmarkEnd w:id="40"/>
    </w:p>
    <w:p w14:paraId="7AB8DCF2" w14:textId="3B757CD2" w:rsidR="00244320" w:rsidRDefault="00244320" w:rsidP="00244320">
      <w:pPr>
        <w:pStyle w:val="Heading3"/>
      </w:pPr>
      <w:bookmarkStart w:id="41" w:name="_Toc165417267"/>
      <w:r>
        <w:t>Mô hình ERD</w:t>
      </w:r>
      <w:bookmarkEnd w:id="41"/>
    </w:p>
    <w:p w14:paraId="254260AD" w14:textId="0B959B47" w:rsidR="00AB1114" w:rsidRDefault="00AC1C14" w:rsidP="00AB1114">
      <w:pPr>
        <w:pStyle w:val="Nidungvnbn"/>
      </w:pPr>
      <w:r>
        <w:rPr>
          <w:noProof/>
        </w:rPr>
        <w:drawing>
          <wp:inline distT="0" distB="0" distL="0" distR="0" wp14:anchorId="60DEE3DB" wp14:editId="7EAB1BE6">
            <wp:extent cx="5579745" cy="26555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655570"/>
                    </a:xfrm>
                    <a:prstGeom prst="rect">
                      <a:avLst/>
                    </a:prstGeom>
                    <a:noFill/>
                    <a:ln>
                      <a:noFill/>
                    </a:ln>
                  </pic:spPr>
                </pic:pic>
              </a:graphicData>
            </a:graphic>
          </wp:inline>
        </w:drawing>
      </w:r>
    </w:p>
    <w:p w14:paraId="05729DE1" w14:textId="1E7B8822" w:rsidR="009A57EE" w:rsidRDefault="00986552" w:rsidP="00986552">
      <w:pPr>
        <w:pStyle w:val="Nidungvnbn"/>
        <w:ind w:firstLine="0"/>
        <w:jc w:val="center"/>
      </w:pPr>
      <w:r w:rsidRPr="00FB2496">
        <w:t xml:space="preserve">Hình </w:t>
      </w:r>
      <w:r>
        <w:t>3</w:t>
      </w:r>
      <w:r w:rsidRPr="00FB2496">
        <w:t>.</w:t>
      </w:r>
      <w:r>
        <w:t>2</w:t>
      </w:r>
      <w:r w:rsidRPr="00FB2496">
        <w:t xml:space="preserve">.1 </w:t>
      </w:r>
      <w:r>
        <w:t>Mô hình ERD</w:t>
      </w:r>
    </w:p>
    <w:p w14:paraId="46485854" w14:textId="4CCAE866" w:rsidR="00AC1C14" w:rsidRDefault="00AC1C14" w:rsidP="00AB1114">
      <w:pPr>
        <w:pStyle w:val="Nidungvnbn"/>
        <w:rPr>
          <w:b/>
          <w:bCs/>
        </w:rPr>
      </w:pPr>
      <w:r w:rsidRPr="00AC1C14">
        <w:rPr>
          <w:b/>
          <w:bCs/>
        </w:rPr>
        <w:t>Đặc tả ERD:</w:t>
      </w:r>
    </w:p>
    <w:p w14:paraId="1F426666" w14:textId="72F1D6E0" w:rsidR="00AC1C14" w:rsidRDefault="00AC1C14" w:rsidP="00AC1C14">
      <w:pPr>
        <w:pStyle w:val="Nidungvnbn"/>
        <w:numPr>
          <w:ilvl w:val="1"/>
          <w:numId w:val="24"/>
        </w:numPr>
      </w:pPr>
      <w:r w:rsidRPr="00AC1C14">
        <w:t xml:space="preserve">Thực thể </w:t>
      </w:r>
      <w:r>
        <w:t>user:</w:t>
      </w:r>
    </w:p>
    <w:p w14:paraId="42CD5100" w14:textId="4E3918A7" w:rsidR="00AC1C14" w:rsidRDefault="00AC1C14" w:rsidP="00AC1C14">
      <w:pPr>
        <w:pStyle w:val="Nidungvnbn"/>
        <w:numPr>
          <w:ilvl w:val="2"/>
          <w:numId w:val="24"/>
        </w:numPr>
      </w:pPr>
      <w:r>
        <w:t>id_user: đây là khóa chính (primary key) của bảng “user” được sử dụng để định danh duy nhất mỗi bảng, kiểu dữ liệu là “int”.</w:t>
      </w:r>
    </w:p>
    <w:p w14:paraId="7F738C37" w14:textId="2688A133" w:rsidR="00AC1C14" w:rsidRDefault="00AC1C14" w:rsidP="00AC1C14">
      <w:pPr>
        <w:pStyle w:val="Nidungvnbn"/>
        <w:numPr>
          <w:ilvl w:val="2"/>
          <w:numId w:val="24"/>
        </w:numPr>
      </w:pPr>
      <w:r>
        <w:t>email: là địa chỉ email của người dùng, đây là thuộc tính để xác định danh tính tài khoản và kiểu dữ liệu là “string”.</w:t>
      </w:r>
    </w:p>
    <w:p w14:paraId="629CDAEC" w14:textId="7CAA43CB" w:rsidR="00AC1C14" w:rsidRDefault="00AC1C14" w:rsidP="00AC1C14">
      <w:pPr>
        <w:pStyle w:val="Nidungvnbn"/>
        <w:numPr>
          <w:ilvl w:val="2"/>
          <w:numId w:val="24"/>
        </w:numPr>
      </w:pPr>
      <w:r>
        <w:lastRenderedPageBreak/>
        <w:t>full_name: là họ tên đầy đủ của người dùng, đây là thuộc tính để xác định danh tính của người dùng và kiểu dữ liệu là “string”.</w:t>
      </w:r>
    </w:p>
    <w:p w14:paraId="314BA3D0" w14:textId="4F777301" w:rsidR="00AC1C14" w:rsidRDefault="00AC1C14" w:rsidP="00AC1C14">
      <w:pPr>
        <w:pStyle w:val="Nidungvnbn"/>
        <w:numPr>
          <w:ilvl w:val="2"/>
          <w:numId w:val="24"/>
        </w:numPr>
      </w:pPr>
      <w:r>
        <w:t>password: là mật khẩu của người dùng để xác thực khi đăng nhập vào hệ thống, kiểu dữ liệu là “string”.</w:t>
      </w:r>
    </w:p>
    <w:p w14:paraId="3483DDC2" w14:textId="158FD9B3" w:rsidR="00AC1C14" w:rsidRDefault="00AC1C14" w:rsidP="00AC1C14">
      <w:pPr>
        <w:pStyle w:val="Nidungvnbn"/>
        <w:numPr>
          <w:ilvl w:val="2"/>
          <w:numId w:val="24"/>
        </w:numPr>
      </w:pPr>
      <w:r>
        <w:t>address: là địa chỉ nhà của người dùng để xác định vị trí khi lưu thông tin người dùng, kiểu dữ liệu là “string”.</w:t>
      </w:r>
    </w:p>
    <w:p w14:paraId="23A29411" w14:textId="304ED785" w:rsidR="00AC1C14" w:rsidRDefault="00AC1C14" w:rsidP="00AC1C14">
      <w:pPr>
        <w:pStyle w:val="Nidungvnbn"/>
        <w:numPr>
          <w:ilvl w:val="2"/>
          <w:numId w:val="24"/>
        </w:numPr>
      </w:pPr>
      <w:r>
        <w:t>phone: là số điện thoại của người dùng để xác liên lạc khi cần thiết, kiểu dữ liệu là “string”.</w:t>
      </w:r>
    </w:p>
    <w:p w14:paraId="5BAEDA63" w14:textId="1B81550B" w:rsidR="00AC1C14" w:rsidRDefault="00AC1C14" w:rsidP="00AC1C14">
      <w:pPr>
        <w:pStyle w:val="Nidungvnbn"/>
        <w:numPr>
          <w:ilvl w:val="1"/>
          <w:numId w:val="24"/>
        </w:numPr>
      </w:pPr>
      <w:r>
        <w:t>Thực thể roles:</w:t>
      </w:r>
    </w:p>
    <w:p w14:paraId="3DD39A7A" w14:textId="0884F657" w:rsidR="00AC1C14" w:rsidRDefault="00AC1C14" w:rsidP="00AC1C14">
      <w:pPr>
        <w:pStyle w:val="Nidungvnbn"/>
        <w:numPr>
          <w:ilvl w:val="2"/>
          <w:numId w:val="24"/>
        </w:numPr>
      </w:pPr>
      <w:r>
        <w:t>id_roles: đây là khóa chính (primary key) của bảng “roles” được sử dụng để định danh duy nhất mỗi bảng, kiểu dữ liệu là “int”.</w:t>
      </w:r>
    </w:p>
    <w:p w14:paraId="4BA84F60" w14:textId="5DEE5080" w:rsidR="00AC1C14" w:rsidRDefault="00AC1C14" w:rsidP="00AC1C14">
      <w:pPr>
        <w:pStyle w:val="Nidungvnbn"/>
        <w:numPr>
          <w:ilvl w:val="2"/>
          <w:numId w:val="24"/>
        </w:numPr>
      </w:pPr>
      <w:r>
        <w:t xml:space="preserve">name_roles: </w:t>
      </w:r>
    </w:p>
    <w:p w14:paraId="1BB285D7" w14:textId="36596D41" w:rsidR="00AC1C14" w:rsidRDefault="00AC1C14" w:rsidP="00AC1C14">
      <w:pPr>
        <w:pStyle w:val="Nidungvnbn"/>
        <w:numPr>
          <w:ilvl w:val="1"/>
          <w:numId w:val="24"/>
        </w:numPr>
      </w:pPr>
      <w:r>
        <w:t>Thực thể notify_entity:</w:t>
      </w:r>
    </w:p>
    <w:p w14:paraId="5FE344B5" w14:textId="363897A5" w:rsidR="009B2953" w:rsidRDefault="009B2953" w:rsidP="009B2953">
      <w:pPr>
        <w:pStyle w:val="Nidungvnbn"/>
        <w:numPr>
          <w:ilvl w:val="2"/>
          <w:numId w:val="24"/>
        </w:numPr>
      </w:pPr>
      <w:r>
        <w:t>id_notifyEntity: đây là khóa chính (primary key) của bảng “notify_entity” được sử dụng để định danh duy nhất mỗi bảng, kiểu dữ liệu là “int”.</w:t>
      </w:r>
    </w:p>
    <w:p w14:paraId="1A9333FD" w14:textId="4157B418" w:rsidR="00AC1C14" w:rsidRDefault="009B2953" w:rsidP="009B2953">
      <w:pPr>
        <w:pStyle w:val="Nidungvnbn"/>
        <w:numPr>
          <w:ilvl w:val="2"/>
          <w:numId w:val="24"/>
        </w:numPr>
      </w:pPr>
      <w:r>
        <w:t>tiltle_notifyEntity: đây là tiêu đề của thông báo được sử dụng kiểu dữ liệu “string”.</w:t>
      </w:r>
    </w:p>
    <w:p w14:paraId="5CA4C77F" w14:textId="455EBBC7" w:rsidR="009B2953" w:rsidRDefault="009B2953" w:rsidP="009B2953">
      <w:pPr>
        <w:pStyle w:val="Nidungvnbn"/>
        <w:numPr>
          <w:ilvl w:val="2"/>
          <w:numId w:val="24"/>
        </w:numPr>
      </w:pPr>
      <w:r>
        <w:t>content_notifyEntity: đây là nội dung của thông báo được sử dụng kiểu dữ liệu “string”.</w:t>
      </w:r>
    </w:p>
    <w:p w14:paraId="5E569596" w14:textId="56554C7D" w:rsidR="009B2953" w:rsidRDefault="009B2953" w:rsidP="009B2953">
      <w:pPr>
        <w:pStyle w:val="Nidungvnbn"/>
        <w:numPr>
          <w:ilvl w:val="2"/>
          <w:numId w:val="24"/>
        </w:numPr>
      </w:pPr>
      <w:r>
        <w:t>image_notifyEntity: đây là hình ảnh trong thông báo được sử dụng kiểu dữ liệu “string”.</w:t>
      </w:r>
    </w:p>
    <w:p w14:paraId="216429C2" w14:textId="33CB4C1D" w:rsidR="009B2953" w:rsidRDefault="000B728A" w:rsidP="009B2953">
      <w:pPr>
        <w:pStyle w:val="Nidungvnbn"/>
        <w:numPr>
          <w:ilvl w:val="1"/>
          <w:numId w:val="24"/>
        </w:numPr>
      </w:pPr>
      <w:r>
        <w:t xml:space="preserve">Thực thể </w:t>
      </w:r>
      <w:r w:rsidR="009B2953">
        <w:t>notify_user_entity:</w:t>
      </w:r>
    </w:p>
    <w:p w14:paraId="6DEED33E" w14:textId="37329B6C" w:rsidR="009B2953" w:rsidRDefault="009B2953" w:rsidP="009B2953">
      <w:pPr>
        <w:pStyle w:val="Nidungvnbn"/>
        <w:numPr>
          <w:ilvl w:val="2"/>
          <w:numId w:val="24"/>
        </w:numPr>
      </w:pPr>
      <w:r>
        <w:t>id_notifyUserEntity:</w:t>
      </w:r>
    </w:p>
    <w:p w14:paraId="2B814E56" w14:textId="5F4B2414" w:rsidR="009B2953" w:rsidRDefault="009B2953" w:rsidP="009B2953">
      <w:pPr>
        <w:pStyle w:val="Nidungvnbn"/>
        <w:numPr>
          <w:ilvl w:val="2"/>
          <w:numId w:val="24"/>
        </w:numPr>
      </w:pPr>
      <w:r>
        <w:t>list_user:</w:t>
      </w:r>
    </w:p>
    <w:p w14:paraId="60B3EEFA" w14:textId="01FE9805" w:rsidR="009B2953" w:rsidRDefault="009B2953" w:rsidP="009B2953">
      <w:pPr>
        <w:pStyle w:val="Nidungvnbn"/>
        <w:numPr>
          <w:ilvl w:val="2"/>
          <w:numId w:val="24"/>
        </w:numPr>
      </w:pPr>
      <w:r>
        <w:t>list_notify:</w:t>
      </w:r>
    </w:p>
    <w:p w14:paraId="1F1A9A10" w14:textId="1933C563" w:rsidR="009B2953" w:rsidRDefault="000B728A" w:rsidP="009B2953">
      <w:pPr>
        <w:pStyle w:val="Nidungvnbn"/>
        <w:numPr>
          <w:ilvl w:val="1"/>
          <w:numId w:val="24"/>
        </w:numPr>
      </w:pPr>
      <w:r>
        <w:t xml:space="preserve">Thực thể </w:t>
      </w:r>
      <w:r w:rsidR="009B2953">
        <w:t>discount_codes_entity:</w:t>
      </w:r>
    </w:p>
    <w:p w14:paraId="245D9455" w14:textId="3D0A74FE" w:rsidR="009B2953" w:rsidRDefault="009B2953" w:rsidP="009B2953">
      <w:pPr>
        <w:pStyle w:val="Nidungvnbn"/>
        <w:numPr>
          <w:ilvl w:val="2"/>
          <w:numId w:val="24"/>
        </w:numPr>
      </w:pPr>
      <w:r>
        <w:lastRenderedPageBreak/>
        <w:t>id_discountCodesEntity: đây là khóa chính (primary key) của bảng “discount_codes_entity” được sử dụng để định danh duy nhất mỗi bảng, kiểu dữ liệu là “int”.</w:t>
      </w:r>
    </w:p>
    <w:p w14:paraId="3A1FD77D" w14:textId="263C5A88" w:rsidR="009B2953" w:rsidRDefault="00103EA1" w:rsidP="00446D32">
      <w:pPr>
        <w:pStyle w:val="Nidungvnbn"/>
        <w:numPr>
          <w:ilvl w:val="2"/>
          <w:numId w:val="24"/>
        </w:numPr>
      </w:pPr>
      <w:r w:rsidRPr="00103EA1">
        <w:t xml:space="preserve">name_discountCodesEntity: </w:t>
      </w:r>
      <w:r>
        <w:t>đây là tên của mã giảm giá được sử dụng kiểu “string”.</w:t>
      </w:r>
    </w:p>
    <w:p w14:paraId="7469E54D" w14:textId="5E5EED46" w:rsidR="00103EA1" w:rsidRDefault="00103EA1" w:rsidP="00446D32">
      <w:pPr>
        <w:pStyle w:val="Nidungvnbn"/>
        <w:numPr>
          <w:ilvl w:val="2"/>
          <w:numId w:val="24"/>
        </w:numPr>
      </w:pPr>
      <w:r>
        <w:t>low_price: đây là giá tiền giảm giá được sử dụng kiểu “integer”.</w:t>
      </w:r>
    </w:p>
    <w:p w14:paraId="7AC177C2" w14:textId="22DFD773" w:rsidR="00103EA1" w:rsidRDefault="00103EA1" w:rsidP="00446D32">
      <w:pPr>
        <w:pStyle w:val="Nidungvnbn"/>
        <w:numPr>
          <w:ilvl w:val="2"/>
          <w:numId w:val="24"/>
        </w:numPr>
      </w:pPr>
      <w:r>
        <w:t>status_discountCodesEntity: đây là tình trạng của mã giảm giá được sử dụng kiểu “</w:t>
      </w:r>
      <w:r w:rsidR="00C653E7">
        <w:t>b</w:t>
      </w:r>
      <w:r>
        <w:t>oolean”.</w:t>
      </w:r>
    </w:p>
    <w:p w14:paraId="1866D1E1" w14:textId="0C22C921" w:rsidR="00103EA1" w:rsidRDefault="00103EA1" w:rsidP="00446D32">
      <w:pPr>
        <w:pStyle w:val="Nidungvnbn"/>
        <w:numPr>
          <w:ilvl w:val="2"/>
          <w:numId w:val="24"/>
        </w:numPr>
      </w:pPr>
      <w:r>
        <w:t>expiration_date: đây là hạn sử dụng của mã giảm giá được sử dùng kiểu “string”.</w:t>
      </w:r>
    </w:p>
    <w:p w14:paraId="2D8ABF38" w14:textId="2B9FF451" w:rsidR="000328F5" w:rsidRDefault="000328F5" w:rsidP="000328F5">
      <w:pPr>
        <w:pStyle w:val="Nidungvnbn"/>
        <w:numPr>
          <w:ilvl w:val="1"/>
          <w:numId w:val="24"/>
        </w:numPr>
      </w:pPr>
      <w:r>
        <w:t>Thực thể blog_entity:</w:t>
      </w:r>
    </w:p>
    <w:p w14:paraId="326C8757" w14:textId="770F2BBC" w:rsidR="000328F5" w:rsidRDefault="000328F5" w:rsidP="000328F5">
      <w:pPr>
        <w:pStyle w:val="Nidungvnbn"/>
        <w:numPr>
          <w:ilvl w:val="2"/>
          <w:numId w:val="24"/>
        </w:numPr>
      </w:pPr>
      <w:r>
        <w:t>id_blogEntity:</w:t>
      </w:r>
      <w:r w:rsidR="00571BE8">
        <w:t xml:space="preserve"> đây là khóa chính (primary key) của bảng “blog_entity” được sử dụng để định danh duy nhất mỗi bảng, kiểu dữ liệu là “int”.</w:t>
      </w:r>
    </w:p>
    <w:p w14:paraId="41A1FD4A" w14:textId="68A70579" w:rsidR="000328F5" w:rsidRDefault="000328F5" w:rsidP="000328F5">
      <w:pPr>
        <w:pStyle w:val="Nidungvnbn"/>
        <w:numPr>
          <w:ilvl w:val="2"/>
          <w:numId w:val="24"/>
        </w:numPr>
      </w:pPr>
      <w:r>
        <w:t>name_blogEntity: đây là tên của blog được đăng trên trang web, được sử dụng kiểu “string”.</w:t>
      </w:r>
    </w:p>
    <w:p w14:paraId="6A89D8C8" w14:textId="58B9C43A" w:rsidR="000328F5" w:rsidRDefault="000328F5" w:rsidP="000328F5">
      <w:pPr>
        <w:pStyle w:val="Nidungvnbn"/>
        <w:numPr>
          <w:ilvl w:val="2"/>
          <w:numId w:val="24"/>
        </w:numPr>
      </w:pPr>
      <w:r>
        <w:t>content_blogEntity: đây là thể loại của blog, được sử dụng kiểu</w:t>
      </w:r>
      <w:r w:rsidR="00644402">
        <w:t xml:space="preserve"> “string”.</w:t>
      </w:r>
    </w:p>
    <w:p w14:paraId="69A9B996" w14:textId="40F62431" w:rsidR="00644402" w:rsidRDefault="00644402" w:rsidP="000328F5">
      <w:pPr>
        <w:pStyle w:val="Nidungvnbn"/>
        <w:numPr>
          <w:ilvl w:val="2"/>
          <w:numId w:val="24"/>
        </w:numPr>
      </w:pPr>
      <w:r>
        <w:t>date_blogEntity: đây là ngày đăng của blog, được sử dụng kiểu “string”.</w:t>
      </w:r>
    </w:p>
    <w:p w14:paraId="3DD739E0" w14:textId="4EBF6B98" w:rsidR="00644402" w:rsidRDefault="00644402" w:rsidP="000328F5">
      <w:pPr>
        <w:pStyle w:val="Nidungvnbn"/>
        <w:numPr>
          <w:ilvl w:val="2"/>
          <w:numId w:val="24"/>
        </w:numPr>
      </w:pPr>
      <w:r>
        <w:t>image_blogEntity: đây là hình ảnh được đăng trong blog, được sử dụng kiểu “string”.</w:t>
      </w:r>
    </w:p>
    <w:p w14:paraId="208F72D6" w14:textId="70DD2A1C" w:rsidR="00644402" w:rsidRDefault="00644402" w:rsidP="000328F5">
      <w:pPr>
        <w:pStyle w:val="Nidungvnbn"/>
        <w:numPr>
          <w:ilvl w:val="2"/>
          <w:numId w:val="24"/>
        </w:numPr>
      </w:pPr>
      <w:r>
        <w:t>author_blogEntity: đây là tên tác giả đã đăng blog, được sử dụng kiểu “string”.</w:t>
      </w:r>
    </w:p>
    <w:p w14:paraId="6FA55BB8" w14:textId="695C2D9E" w:rsidR="00644402" w:rsidRDefault="00644402" w:rsidP="00644402">
      <w:pPr>
        <w:pStyle w:val="Nidungvnbn"/>
        <w:numPr>
          <w:ilvl w:val="1"/>
          <w:numId w:val="24"/>
        </w:numPr>
      </w:pPr>
      <w:r>
        <w:t>Thực thể category_entity:</w:t>
      </w:r>
    </w:p>
    <w:p w14:paraId="104EF4EC" w14:textId="038D7A59" w:rsidR="00644402" w:rsidRDefault="00644402" w:rsidP="00644402">
      <w:pPr>
        <w:pStyle w:val="Nidungvnbn"/>
        <w:numPr>
          <w:ilvl w:val="2"/>
          <w:numId w:val="24"/>
        </w:numPr>
      </w:pPr>
      <w:r>
        <w:t>id_categoryEntity:</w:t>
      </w:r>
    </w:p>
    <w:p w14:paraId="3EB17DEC" w14:textId="247E5BC1" w:rsidR="00644402" w:rsidRDefault="00644402" w:rsidP="00644402">
      <w:pPr>
        <w:pStyle w:val="Nidungvnbn"/>
        <w:numPr>
          <w:ilvl w:val="2"/>
          <w:numId w:val="24"/>
        </w:numPr>
      </w:pPr>
      <w:r>
        <w:t xml:space="preserve">name_categoryEntity: </w:t>
      </w:r>
    </w:p>
    <w:p w14:paraId="1E92C6CB" w14:textId="4FFACD1E" w:rsidR="00644402" w:rsidRDefault="00644402" w:rsidP="00644402">
      <w:pPr>
        <w:pStyle w:val="Nidungvnbn"/>
        <w:numPr>
          <w:ilvl w:val="1"/>
          <w:numId w:val="24"/>
        </w:numPr>
      </w:pPr>
      <w:r>
        <w:t>Thực thể product_entity:</w:t>
      </w:r>
    </w:p>
    <w:p w14:paraId="639BD75B" w14:textId="4623E571" w:rsidR="00644402" w:rsidRDefault="00644402" w:rsidP="00644402">
      <w:pPr>
        <w:pStyle w:val="Nidungvnbn"/>
        <w:numPr>
          <w:ilvl w:val="2"/>
          <w:numId w:val="24"/>
        </w:numPr>
      </w:pPr>
      <w:r>
        <w:lastRenderedPageBreak/>
        <w:t xml:space="preserve">id_productEntity: </w:t>
      </w:r>
      <w:r w:rsidR="006916F8">
        <w:t>đây là khóa chính (primary key) của bảng “product_entity” được sử dụng để định danh duy nhất mỗi bảng, kiểu dữ liệu là “int”.</w:t>
      </w:r>
    </w:p>
    <w:p w14:paraId="149A50E6" w14:textId="35380E53" w:rsidR="00644402" w:rsidRDefault="00644402" w:rsidP="00644402">
      <w:pPr>
        <w:pStyle w:val="Nidungvnbn"/>
        <w:numPr>
          <w:ilvl w:val="2"/>
          <w:numId w:val="24"/>
        </w:numPr>
      </w:pPr>
      <w:r>
        <w:t>name_productEntity: đây là tên của các sản phẩm được đăng trên web, được sử dụng kiểu “string”.</w:t>
      </w:r>
    </w:p>
    <w:p w14:paraId="428A57C0" w14:textId="0EA2486E" w:rsidR="00644402" w:rsidRDefault="00644402" w:rsidP="00644402">
      <w:pPr>
        <w:pStyle w:val="Nidungvnbn"/>
        <w:numPr>
          <w:ilvl w:val="2"/>
          <w:numId w:val="24"/>
        </w:numPr>
      </w:pPr>
      <w:r>
        <w:t>description_productEntity: đây là mô tả sản phẩm được sử dụng kiểu “string”.</w:t>
      </w:r>
    </w:p>
    <w:p w14:paraId="02C15C03" w14:textId="6C9C3542" w:rsidR="00644402" w:rsidRDefault="00644402" w:rsidP="00644402">
      <w:pPr>
        <w:pStyle w:val="Nidungvnbn"/>
        <w:numPr>
          <w:ilvl w:val="2"/>
          <w:numId w:val="24"/>
        </w:numPr>
      </w:pPr>
      <w:r>
        <w:t>price_productEntity: đây là giá của sản phẩm được niêm yết, sử dụng kiểu “double”.</w:t>
      </w:r>
    </w:p>
    <w:p w14:paraId="3FB40E8D" w14:textId="2E442BEF" w:rsidR="00644402" w:rsidRDefault="00644402" w:rsidP="00644402">
      <w:pPr>
        <w:pStyle w:val="Nidungvnbn"/>
        <w:numPr>
          <w:ilvl w:val="2"/>
          <w:numId w:val="24"/>
        </w:numPr>
      </w:pPr>
      <w:r>
        <w:t>old_price:</w:t>
      </w:r>
    </w:p>
    <w:p w14:paraId="085646F8" w14:textId="59F3696F" w:rsidR="00644402" w:rsidRDefault="00644402" w:rsidP="00644402">
      <w:pPr>
        <w:pStyle w:val="Nidungvnbn"/>
        <w:numPr>
          <w:ilvl w:val="2"/>
          <w:numId w:val="24"/>
        </w:numPr>
      </w:pPr>
      <w:r>
        <w:t>quantity_productEntity: đây là số lượng sản phẩm, được sử dụng kiểu “integer”.</w:t>
      </w:r>
    </w:p>
    <w:p w14:paraId="6A20B77D" w14:textId="3F9A25A9" w:rsidR="00644402" w:rsidRDefault="00644402" w:rsidP="00644402">
      <w:pPr>
        <w:pStyle w:val="Nidungvnbn"/>
        <w:numPr>
          <w:ilvl w:val="2"/>
          <w:numId w:val="24"/>
        </w:numPr>
      </w:pPr>
      <w:r>
        <w:t>rate_productEntity: đây là đánh giá của khách hàng về sản phẩm, được sử dụng kiểu “integer”.</w:t>
      </w:r>
    </w:p>
    <w:p w14:paraId="17A397B8" w14:textId="3CA9C11E" w:rsidR="001934DA" w:rsidRDefault="001934DA" w:rsidP="001934DA">
      <w:pPr>
        <w:pStyle w:val="Nidungvnbn"/>
        <w:numPr>
          <w:ilvl w:val="1"/>
          <w:numId w:val="24"/>
        </w:numPr>
      </w:pPr>
      <w:r>
        <w:t>Thực thể order_entity:</w:t>
      </w:r>
    </w:p>
    <w:p w14:paraId="57627596" w14:textId="784C41A7" w:rsidR="001934DA" w:rsidRDefault="001934DA" w:rsidP="001934DA">
      <w:pPr>
        <w:pStyle w:val="Nidungvnbn"/>
        <w:numPr>
          <w:ilvl w:val="2"/>
          <w:numId w:val="24"/>
        </w:numPr>
      </w:pPr>
      <w:r>
        <w:t>id_orderEntity:</w:t>
      </w:r>
    </w:p>
    <w:p w14:paraId="207FA5D2" w14:textId="38841976" w:rsidR="001934DA" w:rsidRDefault="001934DA" w:rsidP="001934DA">
      <w:pPr>
        <w:pStyle w:val="Nidungvnbn"/>
        <w:numPr>
          <w:ilvl w:val="2"/>
          <w:numId w:val="24"/>
        </w:numPr>
      </w:pPr>
      <w:r>
        <w:t>price:</w:t>
      </w:r>
    </w:p>
    <w:p w14:paraId="0D4574A4" w14:textId="02E4C20C" w:rsidR="001934DA" w:rsidRDefault="001934DA" w:rsidP="001934DA">
      <w:pPr>
        <w:pStyle w:val="Nidungvnbn"/>
        <w:numPr>
          <w:ilvl w:val="2"/>
          <w:numId w:val="24"/>
        </w:numPr>
      </w:pPr>
      <w:r>
        <w:t>description:</w:t>
      </w:r>
    </w:p>
    <w:p w14:paraId="1CF502AE" w14:textId="5AE62902" w:rsidR="001934DA" w:rsidRDefault="001934DA" w:rsidP="001934DA">
      <w:pPr>
        <w:pStyle w:val="Nidungvnbn"/>
        <w:numPr>
          <w:ilvl w:val="1"/>
          <w:numId w:val="24"/>
        </w:numPr>
      </w:pPr>
      <w:r>
        <w:t>Thực thể otp_entity:</w:t>
      </w:r>
    </w:p>
    <w:p w14:paraId="4AC00A5E" w14:textId="4A5D752A" w:rsidR="001934DA" w:rsidRDefault="001934DA" w:rsidP="001934DA">
      <w:pPr>
        <w:pStyle w:val="Nidungvnbn"/>
        <w:numPr>
          <w:ilvl w:val="2"/>
          <w:numId w:val="24"/>
        </w:numPr>
      </w:pPr>
      <w:r>
        <w:t>id_otpEntity:</w:t>
      </w:r>
    </w:p>
    <w:p w14:paraId="7E6498E8" w14:textId="17690EB0" w:rsidR="001934DA" w:rsidRDefault="001934DA" w:rsidP="001934DA">
      <w:pPr>
        <w:pStyle w:val="Nidungvnbn"/>
        <w:numPr>
          <w:ilvl w:val="2"/>
          <w:numId w:val="24"/>
        </w:numPr>
      </w:pPr>
      <w:r>
        <w:t>name_otpEntity:</w:t>
      </w:r>
    </w:p>
    <w:p w14:paraId="34654058" w14:textId="70206E99" w:rsidR="001934DA" w:rsidRDefault="001934DA" w:rsidP="001934DA">
      <w:pPr>
        <w:pStyle w:val="Nidungvnbn"/>
        <w:numPr>
          <w:ilvl w:val="2"/>
          <w:numId w:val="24"/>
        </w:numPr>
      </w:pPr>
      <w:r>
        <w:t>value_otpEntity:</w:t>
      </w:r>
    </w:p>
    <w:p w14:paraId="0F5F41F2" w14:textId="2C3DBCDB" w:rsidR="001934DA" w:rsidRDefault="001934DA" w:rsidP="001934DA">
      <w:pPr>
        <w:pStyle w:val="Nidungvnbn"/>
        <w:numPr>
          <w:ilvl w:val="1"/>
          <w:numId w:val="24"/>
        </w:numPr>
      </w:pPr>
      <w:r>
        <w:t>Thực thể reviews_entity:</w:t>
      </w:r>
    </w:p>
    <w:p w14:paraId="5782DD06" w14:textId="7623D0B6" w:rsidR="001934DA" w:rsidRDefault="001934DA" w:rsidP="001934DA">
      <w:pPr>
        <w:pStyle w:val="Nidungvnbn"/>
        <w:numPr>
          <w:ilvl w:val="2"/>
          <w:numId w:val="24"/>
        </w:numPr>
      </w:pPr>
      <w:r>
        <w:t>id_reviewEntity:</w:t>
      </w:r>
      <w:r w:rsidR="009C0C14">
        <w:t xml:space="preserve"> đây là khóa chính (primary key) của bảng “reviews_entity” được sử dụng để định danh duy nhất mỗi bảng, kiểu dữ liệu là “int”.</w:t>
      </w:r>
    </w:p>
    <w:p w14:paraId="14052F42" w14:textId="1D2A3C91" w:rsidR="001934DA" w:rsidRDefault="001934DA" w:rsidP="001934DA">
      <w:pPr>
        <w:pStyle w:val="Nidungvnbn"/>
        <w:numPr>
          <w:ilvl w:val="2"/>
          <w:numId w:val="24"/>
        </w:numPr>
      </w:pPr>
      <w:r>
        <w:t>rate_reviewsEntity: đây là đánh giá về sản phẩm của người dùng sau khi mua và trải nghiệm, dùng kiểu dữ liệu “integer”.</w:t>
      </w:r>
    </w:p>
    <w:p w14:paraId="7862599E" w14:textId="7AB055CB" w:rsidR="001934DA" w:rsidRDefault="001934DA" w:rsidP="001934DA">
      <w:pPr>
        <w:pStyle w:val="Nidungvnbn"/>
        <w:numPr>
          <w:ilvl w:val="2"/>
          <w:numId w:val="24"/>
        </w:numPr>
      </w:pPr>
      <w:r>
        <w:lastRenderedPageBreak/>
        <w:t xml:space="preserve">comment_reviewsEntity: đây là </w:t>
      </w:r>
      <w:r w:rsidR="00194609">
        <w:t>lời bình luận của khách hàng về sản phẩm, dùng kiểu dữ liệu “string”.</w:t>
      </w:r>
    </w:p>
    <w:p w14:paraId="59D8562A" w14:textId="410330B0" w:rsidR="00194609" w:rsidRDefault="00194609" w:rsidP="001934DA">
      <w:pPr>
        <w:pStyle w:val="Nidungvnbn"/>
        <w:numPr>
          <w:ilvl w:val="2"/>
          <w:numId w:val="24"/>
        </w:numPr>
      </w:pPr>
      <w:r>
        <w:t>Timestamp_reviewEntity: đây là thời gian bình luận của khách hàng, dùng kiểu dữ liệu “string”.</w:t>
      </w:r>
    </w:p>
    <w:p w14:paraId="326FB1B8" w14:textId="181B1908" w:rsidR="00194609" w:rsidRDefault="00194609" w:rsidP="00194609">
      <w:pPr>
        <w:pStyle w:val="Nidungvnbn"/>
        <w:numPr>
          <w:ilvl w:val="1"/>
          <w:numId w:val="24"/>
        </w:numPr>
      </w:pPr>
      <w:r>
        <w:t>Thực thể order_product_entiy:</w:t>
      </w:r>
    </w:p>
    <w:p w14:paraId="629C11DC" w14:textId="175F0B87" w:rsidR="00194609" w:rsidRDefault="00194609" w:rsidP="00194609">
      <w:pPr>
        <w:pStyle w:val="Nidungvnbn"/>
        <w:numPr>
          <w:ilvl w:val="2"/>
          <w:numId w:val="24"/>
        </w:numPr>
      </w:pPr>
      <w:r>
        <w:t>id_orderProductEntity:</w:t>
      </w:r>
    </w:p>
    <w:p w14:paraId="344A08F2" w14:textId="201EA492" w:rsidR="00194609" w:rsidRDefault="00194609" w:rsidP="00194609">
      <w:pPr>
        <w:pStyle w:val="Nidungvnbn"/>
        <w:numPr>
          <w:ilvl w:val="2"/>
          <w:numId w:val="24"/>
        </w:numPr>
      </w:pPr>
      <w:r>
        <w:t>quantity_orderProductEntity:</w:t>
      </w:r>
    </w:p>
    <w:p w14:paraId="529C3314" w14:textId="201E1016" w:rsidR="00194609" w:rsidRDefault="00194609" w:rsidP="00194609">
      <w:pPr>
        <w:pStyle w:val="Nidungvnbn"/>
        <w:numPr>
          <w:ilvl w:val="1"/>
          <w:numId w:val="24"/>
        </w:numPr>
      </w:pPr>
      <w:r>
        <w:t>Thực thể transaction_history entity:</w:t>
      </w:r>
    </w:p>
    <w:p w14:paraId="3C5BE81F" w14:textId="5DB8EAD0" w:rsidR="00194609" w:rsidRDefault="00194609" w:rsidP="00194609">
      <w:pPr>
        <w:pStyle w:val="Nidungvnbn"/>
        <w:numPr>
          <w:ilvl w:val="2"/>
          <w:numId w:val="24"/>
        </w:numPr>
      </w:pPr>
      <w:r>
        <w:t>id_transactionHistoryEntity:</w:t>
      </w:r>
      <w:r w:rsidR="006F7419">
        <w:t xml:space="preserve"> đây là khóa chính (primary key) của bảng “transaction_history_entity” được sử dụng để định danh duy nhất mỗi bảng, kiểu dữ liệu là “int”.</w:t>
      </w:r>
    </w:p>
    <w:p w14:paraId="1C4E9AC5" w14:textId="0D3598AC" w:rsidR="00194609" w:rsidRDefault="00194609" w:rsidP="00194609">
      <w:pPr>
        <w:pStyle w:val="Nidungvnbn"/>
        <w:numPr>
          <w:ilvl w:val="2"/>
          <w:numId w:val="24"/>
        </w:numPr>
      </w:pPr>
      <w:r>
        <w:t>pay_date: đây là ngày thanh toán đơn hàng của khách hàng, dùng kiểu dữ liệu “date”.</w:t>
      </w:r>
    </w:p>
    <w:p w14:paraId="5C2EAE10" w14:textId="5B68BA69" w:rsidR="00194609" w:rsidRDefault="00194609" w:rsidP="00194609">
      <w:pPr>
        <w:pStyle w:val="Nidungvnbn"/>
        <w:numPr>
          <w:ilvl w:val="2"/>
          <w:numId w:val="24"/>
        </w:numPr>
      </w:pPr>
      <w:r>
        <w:t>pay_method: đây là phương thức thanh toán của khách hàng, dùng kiểu dữ liệu “string”.</w:t>
      </w:r>
    </w:p>
    <w:p w14:paraId="5BC44055" w14:textId="66735617" w:rsidR="00194609" w:rsidRDefault="00194609" w:rsidP="00194609">
      <w:pPr>
        <w:pStyle w:val="Nidungvnbn"/>
        <w:numPr>
          <w:ilvl w:val="2"/>
          <w:numId w:val="24"/>
        </w:numPr>
      </w:pPr>
      <w:r>
        <w:t>address: đây là địa chỉ nhà của khách hàng, dùng kiểu dữ liệu “string”.</w:t>
      </w:r>
    </w:p>
    <w:p w14:paraId="71BA9402" w14:textId="01BF83BD" w:rsidR="00194609" w:rsidRDefault="00194609" w:rsidP="00194609">
      <w:pPr>
        <w:pStyle w:val="Nidungvnbn"/>
        <w:numPr>
          <w:ilvl w:val="2"/>
          <w:numId w:val="24"/>
        </w:numPr>
      </w:pPr>
      <w:r>
        <w:t>email: đây là email của khách hàng, dùng kiểu dữ liệu “string”.</w:t>
      </w:r>
    </w:p>
    <w:p w14:paraId="2B2DA8FA" w14:textId="65897EAA" w:rsidR="00194609" w:rsidRDefault="00194609" w:rsidP="00194609">
      <w:pPr>
        <w:pStyle w:val="Nidungvnbn"/>
        <w:numPr>
          <w:ilvl w:val="2"/>
          <w:numId w:val="24"/>
        </w:numPr>
      </w:pPr>
      <w:r>
        <w:t>first_name: đây là tên của khách hàng, dùng kiểu dữ liệu “string”.</w:t>
      </w:r>
    </w:p>
    <w:p w14:paraId="66CD394A" w14:textId="163FCFCB" w:rsidR="00194609" w:rsidRDefault="00194609" w:rsidP="00194609">
      <w:pPr>
        <w:pStyle w:val="Nidungvnbn"/>
        <w:numPr>
          <w:ilvl w:val="2"/>
          <w:numId w:val="24"/>
        </w:numPr>
      </w:pPr>
      <w:r>
        <w:t>last_name: đây là họ của khách hàng, dùng kiểu dữ liệu là “string”.</w:t>
      </w:r>
    </w:p>
    <w:p w14:paraId="2913555F" w14:textId="396B01EE" w:rsidR="00194609" w:rsidRDefault="00194609" w:rsidP="00194609">
      <w:pPr>
        <w:pStyle w:val="Nidungvnbn"/>
        <w:numPr>
          <w:ilvl w:val="2"/>
          <w:numId w:val="24"/>
        </w:numPr>
      </w:pPr>
      <w:r>
        <w:t>phone: đây là số điện thoại của khách hàng, dùng kiểu dữ liệu “string”.</w:t>
      </w:r>
    </w:p>
    <w:p w14:paraId="5935DD41" w14:textId="6B00D672" w:rsidR="00194609" w:rsidRDefault="00194609" w:rsidP="00194609">
      <w:pPr>
        <w:pStyle w:val="Nidungvnbn"/>
        <w:numPr>
          <w:ilvl w:val="2"/>
          <w:numId w:val="24"/>
        </w:numPr>
      </w:pPr>
      <w:r>
        <w:t>town: đây là quê quán của khách hàng, dùng kiểu dữ liệu “string”.</w:t>
      </w:r>
    </w:p>
    <w:p w14:paraId="1A2FB473" w14:textId="247E01C2" w:rsidR="00194609" w:rsidRDefault="00194609" w:rsidP="00194609">
      <w:pPr>
        <w:pStyle w:val="Nidungvnbn"/>
        <w:numPr>
          <w:ilvl w:val="2"/>
          <w:numId w:val="24"/>
        </w:numPr>
      </w:pPr>
      <w:r>
        <w:t>status: đây là tình trạng của lịch sử thanh toán, sử dụng kiểu dữ liệu “boolean”.</w:t>
      </w:r>
    </w:p>
    <w:p w14:paraId="39FD10F4" w14:textId="6294D8EA" w:rsidR="009B2953" w:rsidRDefault="009B2953" w:rsidP="009B2953">
      <w:pPr>
        <w:pStyle w:val="Heading3"/>
      </w:pPr>
      <w:bookmarkStart w:id="42" w:name="_Toc165417268"/>
      <w:r>
        <w:t>Mô hình vật lý</w:t>
      </w:r>
      <w:bookmarkEnd w:id="42"/>
    </w:p>
    <w:p w14:paraId="46475723" w14:textId="6F81B69C" w:rsidR="00AB1114" w:rsidRDefault="00AB1114" w:rsidP="00AB1114">
      <w:pPr>
        <w:pStyle w:val="NormalWeb"/>
      </w:pPr>
      <w:r>
        <w:rPr>
          <w:noProof/>
        </w:rPr>
        <w:lastRenderedPageBreak/>
        <w:drawing>
          <wp:inline distT="0" distB="0" distL="0" distR="0" wp14:anchorId="0772482B" wp14:editId="540E0647">
            <wp:extent cx="5579745" cy="29718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2971800"/>
                    </a:xfrm>
                    <a:prstGeom prst="rect">
                      <a:avLst/>
                    </a:prstGeom>
                    <a:noFill/>
                    <a:ln>
                      <a:noFill/>
                    </a:ln>
                  </pic:spPr>
                </pic:pic>
              </a:graphicData>
            </a:graphic>
          </wp:inline>
        </w:drawing>
      </w:r>
    </w:p>
    <w:p w14:paraId="7C810928" w14:textId="0316BB1D" w:rsidR="009135B4" w:rsidRDefault="009135B4" w:rsidP="009135B4">
      <w:pPr>
        <w:pStyle w:val="Nidungvnbn"/>
        <w:ind w:firstLine="0"/>
        <w:jc w:val="center"/>
      </w:pPr>
      <w:r w:rsidRPr="00FB2496">
        <w:t xml:space="preserve">Hình </w:t>
      </w:r>
      <w:r>
        <w:t>3.2</w:t>
      </w:r>
      <w:r w:rsidRPr="00FB2496">
        <w:t>.</w:t>
      </w:r>
      <w:r>
        <w:t>2</w:t>
      </w:r>
      <w:r w:rsidRPr="00FB2496">
        <w:t xml:space="preserve"> </w:t>
      </w:r>
      <w:r>
        <w:t>Mô hình vật lý</w:t>
      </w:r>
    </w:p>
    <w:p w14:paraId="75F21EAA" w14:textId="196D4811" w:rsidR="00E3058C" w:rsidRDefault="00E3058C" w:rsidP="00AA553D">
      <w:pPr>
        <w:spacing w:before="0" w:after="200" w:line="276" w:lineRule="auto"/>
        <w:rPr>
          <w:sz w:val="26"/>
          <w:szCs w:val="26"/>
        </w:rPr>
      </w:pPr>
    </w:p>
    <w:p w14:paraId="10726CFA" w14:textId="77777777" w:rsidR="00834606" w:rsidRDefault="00834606" w:rsidP="00AA553D">
      <w:pPr>
        <w:spacing w:before="0" w:after="200" w:line="276" w:lineRule="auto"/>
        <w:rPr>
          <w:sz w:val="26"/>
          <w:szCs w:val="26"/>
        </w:rPr>
      </w:pPr>
    </w:p>
    <w:p w14:paraId="67F9EEAD" w14:textId="77777777" w:rsidR="0016627C" w:rsidRDefault="0016627C" w:rsidP="0016627C">
      <w:pPr>
        <w:pStyle w:val="Heading1"/>
      </w:pPr>
      <w:bookmarkStart w:id="43" w:name="_Toc165417269"/>
      <w:r>
        <w:rPr>
          <w:lang w:val="en-US"/>
        </w:rPr>
        <w:t>DEMO HỆ THỐNG</w:t>
      </w:r>
      <w:bookmarkEnd w:id="43"/>
    </w:p>
    <w:p w14:paraId="7A4659C1" w14:textId="77777777" w:rsidR="0016627C" w:rsidRDefault="0016627C" w:rsidP="0016627C">
      <w:pPr>
        <w:pStyle w:val="Heading2"/>
        <w:rPr>
          <w:lang w:val="en-US"/>
        </w:rPr>
      </w:pPr>
      <w:bookmarkStart w:id="44" w:name="_Toc165417270"/>
      <w:r>
        <w:rPr>
          <w:lang w:val="en-US"/>
        </w:rPr>
        <w:t>Các kịch bản demo hệ thống</w:t>
      </w:r>
      <w:bookmarkEnd w:id="44"/>
    </w:p>
    <w:p w14:paraId="77EE4B6E" w14:textId="77777777" w:rsidR="0016627C" w:rsidRDefault="0016627C" w:rsidP="0016627C">
      <w:pPr>
        <w:pStyle w:val="Heading2"/>
        <w:rPr>
          <w:lang w:val="en-US"/>
        </w:rPr>
      </w:pPr>
      <w:bookmarkStart w:id="45" w:name="_Toc165417271"/>
      <w:r>
        <w:rPr>
          <w:lang w:val="en-US"/>
        </w:rPr>
        <w:t>Giao diện tương tác người dùng</w:t>
      </w:r>
      <w:bookmarkEnd w:id="45"/>
    </w:p>
    <w:p w14:paraId="3DD25C60" w14:textId="48A1343B" w:rsidR="00AB00BA" w:rsidRDefault="001C7F6A" w:rsidP="00AB00BA">
      <w:pPr>
        <w:pStyle w:val="Nidungvnbn"/>
      </w:pPr>
      <w:r>
        <w:rPr>
          <w:noProof/>
        </w:rPr>
        <w:drawing>
          <wp:inline distT="0" distB="0" distL="0" distR="0" wp14:anchorId="6B5DA7ED" wp14:editId="7E2C9AB1">
            <wp:extent cx="5579745" cy="2554605"/>
            <wp:effectExtent l="0" t="0" r="1905" b="0"/>
            <wp:docPr id="2016123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123403" name=""/>
                    <pic:cNvPicPr/>
                  </pic:nvPicPr>
                  <pic:blipFill>
                    <a:blip r:embed="rId15"/>
                    <a:stretch>
                      <a:fillRect/>
                    </a:stretch>
                  </pic:blipFill>
                  <pic:spPr>
                    <a:xfrm>
                      <a:off x="0" y="0"/>
                      <a:ext cx="5579745" cy="2554605"/>
                    </a:xfrm>
                    <a:prstGeom prst="rect">
                      <a:avLst/>
                    </a:prstGeom>
                  </pic:spPr>
                </pic:pic>
              </a:graphicData>
            </a:graphic>
          </wp:inline>
        </w:drawing>
      </w:r>
    </w:p>
    <w:p w14:paraId="39CF0D5B" w14:textId="32CCD7B3" w:rsidR="001C7F6A" w:rsidRDefault="00DF2BF9" w:rsidP="00AB00BA">
      <w:pPr>
        <w:pStyle w:val="Nidungvnbn"/>
      </w:pPr>
      <w:r>
        <w:rPr>
          <w:noProof/>
        </w:rPr>
        <w:lastRenderedPageBreak/>
        <w:drawing>
          <wp:inline distT="0" distB="0" distL="0" distR="0" wp14:anchorId="777BBE33" wp14:editId="5FC28EB1">
            <wp:extent cx="5579745" cy="2534285"/>
            <wp:effectExtent l="0" t="0" r="1905" b="0"/>
            <wp:docPr id="7997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794" name=""/>
                    <pic:cNvPicPr/>
                  </pic:nvPicPr>
                  <pic:blipFill>
                    <a:blip r:embed="rId16"/>
                    <a:stretch>
                      <a:fillRect/>
                    </a:stretch>
                  </pic:blipFill>
                  <pic:spPr>
                    <a:xfrm>
                      <a:off x="0" y="0"/>
                      <a:ext cx="5579745" cy="2534285"/>
                    </a:xfrm>
                    <a:prstGeom prst="rect">
                      <a:avLst/>
                    </a:prstGeom>
                  </pic:spPr>
                </pic:pic>
              </a:graphicData>
            </a:graphic>
          </wp:inline>
        </w:drawing>
      </w:r>
    </w:p>
    <w:p w14:paraId="17B897EA" w14:textId="388FCB57" w:rsidR="00DF2BF9" w:rsidRDefault="00DF2BF9" w:rsidP="00AB00BA">
      <w:pPr>
        <w:pStyle w:val="Nidungvnbn"/>
      </w:pPr>
      <w:r>
        <w:rPr>
          <w:noProof/>
        </w:rPr>
        <w:drawing>
          <wp:inline distT="0" distB="0" distL="0" distR="0" wp14:anchorId="7F78AB35" wp14:editId="4193224D">
            <wp:extent cx="5579745" cy="2557145"/>
            <wp:effectExtent l="0" t="0" r="1905" b="0"/>
            <wp:docPr id="194354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54479" name=""/>
                    <pic:cNvPicPr/>
                  </pic:nvPicPr>
                  <pic:blipFill>
                    <a:blip r:embed="rId17"/>
                    <a:stretch>
                      <a:fillRect/>
                    </a:stretch>
                  </pic:blipFill>
                  <pic:spPr>
                    <a:xfrm>
                      <a:off x="0" y="0"/>
                      <a:ext cx="5579745" cy="2557145"/>
                    </a:xfrm>
                    <a:prstGeom prst="rect">
                      <a:avLst/>
                    </a:prstGeom>
                  </pic:spPr>
                </pic:pic>
              </a:graphicData>
            </a:graphic>
          </wp:inline>
        </w:drawing>
      </w:r>
    </w:p>
    <w:p w14:paraId="09E9E24D" w14:textId="2C1AE2F9" w:rsidR="00DF2BF9" w:rsidRPr="00AB00BA" w:rsidRDefault="00DF2BF9" w:rsidP="00AB00BA">
      <w:pPr>
        <w:pStyle w:val="Nidungvnbn"/>
      </w:pPr>
      <w:r>
        <w:rPr>
          <w:noProof/>
        </w:rPr>
        <w:drawing>
          <wp:inline distT="0" distB="0" distL="0" distR="0" wp14:anchorId="1E823191" wp14:editId="14EABF09">
            <wp:extent cx="5579745" cy="2543810"/>
            <wp:effectExtent l="0" t="0" r="1905" b="8890"/>
            <wp:docPr id="270589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89085" name=""/>
                    <pic:cNvPicPr/>
                  </pic:nvPicPr>
                  <pic:blipFill>
                    <a:blip r:embed="rId18"/>
                    <a:stretch>
                      <a:fillRect/>
                    </a:stretch>
                  </pic:blipFill>
                  <pic:spPr>
                    <a:xfrm>
                      <a:off x="0" y="0"/>
                      <a:ext cx="5579745" cy="2543810"/>
                    </a:xfrm>
                    <a:prstGeom prst="rect">
                      <a:avLst/>
                    </a:prstGeom>
                  </pic:spPr>
                </pic:pic>
              </a:graphicData>
            </a:graphic>
          </wp:inline>
        </w:drawing>
      </w:r>
    </w:p>
    <w:p w14:paraId="50A69F04" w14:textId="19AC9A8C" w:rsidR="005624E4" w:rsidRDefault="005624E4" w:rsidP="00AA553D">
      <w:pPr>
        <w:spacing w:before="0" w:after="200" w:line="276" w:lineRule="auto"/>
        <w:rPr>
          <w:sz w:val="26"/>
          <w:szCs w:val="26"/>
        </w:rPr>
      </w:pPr>
    </w:p>
    <w:p w14:paraId="0DB1AAFA" w14:textId="04324426" w:rsidR="0016627C" w:rsidRDefault="00DF2BF9" w:rsidP="00AA553D">
      <w:pPr>
        <w:spacing w:before="0" w:after="200" w:line="276" w:lineRule="auto"/>
        <w:rPr>
          <w:sz w:val="26"/>
          <w:szCs w:val="26"/>
        </w:rPr>
      </w:pPr>
      <w:r>
        <w:rPr>
          <w:noProof/>
        </w:rPr>
        <w:lastRenderedPageBreak/>
        <w:drawing>
          <wp:inline distT="0" distB="0" distL="0" distR="0" wp14:anchorId="176D10E4" wp14:editId="7525A79B">
            <wp:extent cx="5579745" cy="2489835"/>
            <wp:effectExtent l="0" t="0" r="1905" b="5715"/>
            <wp:docPr id="857158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8865" name=""/>
                    <pic:cNvPicPr/>
                  </pic:nvPicPr>
                  <pic:blipFill>
                    <a:blip r:embed="rId19"/>
                    <a:stretch>
                      <a:fillRect/>
                    </a:stretch>
                  </pic:blipFill>
                  <pic:spPr>
                    <a:xfrm>
                      <a:off x="0" y="0"/>
                      <a:ext cx="5579745" cy="2489835"/>
                    </a:xfrm>
                    <a:prstGeom prst="rect">
                      <a:avLst/>
                    </a:prstGeom>
                  </pic:spPr>
                </pic:pic>
              </a:graphicData>
            </a:graphic>
          </wp:inline>
        </w:drawing>
      </w:r>
    </w:p>
    <w:p w14:paraId="35B29BEE" w14:textId="3C832672" w:rsidR="00DF2BF9" w:rsidRDefault="00DF2BF9" w:rsidP="00AA553D">
      <w:pPr>
        <w:spacing w:before="0" w:after="200" w:line="276" w:lineRule="auto"/>
        <w:rPr>
          <w:sz w:val="26"/>
          <w:szCs w:val="26"/>
        </w:rPr>
      </w:pPr>
      <w:r>
        <w:rPr>
          <w:noProof/>
        </w:rPr>
        <w:drawing>
          <wp:inline distT="0" distB="0" distL="0" distR="0" wp14:anchorId="0E66A73A" wp14:editId="34D1252B">
            <wp:extent cx="5579745" cy="2537460"/>
            <wp:effectExtent l="0" t="0" r="1905" b="0"/>
            <wp:docPr id="1901023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023039" name=""/>
                    <pic:cNvPicPr/>
                  </pic:nvPicPr>
                  <pic:blipFill>
                    <a:blip r:embed="rId20"/>
                    <a:stretch>
                      <a:fillRect/>
                    </a:stretch>
                  </pic:blipFill>
                  <pic:spPr>
                    <a:xfrm>
                      <a:off x="0" y="0"/>
                      <a:ext cx="5579745" cy="2537460"/>
                    </a:xfrm>
                    <a:prstGeom prst="rect">
                      <a:avLst/>
                    </a:prstGeom>
                  </pic:spPr>
                </pic:pic>
              </a:graphicData>
            </a:graphic>
          </wp:inline>
        </w:drawing>
      </w:r>
    </w:p>
    <w:p w14:paraId="4665B398" w14:textId="01549962" w:rsidR="00DF2BF9" w:rsidRDefault="00DF2BF9" w:rsidP="00AA553D">
      <w:pPr>
        <w:spacing w:before="0" w:after="200" w:line="276" w:lineRule="auto"/>
        <w:rPr>
          <w:sz w:val="26"/>
          <w:szCs w:val="26"/>
        </w:rPr>
      </w:pPr>
      <w:r>
        <w:rPr>
          <w:noProof/>
        </w:rPr>
        <w:drawing>
          <wp:inline distT="0" distB="0" distL="0" distR="0" wp14:anchorId="258D0498" wp14:editId="3436F637">
            <wp:extent cx="5579745" cy="2561590"/>
            <wp:effectExtent l="0" t="0" r="1905" b="0"/>
            <wp:docPr id="66524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249143" name=""/>
                    <pic:cNvPicPr/>
                  </pic:nvPicPr>
                  <pic:blipFill>
                    <a:blip r:embed="rId21"/>
                    <a:stretch>
                      <a:fillRect/>
                    </a:stretch>
                  </pic:blipFill>
                  <pic:spPr>
                    <a:xfrm>
                      <a:off x="0" y="0"/>
                      <a:ext cx="5579745" cy="2561590"/>
                    </a:xfrm>
                    <a:prstGeom prst="rect">
                      <a:avLst/>
                    </a:prstGeom>
                  </pic:spPr>
                </pic:pic>
              </a:graphicData>
            </a:graphic>
          </wp:inline>
        </w:drawing>
      </w:r>
    </w:p>
    <w:p w14:paraId="2F1BF570" w14:textId="04713484" w:rsidR="00DF2BF9" w:rsidRDefault="00DF2BF9" w:rsidP="00AA553D">
      <w:pPr>
        <w:spacing w:before="0" w:after="200" w:line="276" w:lineRule="auto"/>
        <w:rPr>
          <w:sz w:val="26"/>
          <w:szCs w:val="26"/>
        </w:rPr>
      </w:pPr>
      <w:r>
        <w:rPr>
          <w:noProof/>
        </w:rPr>
        <w:lastRenderedPageBreak/>
        <w:drawing>
          <wp:inline distT="0" distB="0" distL="0" distR="0" wp14:anchorId="05F865F4" wp14:editId="2762A677">
            <wp:extent cx="5579745" cy="2578100"/>
            <wp:effectExtent l="0" t="0" r="1905" b="0"/>
            <wp:docPr id="1306082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2975" name=""/>
                    <pic:cNvPicPr/>
                  </pic:nvPicPr>
                  <pic:blipFill>
                    <a:blip r:embed="rId22"/>
                    <a:stretch>
                      <a:fillRect/>
                    </a:stretch>
                  </pic:blipFill>
                  <pic:spPr>
                    <a:xfrm>
                      <a:off x="0" y="0"/>
                      <a:ext cx="5579745" cy="2578100"/>
                    </a:xfrm>
                    <a:prstGeom prst="rect">
                      <a:avLst/>
                    </a:prstGeom>
                  </pic:spPr>
                </pic:pic>
              </a:graphicData>
            </a:graphic>
          </wp:inline>
        </w:drawing>
      </w:r>
    </w:p>
    <w:p w14:paraId="1BF28714" w14:textId="5A93E6E5" w:rsidR="00DF2BF9" w:rsidRDefault="00DF2BF9" w:rsidP="00AA553D">
      <w:pPr>
        <w:spacing w:before="0" w:after="200" w:line="276" w:lineRule="auto"/>
        <w:rPr>
          <w:sz w:val="26"/>
          <w:szCs w:val="26"/>
        </w:rPr>
      </w:pPr>
      <w:r>
        <w:rPr>
          <w:noProof/>
        </w:rPr>
        <w:drawing>
          <wp:inline distT="0" distB="0" distL="0" distR="0" wp14:anchorId="770DD5A6" wp14:editId="24AECB0A">
            <wp:extent cx="5579745" cy="2564130"/>
            <wp:effectExtent l="0" t="0" r="1905" b="7620"/>
            <wp:docPr id="237316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16330" name=""/>
                    <pic:cNvPicPr/>
                  </pic:nvPicPr>
                  <pic:blipFill>
                    <a:blip r:embed="rId23"/>
                    <a:stretch>
                      <a:fillRect/>
                    </a:stretch>
                  </pic:blipFill>
                  <pic:spPr>
                    <a:xfrm>
                      <a:off x="0" y="0"/>
                      <a:ext cx="5579745" cy="2564130"/>
                    </a:xfrm>
                    <a:prstGeom prst="rect">
                      <a:avLst/>
                    </a:prstGeom>
                  </pic:spPr>
                </pic:pic>
              </a:graphicData>
            </a:graphic>
          </wp:inline>
        </w:drawing>
      </w:r>
    </w:p>
    <w:p w14:paraId="5A241F9E" w14:textId="6CB4ADE7" w:rsidR="00DF2BF9" w:rsidRDefault="00DF2BF9" w:rsidP="00AA553D">
      <w:pPr>
        <w:spacing w:before="0" w:after="200" w:line="276" w:lineRule="auto"/>
        <w:rPr>
          <w:sz w:val="26"/>
          <w:szCs w:val="26"/>
        </w:rPr>
      </w:pPr>
      <w:r>
        <w:rPr>
          <w:noProof/>
        </w:rPr>
        <w:drawing>
          <wp:inline distT="0" distB="0" distL="0" distR="0" wp14:anchorId="6A805674" wp14:editId="3FB99DD9">
            <wp:extent cx="5579745" cy="2533015"/>
            <wp:effectExtent l="0" t="0" r="1905" b="635"/>
            <wp:docPr id="1115666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66825" name=""/>
                    <pic:cNvPicPr/>
                  </pic:nvPicPr>
                  <pic:blipFill>
                    <a:blip r:embed="rId24"/>
                    <a:stretch>
                      <a:fillRect/>
                    </a:stretch>
                  </pic:blipFill>
                  <pic:spPr>
                    <a:xfrm>
                      <a:off x="0" y="0"/>
                      <a:ext cx="5579745" cy="2533015"/>
                    </a:xfrm>
                    <a:prstGeom prst="rect">
                      <a:avLst/>
                    </a:prstGeom>
                  </pic:spPr>
                </pic:pic>
              </a:graphicData>
            </a:graphic>
          </wp:inline>
        </w:drawing>
      </w:r>
    </w:p>
    <w:p w14:paraId="32E3AADF" w14:textId="6400133A" w:rsidR="0016627C" w:rsidRDefault="0016627C" w:rsidP="00AA553D">
      <w:pPr>
        <w:spacing w:before="0" w:after="200" w:line="276" w:lineRule="auto"/>
        <w:rPr>
          <w:sz w:val="26"/>
          <w:szCs w:val="26"/>
        </w:rPr>
      </w:pPr>
    </w:p>
    <w:p w14:paraId="71EE76C7" w14:textId="7E41BA33" w:rsidR="0016627C" w:rsidRDefault="0016627C" w:rsidP="00AA553D">
      <w:pPr>
        <w:spacing w:before="0" w:after="200" w:line="276" w:lineRule="auto"/>
        <w:rPr>
          <w:sz w:val="26"/>
          <w:szCs w:val="26"/>
        </w:rPr>
      </w:pPr>
    </w:p>
    <w:p w14:paraId="3A9125CC" w14:textId="52CE0151" w:rsidR="0016627C" w:rsidRDefault="0016627C" w:rsidP="00AA553D">
      <w:pPr>
        <w:spacing w:before="0" w:after="200" w:line="276" w:lineRule="auto"/>
        <w:rPr>
          <w:sz w:val="26"/>
          <w:szCs w:val="26"/>
        </w:rPr>
      </w:pPr>
    </w:p>
    <w:p w14:paraId="4415692D" w14:textId="7F7B7746" w:rsidR="0016627C" w:rsidRDefault="0016627C" w:rsidP="00AA553D">
      <w:pPr>
        <w:spacing w:before="0" w:after="200" w:line="276" w:lineRule="auto"/>
        <w:rPr>
          <w:sz w:val="26"/>
          <w:szCs w:val="26"/>
        </w:rPr>
      </w:pPr>
    </w:p>
    <w:p w14:paraId="3E9BC6B8" w14:textId="574DB6EC" w:rsidR="0016627C" w:rsidRDefault="0016627C" w:rsidP="00AA553D">
      <w:pPr>
        <w:spacing w:before="0" w:after="200" w:line="276" w:lineRule="auto"/>
        <w:rPr>
          <w:sz w:val="26"/>
          <w:szCs w:val="26"/>
        </w:rPr>
      </w:pPr>
    </w:p>
    <w:p w14:paraId="5B6F7245" w14:textId="7589BD21" w:rsidR="0016627C" w:rsidRDefault="0016627C" w:rsidP="00AA553D">
      <w:pPr>
        <w:spacing w:before="0" w:after="200" w:line="276" w:lineRule="auto"/>
        <w:rPr>
          <w:sz w:val="26"/>
          <w:szCs w:val="26"/>
        </w:rPr>
      </w:pPr>
    </w:p>
    <w:p w14:paraId="40298709" w14:textId="32FB18CC" w:rsidR="0016627C" w:rsidRDefault="0016627C" w:rsidP="00AA553D">
      <w:pPr>
        <w:spacing w:before="0" w:after="200" w:line="276" w:lineRule="auto"/>
        <w:rPr>
          <w:sz w:val="26"/>
          <w:szCs w:val="26"/>
        </w:rPr>
      </w:pPr>
    </w:p>
    <w:p w14:paraId="65F30AD8" w14:textId="7C6ED36B" w:rsidR="0016627C" w:rsidRDefault="0016627C" w:rsidP="00AA553D">
      <w:pPr>
        <w:spacing w:before="0" w:after="200" w:line="276" w:lineRule="auto"/>
        <w:rPr>
          <w:sz w:val="26"/>
          <w:szCs w:val="26"/>
        </w:rPr>
      </w:pPr>
    </w:p>
    <w:p w14:paraId="42B19879" w14:textId="69F6D419" w:rsidR="0016627C" w:rsidRDefault="0016627C" w:rsidP="00AA553D">
      <w:pPr>
        <w:spacing w:before="0" w:after="200" w:line="276" w:lineRule="auto"/>
        <w:rPr>
          <w:sz w:val="26"/>
          <w:szCs w:val="26"/>
        </w:rPr>
      </w:pPr>
    </w:p>
    <w:p w14:paraId="3D33B20D" w14:textId="635C0564" w:rsidR="0016627C" w:rsidRDefault="0016627C" w:rsidP="00AA553D">
      <w:pPr>
        <w:spacing w:before="0" w:after="200" w:line="276" w:lineRule="auto"/>
        <w:rPr>
          <w:sz w:val="26"/>
          <w:szCs w:val="26"/>
        </w:rPr>
      </w:pPr>
    </w:p>
    <w:p w14:paraId="5C47B46E" w14:textId="32618B55" w:rsidR="0016627C" w:rsidRDefault="0016627C" w:rsidP="00AA553D">
      <w:pPr>
        <w:spacing w:before="0" w:after="200" w:line="276" w:lineRule="auto"/>
        <w:rPr>
          <w:sz w:val="26"/>
          <w:szCs w:val="26"/>
        </w:rPr>
      </w:pPr>
    </w:p>
    <w:p w14:paraId="632AFE30" w14:textId="6A0A0886" w:rsidR="0016627C" w:rsidRDefault="0016627C" w:rsidP="00AA553D">
      <w:pPr>
        <w:spacing w:before="0" w:after="200" w:line="276" w:lineRule="auto"/>
        <w:rPr>
          <w:sz w:val="26"/>
          <w:szCs w:val="26"/>
        </w:rPr>
      </w:pPr>
    </w:p>
    <w:p w14:paraId="1DF5E80E" w14:textId="0AF2A3B9" w:rsidR="0016627C" w:rsidRDefault="0016627C" w:rsidP="00AA553D">
      <w:pPr>
        <w:spacing w:before="0" w:after="200" w:line="276" w:lineRule="auto"/>
        <w:rPr>
          <w:sz w:val="26"/>
          <w:szCs w:val="26"/>
        </w:rPr>
      </w:pPr>
    </w:p>
    <w:p w14:paraId="197FB080" w14:textId="5EC2B8B1" w:rsidR="0016627C" w:rsidRDefault="0016627C" w:rsidP="00AA553D">
      <w:pPr>
        <w:spacing w:before="0" w:after="200" w:line="276" w:lineRule="auto"/>
        <w:rPr>
          <w:sz w:val="26"/>
          <w:szCs w:val="26"/>
        </w:rPr>
      </w:pPr>
    </w:p>
    <w:p w14:paraId="6F3435AA" w14:textId="56E6FD7B" w:rsidR="0016627C" w:rsidRDefault="0016627C" w:rsidP="00AA553D">
      <w:pPr>
        <w:spacing w:before="0" w:after="200" w:line="276" w:lineRule="auto"/>
        <w:rPr>
          <w:sz w:val="26"/>
          <w:szCs w:val="26"/>
        </w:rPr>
      </w:pPr>
    </w:p>
    <w:p w14:paraId="769746CD" w14:textId="07F29C8C" w:rsidR="0016627C" w:rsidRDefault="0016627C" w:rsidP="00AA553D">
      <w:pPr>
        <w:spacing w:before="0" w:after="200" w:line="276" w:lineRule="auto"/>
        <w:rPr>
          <w:sz w:val="26"/>
          <w:szCs w:val="26"/>
        </w:rPr>
      </w:pPr>
    </w:p>
    <w:p w14:paraId="016C67D4" w14:textId="52689F3E" w:rsidR="0016627C" w:rsidRDefault="0016627C" w:rsidP="00AA553D">
      <w:pPr>
        <w:spacing w:before="0" w:after="200" w:line="276" w:lineRule="auto"/>
        <w:rPr>
          <w:sz w:val="26"/>
          <w:szCs w:val="26"/>
        </w:rPr>
      </w:pPr>
    </w:p>
    <w:p w14:paraId="12B1E38B" w14:textId="15DA6E14" w:rsidR="0016627C" w:rsidRDefault="0016627C" w:rsidP="00AA553D">
      <w:pPr>
        <w:spacing w:before="0" w:after="200" w:line="276" w:lineRule="auto"/>
        <w:rPr>
          <w:sz w:val="26"/>
          <w:szCs w:val="26"/>
        </w:rPr>
      </w:pPr>
    </w:p>
    <w:p w14:paraId="77BDB4CD" w14:textId="685147D3" w:rsidR="0016627C" w:rsidRDefault="0016627C" w:rsidP="00AA553D">
      <w:pPr>
        <w:spacing w:before="0" w:after="200" w:line="276" w:lineRule="auto"/>
        <w:rPr>
          <w:sz w:val="26"/>
          <w:szCs w:val="26"/>
        </w:rPr>
      </w:pPr>
    </w:p>
    <w:p w14:paraId="10637F2A" w14:textId="6209CB46" w:rsidR="0016627C" w:rsidRDefault="0016627C" w:rsidP="0016627C">
      <w:pPr>
        <w:pStyle w:val="Heading1"/>
      </w:pPr>
      <w:bookmarkStart w:id="46" w:name="_Toc165417272"/>
      <w:r>
        <w:rPr>
          <w:lang w:val="en-US"/>
        </w:rPr>
        <w:t>KẾT LUẬN</w:t>
      </w:r>
      <w:bookmarkEnd w:id="46"/>
    </w:p>
    <w:p w14:paraId="54122BB3" w14:textId="4E2373E6" w:rsidR="0016627C" w:rsidRDefault="000A6655" w:rsidP="0016627C">
      <w:pPr>
        <w:pStyle w:val="Heading2"/>
        <w:rPr>
          <w:lang w:val="en-US"/>
        </w:rPr>
      </w:pPr>
      <w:bookmarkStart w:id="47" w:name="_Toc165417273"/>
      <w:r>
        <w:rPr>
          <w:lang w:val="en-US"/>
        </w:rPr>
        <w:t>Kết quả đạt được</w:t>
      </w:r>
      <w:bookmarkEnd w:id="47"/>
    </w:p>
    <w:p w14:paraId="08599AB4" w14:textId="2728D5AD" w:rsidR="00B455A8" w:rsidRDefault="00B455A8" w:rsidP="00B455A8">
      <w:pPr>
        <w:pStyle w:val="Nidungvnbn"/>
      </w:pPr>
      <w:r>
        <w:t>Sau khi hoàn thành dự án về trang web bán nông sản, chúng ta có thể đạt được các kết quả sau:</w:t>
      </w:r>
    </w:p>
    <w:p w14:paraId="7090B292" w14:textId="77777777" w:rsidR="00B455A8" w:rsidRDefault="00B455A8" w:rsidP="00B455A8">
      <w:pPr>
        <w:pStyle w:val="Nidungvnbn"/>
        <w:numPr>
          <w:ilvl w:val="0"/>
          <w:numId w:val="44"/>
        </w:numPr>
      </w:pPr>
      <w:r>
        <w:lastRenderedPageBreak/>
        <w:t>Nền tảng Thương mại Điện tử Chất lượng: Tạo ra một nền tảng thương mại điện tử chất lượng, cung cấp một trải nghiệm mua sắm trực tuyến thuận tiện và an toàn cho người tiêu dùng.</w:t>
      </w:r>
    </w:p>
    <w:p w14:paraId="7A1F7A4E" w14:textId="77777777" w:rsidR="00B455A8" w:rsidRDefault="00B455A8" w:rsidP="00B455A8">
      <w:pPr>
        <w:pStyle w:val="Nidungvnbn"/>
        <w:numPr>
          <w:ilvl w:val="0"/>
          <w:numId w:val="44"/>
        </w:numPr>
      </w:pPr>
      <w:r>
        <w:t>Hỗ trợ Người tiêu dùng và Nhà sản xuất: Hỗ trợ người tiêu dùng trong việc tiếp cận các sản phẩm nông sản chất lượng và đáng tin cậy, đồng thời tạo ra một thị trường công bằng và bền vững cho nhà sản xuất nông sản.</w:t>
      </w:r>
    </w:p>
    <w:p w14:paraId="24A3F880" w14:textId="77777777" w:rsidR="00B455A8" w:rsidRDefault="00B455A8" w:rsidP="00B455A8">
      <w:pPr>
        <w:pStyle w:val="Nidungvnbn"/>
        <w:numPr>
          <w:ilvl w:val="0"/>
          <w:numId w:val="44"/>
        </w:numPr>
      </w:pPr>
      <w:r>
        <w:t>Tăng cường Thu nhập cho Nông dân: Kết nối trực tiếp giữa người tiêu dùng và nhà sản xuất, giúp nâng cao giá trị sản phẩm và tăng thu nhập cho các nông dân và nhà sản xuất nông sản địa phương.</w:t>
      </w:r>
    </w:p>
    <w:p w14:paraId="41810B36" w14:textId="77777777" w:rsidR="00B455A8" w:rsidRDefault="00B455A8" w:rsidP="00B455A8">
      <w:pPr>
        <w:pStyle w:val="Nidungvnbn"/>
        <w:numPr>
          <w:ilvl w:val="0"/>
          <w:numId w:val="44"/>
        </w:numPr>
      </w:pPr>
      <w:r>
        <w:t>Xây dựng Thương hiệu Uy tín: Xây dựng và phát triển một thương hiệu uy tín và đáng tin cậy trong lĩnh vực bán nông sản trực tuyến, tạo ra niềm tin và lòng trung thành từ phía khách hàng.</w:t>
      </w:r>
    </w:p>
    <w:p w14:paraId="0E97DFC0" w14:textId="77777777" w:rsidR="00B455A8" w:rsidRDefault="00B455A8" w:rsidP="00B455A8">
      <w:pPr>
        <w:pStyle w:val="Nidungvnbn"/>
        <w:numPr>
          <w:ilvl w:val="0"/>
          <w:numId w:val="44"/>
        </w:numPr>
      </w:pPr>
      <w:r>
        <w:t>Thúc đẩy Phát triển Kinh doanh: Tạo điều kiện thuận lợi cho sự phát triển của các doanh nghiệp trong ngành nông nghiệp và thương mại điện tử, đóng góp vào sự phát triển kinh tế và xã hội địa phương.</w:t>
      </w:r>
    </w:p>
    <w:p w14:paraId="736F8703" w14:textId="77777777" w:rsidR="00B455A8" w:rsidRDefault="00B455A8" w:rsidP="00B455A8">
      <w:pPr>
        <w:pStyle w:val="Nidungvnbn"/>
        <w:numPr>
          <w:ilvl w:val="0"/>
          <w:numId w:val="44"/>
        </w:numPr>
      </w:pPr>
      <w:r>
        <w:t>Cải thiện Trải nghiệm Khách hàng: Cung cấp một giao diện người dùng thân thiện, dễ sử dụng và hiệu quả, giúp cải thiện trải nghiệm mua sắm trực tuyến của người tiêu dùng.</w:t>
      </w:r>
    </w:p>
    <w:p w14:paraId="189B7C1F" w14:textId="77777777" w:rsidR="00B455A8" w:rsidRDefault="00B455A8" w:rsidP="00B455A8">
      <w:pPr>
        <w:pStyle w:val="Nidungvnbn"/>
        <w:numPr>
          <w:ilvl w:val="0"/>
          <w:numId w:val="44"/>
        </w:numPr>
      </w:pPr>
      <w:r>
        <w:t>Đóng góp vào Phát triển Bền vững: Khuyến khích sử dụng các sản phẩm nông sản được sản xuất một cách bền vững và có trách nhiệm, góp phần vào bảo vệ môi trường và sức khỏe cộng đồng.</w:t>
      </w:r>
    </w:p>
    <w:p w14:paraId="41222A3A" w14:textId="1FF578D2" w:rsidR="00B455A8" w:rsidRPr="00B455A8" w:rsidRDefault="00B455A8" w:rsidP="00B455A8">
      <w:pPr>
        <w:pStyle w:val="Nidungvnbn"/>
      </w:pPr>
      <w:r>
        <w:t>Tóm lại, việc hoàn thành dự án về trang web bán nông sản có thể mang lại nhiều kết quả tích cực cho cả người tiêu dùng, nhà sản xuất nông sản và cộng đồng địa phương.</w:t>
      </w:r>
    </w:p>
    <w:p w14:paraId="582349C4" w14:textId="05CA6023" w:rsidR="0016627C" w:rsidRDefault="000A6655" w:rsidP="0016627C">
      <w:pPr>
        <w:pStyle w:val="Heading2"/>
        <w:rPr>
          <w:lang w:val="en-US"/>
        </w:rPr>
      </w:pPr>
      <w:bookmarkStart w:id="48" w:name="_Toc165417274"/>
      <w:r>
        <w:rPr>
          <w:lang w:val="en-US"/>
        </w:rPr>
        <w:t>Những thứ còn hạn chế</w:t>
      </w:r>
      <w:bookmarkEnd w:id="48"/>
    </w:p>
    <w:p w14:paraId="58D09A05" w14:textId="210B3A5E" w:rsidR="00247B25" w:rsidRDefault="00247B25" w:rsidP="00247B25">
      <w:pPr>
        <w:pStyle w:val="Nidungvnbn"/>
      </w:pPr>
      <w:r>
        <w:t>Ngoài ra vẫn còn một vài hạn chế như sau:</w:t>
      </w:r>
    </w:p>
    <w:p w14:paraId="55B18B0E" w14:textId="77777777" w:rsidR="00247B25" w:rsidRDefault="00247B25" w:rsidP="00817CC3">
      <w:pPr>
        <w:pStyle w:val="Nidungvnbn"/>
        <w:numPr>
          <w:ilvl w:val="0"/>
          <w:numId w:val="45"/>
        </w:numPr>
      </w:pPr>
      <w:r>
        <w:lastRenderedPageBreak/>
        <w:t>Hạn chế về Phạm vi Sản phẩm: Dự án có thể hạn chế về việc cung cấp một loạt các sản phẩm nông sản, bởi vì không phải tất cả các nhà sản xuất hoặc sản phẩm đều tham gia vào nền tảng.</w:t>
      </w:r>
    </w:p>
    <w:p w14:paraId="17307EBE" w14:textId="77777777" w:rsidR="00247B25" w:rsidRDefault="00247B25" w:rsidP="00817CC3">
      <w:pPr>
        <w:pStyle w:val="Nidungvnbn"/>
        <w:numPr>
          <w:ilvl w:val="0"/>
          <w:numId w:val="45"/>
        </w:numPr>
      </w:pPr>
      <w:r>
        <w:t>Khả năng Tương tác Thấp: Trang web có thể thiếu tính tương tác hoặc kết nối trực tiếp giữa người mua và người bán, gây khó khăn trong việc tạo mối quan hệ giữa các bên.</w:t>
      </w:r>
    </w:p>
    <w:p w14:paraId="3A7AECA8" w14:textId="77777777" w:rsidR="00247B25" w:rsidRDefault="00247B25" w:rsidP="00817CC3">
      <w:pPr>
        <w:pStyle w:val="Nidungvnbn"/>
        <w:numPr>
          <w:ilvl w:val="0"/>
          <w:numId w:val="45"/>
        </w:numPr>
      </w:pPr>
      <w:r>
        <w:t>Thiếu Mặt hàng và Thông tin Chi tiết: Có thể có thiếu sót về thông tin chi tiết của sản phẩm, gây khó khăn cho người mua trong việc đưa ra quyết định mua hàng.</w:t>
      </w:r>
    </w:p>
    <w:p w14:paraId="18D5B443" w14:textId="77777777" w:rsidR="00247B25" w:rsidRDefault="00247B25" w:rsidP="00817CC3">
      <w:pPr>
        <w:pStyle w:val="Nidungvnbn"/>
        <w:numPr>
          <w:ilvl w:val="0"/>
          <w:numId w:val="45"/>
        </w:numPr>
      </w:pPr>
      <w:r>
        <w:t>Vấn đề Bảo mật và Phát triển: Dự án có thể đối mặt với những thách thức về bảo mật dữ liệu cá nhân và thông tin thanh toán. Ngoài ra, việc duy trì và phát triển trang web cũng có thể gặp khó khăn.</w:t>
      </w:r>
    </w:p>
    <w:p w14:paraId="59712FE7" w14:textId="77777777" w:rsidR="00247B25" w:rsidRDefault="00247B25" w:rsidP="00817CC3">
      <w:pPr>
        <w:pStyle w:val="Nidungvnbn"/>
        <w:numPr>
          <w:ilvl w:val="0"/>
          <w:numId w:val="45"/>
        </w:numPr>
      </w:pPr>
      <w:r>
        <w:t>Hạn chế về Vận chuyển và Giao hàng: Có thể gặp phải hạn chế trong việc vận chuyển và giao hàng sản phẩm đến các vùng xa, đặc biệt là các khu vực hẻo lánh hoặc ít phát triển.</w:t>
      </w:r>
    </w:p>
    <w:p w14:paraId="66478848" w14:textId="77777777" w:rsidR="00247B25" w:rsidRDefault="00247B25" w:rsidP="00817CC3">
      <w:pPr>
        <w:pStyle w:val="Nidungvnbn"/>
        <w:numPr>
          <w:ilvl w:val="0"/>
          <w:numId w:val="45"/>
        </w:numPr>
      </w:pPr>
      <w:r>
        <w:t>Cạnh tranh với Thị trường Địa phương: Dự án có thể gặp khó khăn trong việc cạnh tranh với các doanh nghiệp bán hàng truyền thống hoặc các trang web bán hàng nông sản khác trên thị trường địa phương.</w:t>
      </w:r>
    </w:p>
    <w:p w14:paraId="61442A6A" w14:textId="77777777" w:rsidR="00247B25" w:rsidRDefault="00247B25" w:rsidP="00817CC3">
      <w:pPr>
        <w:pStyle w:val="Nidungvnbn"/>
        <w:numPr>
          <w:ilvl w:val="0"/>
          <w:numId w:val="45"/>
        </w:numPr>
      </w:pPr>
      <w:r>
        <w:t>Khó khăn trong Xây dựng Thương hiệu: Xây dựng và duy trì một thương hiệu mạnh mẽ và đáng tin cậy có thể là một thách thức đối với dự án, đặc biệt là khi cạnh tranh với các đối thủ lớn hơn.</w:t>
      </w:r>
    </w:p>
    <w:p w14:paraId="3FD6E260" w14:textId="0F1C12CE" w:rsidR="00247B25" w:rsidRPr="00247B25" w:rsidRDefault="00247B25" w:rsidP="00247B25">
      <w:pPr>
        <w:pStyle w:val="Nidungvnbn"/>
      </w:pPr>
      <w:r>
        <w:t>Tóm lại, dự án về trang web bán nông sản có thể gặp phải một số hạn chế trong quá trình triển khai và vận hành, và cần phải được xem xét và giải quyết để đảm bảo thành công và phát triển bền vững.</w:t>
      </w:r>
    </w:p>
    <w:p w14:paraId="1CBEA584" w14:textId="687D4913" w:rsidR="000A6655" w:rsidRDefault="000A6655" w:rsidP="000A6655">
      <w:pPr>
        <w:pStyle w:val="Heading2"/>
        <w:rPr>
          <w:lang w:val="en-US"/>
        </w:rPr>
      </w:pPr>
      <w:bookmarkStart w:id="49" w:name="_Toc165417275"/>
      <w:r>
        <w:rPr>
          <w:lang w:val="en-US"/>
        </w:rPr>
        <w:t>Hướng phát triển trong tương lai</w:t>
      </w:r>
      <w:bookmarkEnd w:id="49"/>
    </w:p>
    <w:p w14:paraId="6B854F79" w14:textId="5C383E89" w:rsidR="00F13976" w:rsidRDefault="00F13976" w:rsidP="00F13976">
      <w:pPr>
        <w:pStyle w:val="Nidungvnbn"/>
      </w:pPr>
      <w:r>
        <w:t>Sau khi hoàn thành dự án về trang web bán nông sản, có một số hướng phát triển tiềm năng trong tương lai:</w:t>
      </w:r>
    </w:p>
    <w:p w14:paraId="7446D3BC" w14:textId="77777777" w:rsidR="00F13976" w:rsidRDefault="00F13976" w:rsidP="00F13976">
      <w:pPr>
        <w:pStyle w:val="Nidungvnbn"/>
        <w:numPr>
          <w:ilvl w:val="0"/>
          <w:numId w:val="46"/>
        </w:numPr>
      </w:pPr>
      <w:r>
        <w:lastRenderedPageBreak/>
        <w:t>Mở Rộng Phạm Vi Sản Phẩm: Mở rộng danh mục sản phẩm để bao gồm nhiều loại nông sản và sản phẩm liên quan hơn, đáp ứng nhu cầu đa dạng của người tiêu dùng.</w:t>
      </w:r>
    </w:p>
    <w:p w14:paraId="5C35BA06" w14:textId="77777777" w:rsidR="00F13976" w:rsidRDefault="00F13976" w:rsidP="00F13976">
      <w:pPr>
        <w:pStyle w:val="Nidungvnbn"/>
        <w:numPr>
          <w:ilvl w:val="0"/>
          <w:numId w:val="46"/>
        </w:numPr>
      </w:pPr>
      <w:r>
        <w:t>Tăng Cường Tương Tác Người Dùng: Phát triển tính năng tương tác cao hơn giữa người mua và người bán, bao gồm cơ hội cho phản hồi từ khách hàng, đánh giá sản phẩm và tích hợp các tính năng xã hội.</w:t>
      </w:r>
    </w:p>
    <w:p w14:paraId="142E5338" w14:textId="77777777" w:rsidR="00F13976" w:rsidRDefault="00F13976" w:rsidP="00F13976">
      <w:pPr>
        <w:pStyle w:val="Nidungvnbn"/>
        <w:numPr>
          <w:ilvl w:val="0"/>
          <w:numId w:val="46"/>
        </w:numPr>
      </w:pPr>
      <w:r>
        <w:t>Cải Thiện Trải Nghiệm Người Dùng: Liên tục cải thiện giao diện người dùng và trải nghiệm mua sắm, tối ưu hóa quy trình thanh toán và tăng cường tính tiện lợi cho người dùng.</w:t>
      </w:r>
    </w:p>
    <w:p w14:paraId="503B596B" w14:textId="77777777" w:rsidR="00F13976" w:rsidRDefault="00F13976" w:rsidP="00F13976">
      <w:pPr>
        <w:pStyle w:val="Nidungvnbn"/>
        <w:numPr>
          <w:ilvl w:val="0"/>
          <w:numId w:val="46"/>
        </w:numPr>
      </w:pPr>
      <w:r>
        <w:t>Phát Triển Ứng Dụng Di Động: Xây dựng ứng dụng di động dành cho cả iOS và Android để mở rộng phạm vi tiếp cận và cung cấp một trải nghiệm mua sắm linh hoạt hơn cho người dùng.</w:t>
      </w:r>
    </w:p>
    <w:p w14:paraId="0FE2420E" w14:textId="77777777" w:rsidR="00F13976" w:rsidRDefault="00F13976" w:rsidP="00F13976">
      <w:pPr>
        <w:pStyle w:val="Nidungvnbn"/>
        <w:numPr>
          <w:ilvl w:val="0"/>
          <w:numId w:val="46"/>
        </w:numPr>
      </w:pPr>
      <w:r>
        <w:t>Nâng Cao Hệ Thống Bảo Mật: Đầu tư vào công nghệ bảo mật tiên tiến hơn để đảm bảo an toàn cho thông tin cá nhân của người dùng và giao dịch thanh toán.</w:t>
      </w:r>
    </w:p>
    <w:p w14:paraId="760CC0F0" w14:textId="77777777" w:rsidR="00F13976" w:rsidRDefault="00F13976" w:rsidP="00F13976">
      <w:pPr>
        <w:pStyle w:val="Nidungvnbn"/>
        <w:numPr>
          <w:ilvl w:val="0"/>
          <w:numId w:val="46"/>
        </w:numPr>
      </w:pPr>
      <w:r>
        <w:t>Mở Rộng Kênh Bán Hàng: Khai thác các kênh bán hàng mới như thị trường trực tuyến, cộng tác viên và kênh bán hàng xã hội để tăng cường tiếp thị và doanh số bán hàng.</w:t>
      </w:r>
    </w:p>
    <w:p w14:paraId="6252BDAF" w14:textId="77777777" w:rsidR="00F13976" w:rsidRDefault="00F13976" w:rsidP="00F13976">
      <w:pPr>
        <w:pStyle w:val="Nidungvnbn"/>
        <w:numPr>
          <w:ilvl w:val="0"/>
          <w:numId w:val="46"/>
        </w:numPr>
      </w:pPr>
      <w:r>
        <w:t>Hợp Tác với Nhà Sản Xuất: Xây dựng mối quan hệ đối tác với các nhà sản xuất nông sản và nông dân địa phương để cung cấp sản phẩm chất lượng cao và tăng cường khả năng cung ứng.</w:t>
      </w:r>
    </w:p>
    <w:p w14:paraId="1B43BE37" w14:textId="77777777" w:rsidR="00F13976" w:rsidRDefault="00F13976" w:rsidP="00F13976">
      <w:pPr>
        <w:pStyle w:val="Nidungvnbn"/>
        <w:numPr>
          <w:ilvl w:val="0"/>
          <w:numId w:val="46"/>
        </w:numPr>
      </w:pPr>
      <w:r>
        <w:t>Phát Triển Dịch Vụ Hỗ Trợ: Mở rộng các dịch vụ hỗ trợ khách hàng như hệ thống hỗ trợ trực tuyến, tư vấn sản phẩm và chăm sóc khách hàng sau bán hàng.</w:t>
      </w:r>
    </w:p>
    <w:p w14:paraId="10E4FD14" w14:textId="77777777" w:rsidR="00F13976" w:rsidRDefault="00F13976" w:rsidP="00F13976">
      <w:pPr>
        <w:pStyle w:val="Nidungvnbn"/>
        <w:numPr>
          <w:ilvl w:val="0"/>
          <w:numId w:val="46"/>
        </w:numPr>
      </w:pPr>
      <w:r>
        <w:t>Tối Ưu Hóa Quy Trình Vận Chuyển và Giao Hàng: Tìm kiếm các giải pháp vận chuyển và giao hàng hiệu quả hơn để cung cấp dịch vụ giao hàng nhanh chóng và đáng tin cậy cho khách hàng.</w:t>
      </w:r>
    </w:p>
    <w:p w14:paraId="5568A769" w14:textId="3BCDAB7A" w:rsidR="000A6655" w:rsidRPr="000A6655" w:rsidRDefault="00F13976" w:rsidP="00F13976">
      <w:pPr>
        <w:pStyle w:val="Nidungvnbn"/>
        <w:numPr>
          <w:ilvl w:val="0"/>
          <w:numId w:val="46"/>
        </w:numPr>
      </w:pPr>
      <w:r>
        <w:lastRenderedPageBreak/>
        <w:t>Nâng Cấp Hệ Thống Phân Tích và Theo Dõi: Đầu tư vào các công cụ phân tích dữ liệu và theo dõi hiệu suất để hiểu rõ hơn về hành vi mua sắm của người dùng và tối ưu hóa chiến lược kinh doanh.</w:t>
      </w:r>
    </w:p>
    <w:p w14:paraId="113D601E" w14:textId="7DD3AA97" w:rsidR="0016627C" w:rsidRDefault="0016627C" w:rsidP="00AA553D">
      <w:pPr>
        <w:spacing w:before="0" w:after="200" w:line="276" w:lineRule="auto"/>
        <w:rPr>
          <w:sz w:val="26"/>
          <w:szCs w:val="26"/>
        </w:rPr>
      </w:pPr>
    </w:p>
    <w:p w14:paraId="3C445978" w14:textId="126232D5" w:rsidR="0016627C" w:rsidRDefault="0016627C" w:rsidP="00AA553D">
      <w:pPr>
        <w:spacing w:before="0" w:after="200" w:line="276" w:lineRule="auto"/>
        <w:rPr>
          <w:sz w:val="26"/>
          <w:szCs w:val="26"/>
        </w:rPr>
      </w:pPr>
    </w:p>
    <w:p w14:paraId="5C44D7EA" w14:textId="47DC38A2" w:rsidR="0016627C" w:rsidRDefault="0016627C" w:rsidP="00AA553D">
      <w:pPr>
        <w:spacing w:before="0" w:after="200" w:line="276" w:lineRule="auto"/>
        <w:rPr>
          <w:sz w:val="26"/>
          <w:szCs w:val="26"/>
        </w:rPr>
      </w:pPr>
    </w:p>
    <w:p w14:paraId="66757FA8" w14:textId="155F01EB" w:rsidR="0016627C" w:rsidRDefault="0016627C" w:rsidP="00AA553D">
      <w:pPr>
        <w:spacing w:before="0" w:after="200" w:line="276" w:lineRule="auto"/>
        <w:rPr>
          <w:sz w:val="26"/>
          <w:szCs w:val="26"/>
        </w:rPr>
      </w:pPr>
    </w:p>
    <w:p w14:paraId="78D94B84" w14:textId="780664A4" w:rsidR="0016627C" w:rsidRDefault="0016627C" w:rsidP="00AA553D">
      <w:pPr>
        <w:spacing w:before="0" w:after="200" w:line="276" w:lineRule="auto"/>
        <w:rPr>
          <w:sz w:val="26"/>
          <w:szCs w:val="26"/>
        </w:rPr>
      </w:pPr>
    </w:p>
    <w:p w14:paraId="284FE8D5" w14:textId="131BCF3D" w:rsidR="0016627C" w:rsidRDefault="0016627C" w:rsidP="00AA553D">
      <w:pPr>
        <w:spacing w:before="0" w:after="200" w:line="276" w:lineRule="auto"/>
        <w:rPr>
          <w:sz w:val="26"/>
          <w:szCs w:val="26"/>
        </w:rPr>
      </w:pPr>
    </w:p>
    <w:p w14:paraId="2CEA1859" w14:textId="52F51DE4" w:rsidR="0016627C" w:rsidRDefault="0016627C" w:rsidP="00AA553D">
      <w:pPr>
        <w:spacing w:before="0" w:after="200" w:line="276" w:lineRule="auto"/>
        <w:rPr>
          <w:sz w:val="26"/>
          <w:szCs w:val="26"/>
        </w:rPr>
      </w:pPr>
    </w:p>
    <w:p w14:paraId="2088874D" w14:textId="571FF6B4" w:rsidR="0016627C" w:rsidRDefault="0016627C" w:rsidP="00AA553D">
      <w:pPr>
        <w:spacing w:before="0" w:after="200" w:line="276" w:lineRule="auto"/>
        <w:rPr>
          <w:sz w:val="26"/>
          <w:szCs w:val="26"/>
        </w:rPr>
      </w:pPr>
    </w:p>
    <w:p w14:paraId="004841F1" w14:textId="7527355A" w:rsidR="0016627C" w:rsidRDefault="0016627C" w:rsidP="00AA553D">
      <w:pPr>
        <w:spacing w:before="0" w:after="200" w:line="276" w:lineRule="auto"/>
        <w:rPr>
          <w:sz w:val="26"/>
          <w:szCs w:val="26"/>
        </w:rPr>
      </w:pPr>
    </w:p>
    <w:p w14:paraId="7C36BF51" w14:textId="6F664898" w:rsidR="0016627C" w:rsidRDefault="0016627C" w:rsidP="00AA553D">
      <w:pPr>
        <w:spacing w:before="0" w:after="200" w:line="276" w:lineRule="auto"/>
        <w:rPr>
          <w:sz w:val="26"/>
          <w:szCs w:val="26"/>
        </w:rPr>
      </w:pPr>
    </w:p>
    <w:p w14:paraId="41FBE7C7" w14:textId="7707BDEA" w:rsidR="0016627C" w:rsidRDefault="0016627C" w:rsidP="00AA553D">
      <w:pPr>
        <w:spacing w:before="0" w:after="200" w:line="276" w:lineRule="auto"/>
        <w:rPr>
          <w:sz w:val="26"/>
          <w:szCs w:val="26"/>
        </w:rPr>
      </w:pPr>
    </w:p>
    <w:p w14:paraId="7F0DBA82" w14:textId="08E8993B" w:rsidR="0016627C" w:rsidRDefault="0016627C" w:rsidP="00AA553D">
      <w:pPr>
        <w:spacing w:before="0" w:after="200" w:line="276" w:lineRule="auto"/>
        <w:rPr>
          <w:sz w:val="26"/>
          <w:szCs w:val="26"/>
        </w:rPr>
      </w:pPr>
    </w:p>
    <w:p w14:paraId="5E4B2680" w14:textId="39D974FF" w:rsidR="0016627C" w:rsidRDefault="0016627C" w:rsidP="00AA553D">
      <w:pPr>
        <w:spacing w:before="0" w:after="200" w:line="276" w:lineRule="auto"/>
        <w:rPr>
          <w:sz w:val="26"/>
          <w:szCs w:val="26"/>
        </w:rPr>
      </w:pPr>
    </w:p>
    <w:p w14:paraId="666A2364" w14:textId="57D623C0" w:rsidR="0016627C" w:rsidRDefault="0016627C" w:rsidP="00AA553D">
      <w:pPr>
        <w:spacing w:before="0" w:after="200" w:line="276" w:lineRule="auto"/>
        <w:rPr>
          <w:sz w:val="26"/>
          <w:szCs w:val="26"/>
        </w:rPr>
      </w:pPr>
    </w:p>
    <w:p w14:paraId="4D266C2B" w14:textId="73E21EF1" w:rsidR="0016627C" w:rsidRDefault="0016627C" w:rsidP="00AA553D">
      <w:pPr>
        <w:spacing w:before="0" w:after="200" w:line="276" w:lineRule="auto"/>
        <w:rPr>
          <w:sz w:val="26"/>
          <w:szCs w:val="26"/>
        </w:rPr>
      </w:pPr>
    </w:p>
    <w:p w14:paraId="44CA0B3F" w14:textId="5D36D489" w:rsidR="0016627C" w:rsidRDefault="0016627C" w:rsidP="00AA553D">
      <w:pPr>
        <w:spacing w:before="0" w:after="200" w:line="276" w:lineRule="auto"/>
        <w:rPr>
          <w:sz w:val="26"/>
          <w:szCs w:val="26"/>
        </w:rPr>
      </w:pPr>
    </w:p>
    <w:p w14:paraId="1B84775E" w14:textId="6C5F57B3" w:rsidR="0016627C" w:rsidRDefault="0016627C" w:rsidP="00AA553D">
      <w:pPr>
        <w:spacing w:before="0" w:after="200" w:line="276" w:lineRule="auto"/>
        <w:rPr>
          <w:sz w:val="26"/>
          <w:szCs w:val="26"/>
        </w:rPr>
      </w:pPr>
    </w:p>
    <w:p w14:paraId="20B46983" w14:textId="3EAABDFB" w:rsidR="0016627C" w:rsidRDefault="0016627C" w:rsidP="00AA553D">
      <w:pPr>
        <w:spacing w:before="0" w:after="200" w:line="276" w:lineRule="auto"/>
        <w:rPr>
          <w:sz w:val="26"/>
          <w:szCs w:val="26"/>
        </w:rPr>
      </w:pPr>
    </w:p>
    <w:p w14:paraId="1C13D166" w14:textId="77777777" w:rsidR="0016627C" w:rsidRPr="00D13A2D" w:rsidRDefault="0016627C" w:rsidP="00AA553D">
      <w:pPr>
        <w:spacing w:before="0" w:after="200" w:line="276" w:lineRule="auto"/>
        <w:rPr>
          <w:sz w:val="26"/>
          <w:szCs w:val="26"/>
        </w:rPr>
      </w:pPr>
    </w:p>
    <w:p w14:paraId="3CFC3481" w14:textId="77777777" w:rsidR="00AA553D" w:rsidRDefault="00AA553D" w:rsidP="00AA553D">
      <w:pPr>
        <w:pStyle w:val="Heading1"/>
        <w:numPr>
          <w:ilvl w:val="0"/>
          <w:numId w:val="0"/>
        </w:numPr>
        <w:jc w:val="center"/>
      </w:pPr>
      <w:bookmarkStart w:id="50" w:name="_Toc143173076"/>
      <w:bookmarkStart w:id="51" w:name="_Toc165417276"/>
      <w:r>
        <w:t>TÀI LIỆU THAM KHẢO</w:t>
      </w:r>
      <w:bookmarkEnd w:id="50"/>
      <w:bookmarkEnd w:id="51"/>
    </w:p>
    <w:p w14:paraId="32771A6C" w14:textId="77777777" w:rsidR="00AA553D" w:rsidRDefault="00AA553D" w:rsidP="00AA553D">
      <w:pPr>
        <w:pStyle w:val="Nidungvnbn"/>
      </w:pPr>
      <w:r>
        <w:t>Tiếng Việt</w:t>
      </w:r>
    </w:p>
    <w:p w14:paraId="1E3D67BF" w14:textId="77777777" w:rsidR="00AA553D" w:rsidRDefault="00AA553D" w:rsidP="00AA553D">
      <w:pPr>
        <w:pStyle w:val="Nidungvnbn"/>
      </w:pPr>
      <w:r>
        <w:t>…</w:t>
      </w:r>
    </w:p>
    <w:p w14:paraId="34C1BAF1" w14:textId="77777777" w:rsidR="00AA553D" w:rsidRDefault="00AA553D" w:rsidP="00AA553D">
      <w:pPr>
        <w:pStyle w:val="Nidungvnbn"/>
      </w:pPr>
      <w:r>
        <w:lastRenderedPageBreak/>
        <w:t>Tiếng Anh</w:t>
      </w:r>
    </w:p>
    <w:p w14:paraId="072D7E01" w14:textId="77777777" w:rsidR="00AA553D" w:rsidRPr="00F918E8" w:rsidRDefault="00AA553D" w:rsidP="00AA553D">
      <w:pPr>
        <w:pStyle w:val="Nidungvnbn"/>
      </w:pPr>
      <w:r>
        <w:fldChar w:fldCharType="begin"/>
      </w:r>
      <w:r>
        <w:instrText xml:space="preserve"> ADDIN ZOTERO_BIBL {"uncited":[],"omitted":[],"custom":[]} CSL_BIBLIOGRAPHY </w:instrText>
      </w:r>
      <w:r>
        <w:fldChar w:fldCharType="separate"/>
      </w:r>
      <w:r w:rsidRPr="00F918E8">
        <w:t xml:space="preserve">Hochreiter, S., &amp; Schmidhuber, J. (1997). Long Short-term Memory. </w:t>
      </w:r>
      <w:r w:rsidRPr="00F918E8">
        <w:rPr>
          <w:i/>
          <w:iCs/>
        </w:rPr>
        <w:t>Neural Computation</w:t>
      </w:r>
      <w:r w:rsidRPr="00F918E8">
        <w:t xml:space="preserve">, </w:t>
      </w:r>
      <w:r w:rsidRPr="00F918E8">
        <w:rPr>
          <w:i/>
          <w:iCs/>
        </w:rPr>
        <w:t>9</w:t>
      </w:r>
      <w:r w:rsidRPr="00F918E8">
        <w:t>, 1735–1780. https://doi.org/10.1162/neco.1997.9.8.1735</w:t>
      </w:r>
    </w:p>
    <w:p w14:paraId="7747A6A8" w14:textId="77777777" w:rsidR="00AA553D" w:rsidRPr="00F918E8" w:rsidRDefault="00AA553D" w:rsidP="00AA553D">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D16103" w14:textId="77777777" w:rsidR="00AA553D" w:rsidRPr="00727A8D" w:rsidRDefault="00AA553D" w:rsidP="00AA553D">
      <w:pPr>
        <w:pStyle w:val="Nidungvnbn"/>
      </w:pPr>
      <w:r>
        <w:fldChar w:fldCharType="end"/>
      </w:r>
    </w:p>
    <w:p w14:paraId="0A13BCC1" w14:textId="77777777" w:rsidR="00D00427" w:rsidRDefault="00D00427"/>
    <w:sectPr w:rsidR="00D00427" w:rsidSect="00582FAB">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10518" w14:textId="77777777" w:rsidR="00582FAB" w:rsidRDefault="00582FAB">
      <w:pPr>
        <w:spacing w:before="0" w:after="0"/>
      </w:pPr>
      <w:r>
        <w:separator/>
      </w:r>
    </w:p>
  </w:endnote>
  <w:endnote w:type="continuationSeparator" w:id="0">
    <w:p w14:paraId="0402B09A" w14:textId="77777777" w:rsidR="00582FAB" w:rsidRDefault="00582FA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1678CA" w14:textId="77777777" w:rsidR="00582FAB" w:rsidRDefault="00582FAB">
      <w:pPr>
        <w:spacing w:before="0" w:after="0"/>
      </w:pPr>
      <w:r>
        <w:separator/>
      </w:r>
    </w:p>
  </w:footnote>
  <w:footnote w:type="continuationSeparator" w:id="0">
    <w:p w14:paraId="5E538ED8" w14:textId="77777777" w:rsidR="00582FAB" w:rsidRDefault="00582FA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95B35" w14:textId="77777777" w:rsidR="00DA6324" w:rsidRPr="00453AB1" w:rsidRDefault="00DA6324">
    <w:pPr>
      <w:pStyle w:val="Header"/>
      <w:jc w:val="center"/>
      <w:rPr>
        <w:rStyle w:val="NidungvnbnChar"/>
      </w:rPr>
    </w:pPr>
  </w:p>
  <w:p w14:paraId="251CDC31" w14:textId="77777777" w:rsidR="00DA6324" w:rsidRDefault="00DA6324"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061B16A9" w14:textId="77777777" w:rsidR="00DA6324" w:rsidRDefault="002F6B65">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84103BF" w14:textId="77777777" w:rsidR="00DA6324" w:rsidRDefault="00DA6324"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28BACE9B" w14:textId="77777777" w:rsidR="00DA6324" w:rsidRPr="00453AB1" w:rsidRDefault="002F6B65">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2194D8EB" w14:textId="77777777" w:rsidR="00DA6324" w:rsidRDefault="00DA6324"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337B6"/>
    <w:multiLevelType w:val="hybridMultilevel"/>
    <w:tmpl w:val="F32439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4A2157"/>
    <w:multiLevelType w:val="multilevel"/>
    <w:tmpl w:val="99BEA7C2"/>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F444DD1"/>
    <w:multiLevelType w:val="hybridMultilevel"/>
    <w:tmpl w:val="4386E3C2"/>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646E72"/>
    <w:multiLevelType w:val="hybridMultilevel"/>
    <w:tmpl w:val="A0A2EB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E25FE1"/>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230604A"/>
    <w:multiLevelType w:val="hybridMultilevel"/>
    <w:tmpl w:val="995C0392"/>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3E85917"/>
    <w:multiLevelType w:val="hybridMultilevel"/>
    <w:tmpl w:val="37562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58D0475"/>
    <w:multiLevelType w:val="hybridMultilevel"/>
    <w:tmpl w:val="87A8D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E73867"/>
    <w:multiLevelType w:val="hybridMultilevel"/>
    <w:tmpl w:val="331057AA"/>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BF23953"/>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71574C"/>
    <w:multiLevelType w:val="hybridMultilevel"/>
    <w:tmpl w:val="87A8D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62010D"/>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F374E"/>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DD2E8F"/>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0B7115"/>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2B207F"/>
    <w:multiLevelType w:val="hybridMultilevel"/>
    <w:tmpl w:val="D200C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1B073E"/>
    <w:multiLevelType w:val="hybridMultilevel"/>
    <w:tmpl w:val="4D981CE0"/>
    <w:lvl w:ilvl="0" w:tplc="1870DB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F20E84"/>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8449A2"/>
    <w:multiLevelType w:val="hybridMultilevel"/>
    <w:tmpl w:val="D25EE2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6453EBF"/>
    <w:multiLevelType w:val="hybridMultilevel"/>
    <w:tmpl w:val="EFCA9E02"/>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86B276F"/>
    <w:multiLevelType w:val="hybridMultilevel"/>
    <w:tmpl w:val="32320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A127CD5"/>
    <w:multiLevelType w:val="hybridMultilevel"/>
    <w:tmpl w:val="BA5CD0B8"/>
    <w:lvl w:ilvl="0" w:tplc="1870DB34">
      <w:start w:val="1"/>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3C3871BD"/>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E1285F"/>
    <w:multiLevelType w:val="hybridMultilevel"/>
    <w:tmpl w:val="F8823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170C19"/>
    <w:multiLevelType w:val="hybridMultilevel"/>
    <w:tmpl w:val="BB122E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4041E04"/>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A57DCA"/>
    <w:multiLevelType w:val="hybridMultilevel"/>
    <w:tmpl w:val="13FE7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A863872"/>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5954FB"/>
    <w:multiLevelType w:val="hybridMultilevel"/>
    <w:tmpl w:val="BC64E6BC"/>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C435DAE"/>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790CEC"/>
    <w:multiLevelType w:val="hybridMultilevel"/>
    <w:tmpl w:val="DFCC1B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026162F"/>
    <w:multiLevelType w:val="hybridMultilevel"/>
    <w:tmpl w:val="98E2A98A"/>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1D63C3F"/>
    <w:multiLevelType w:val="hybridMultilevel"/>
    <w:tmpl w:val="F73E89E6"/>
    <w:lvl w:ilvl="0" w:tplc="1870DB34">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4AE51E3"/>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FE4CD3"/>
    <w:multiLevelType w:val="hybridMultilevel"/>
    <w:tmpl w:val="CB308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006C6C"/>
    <w:multiLevelType w:val="hybridMultilevel"/>
    <w:tmpl w:val="79264992"/>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8E64444"/>
    <w:multiLevelType w:val="hybridMultilevel"/>
    <w:tmpl w:val="6A047BC0"/>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9363765"/>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8374DB"/>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A470D0"/>
    <w:multiLevelType w:val="multilevel"/>
    <w:tmpl w:val="E73A23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46078E0"/>
    <w:multiLevelType w:val="hybridMultilevel"/>
    <w:tmpl w:val="D368C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8A2D65"/>
    <w:multiLevelType w:val="hybridMultilevel"/>
    <w:tmpl w:val="5510DFF8"/>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F446008"/>
    <w:multiLevelType w:val="hybridMultilevel"/>
    <w:tmpl w:val="B1A2FFD4"/>
    <w:lvl w:ilvl="0" w:tplc="951CD39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0C51403"/>
    <w:multiLevelType w:val="hybridMultilevel"/>
    <w:tmpl w:val="E56AC092"/>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3E610A9"/>
    <w:multiLevelType w:val="hybridMultilevel"/>
    <w:tmpl w:val="900CC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954D73"/>
    <w:multiLevelType w:val="hybridMultilevel"/>
    <w:tmpl w:val="0BD4207A"/>
    <w:lvl w:ilvl="0" w:tplc="1870DB3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90926EB"/>
    <w:multiLevelType w:val="hybridMultilevel"/>
    <w:tmpl w:val="5AD06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1532040">
    <w:abstractNumId w:val="5"/>
  </w:num>
  <w:num w:numId="2" w16cid:durableId="416826562">
    <w:abstractNumId w:val="31"/>
  </w:num>
  <w:num w:numId="3" w16cid:durableId="365372295">
    <w:abstractNumId w:val="3"/>
  </w:num>
  <w:num w:numId="4" w16cid:durableId="468789040">
    <w:abstractNumId w:val="0"/>
  </w:num>
  <w:num w:numId="5" w16cid:durableId="1641307961">
    <w:abstractNumId w:val="21"/>
  </w:num>
  <w:num w:numId="6" w16cid:durableId="287778253">
    <w:abstractNumId w:val="7"/>
  </w:num>
  <w:num w:numId="7" w16cid:durableId="450443316">
    <w:abstractNumId w:val="27"/>
  </w:num>
  <w:num w:numId="8" w16cid:durableId="1780875571">
    <w:abstractNumId w:val="19"/>
  </w:num>
  <w:num w:numId="9" w16cid:durableId="139008575">
    <w:abstractNumId w:val="25"/>
  </w:num>
  <w:num w:numId="10" w16cid:durableId="2096781057">
    <w:abstractNumId w:val="32"/>
  </w:num>
  <w:num w:numId="11" w16cid:durableId="1328745531">
    <w:abstractNumId w:val="36"/>
  </w:num>
  <w:num w:numId="12" w16cid:durableId="1848667779">
    <w:abstractNumId w:val="43"/>
  </w:num>
  <w:num w:numId="13" w16cid:durableId="518930261">
    <w:abstractNumId w:val="2"/>
  </w:num>
  <w:num w:numId="14" w16cid:durableId="200099559">
    <w:abstractNumId w:val="37"/>
  </w:num>
  <w:num w:numId="15" w16cid:durableId="2139644252">
    <w:abstractNumId w:val="9"/>
  </w:num>
  <w:num w:numId="16" w16cid:durableId="2008050319">
    <w:abstractNumId w:val="44"/>
  </w:num>
  <w:num w:numId="17" w16cid:durableId="21248497">
    <w:abstractNumId w:val="6"/>
  </w:num>
  <w:num w:numId="18" w16cid:durableId="1955594770">
    <w:abstractNumId w:val="46"/>
  </w:num>
  <w:num w:numId="19" w16cid:durableId="101342516">
    <w:abstractNumId w:val="22"/>
  </w:num>
  <w:num w:numId="20" w16cid:durableId="71779420">
    <w:abstractNumId w:val="33"/>
  </w:num>
  <w:num w:numId="21" w16cid:durableId="433979817">
    <w:abstractNumId w:val="35"/>
  </w:num>
  <w:num w:numId="22" w16cid:durableId="2006929887">
    <w:abstractNumId w:val="41"/>
  </w:num>
  <w:num w:numId="23" w16cid:durableId="1770422178">
    <w:abstractNumId w:val="24"/>
  </w:num>
  <w:num w:numId="24" w16cid:durableId="568459541">
    <w:abstractNumId w:val="17"/>
  </w:num>
  <w:num w:numId="25" w16cid:durableId="892084004">
    <w:abstractNumId w:val="11"/>
  </w:num>
  <w:num w:numId="26" w16cid:durableId="388453699">
    <w:abstractNumId w:val="8"/>
  </w:num>
  <w:num w:numId="27" w16cid:durableId="1863203794">
    <w:abstractNumId w:val="16"/>
  </w:num>
  <w:num w:numId="28" w16cid:durableId="206377039">
    <w:abstractNumId w:val="47"/>
  </w:num>
  <w:num w:numId="29" w16cid:durableId="1619070690">
    <w:abstractNumId w:val="34"/>
  </w:num>
  <w:num w:numId="30" w16cid:durableId="923683322">
    <w:abstractNumId w:val="30"/>
  </w:num>
  <w:num w:numId="31" w16cid:durableId="521549821">
    <w:abstractNumId w:val="10"/>
  </w:num>
  <w:num w:numId="32" w16cid:durableId="1591698981">
    <w:abstractNumId w:val="26"/>
  </w:num>
  <w:num w:numId="33" w16cid:durableId="791948575">
    <w:abstractNumId w:val="45"/>
  </w:num>
  <w:num w:numId="34" w16cid:durableId="441386476">
    <w:abstractNumId w:val="23"/>
  </w:num>
  <w:num w:numId="35" w16cid:durableId="460417576">
    <w:abstractNumId w:val="14"/>
  </w:num>
  <w:num w:numId="36" w16cid:durableId="102312677">
    <w:abstractNumId w:val="38"/>
  </w:num>
  <w:num w:numId="37" w16cid:durableId="654721121">
    <w:abstractNumId w:val="12"/>
  </w:num>
  <w:num w:numId="38" w16cid:durableId="2058892336">
    <w:abstractNumId w:val="39"/>
  </w:num>
  <w:num w:numId="39" w16cid:durableId="1597051806">
    <w:abstractNumId w:val="13"/>
  </w:num>
  <w:num w:numId="40" w16cid:durableId="486480915">
    <w:abstractNumId w:val="18"/>
  </w:num>
  <w:num w:numId="41" w16cid:durableId="1695037352">
    <w:abstractNumId w:val="4"/>
  </w:num>
  <w:num w:numId="42" w16cid:durableId="1218131519">
    <w:abstractNumId w:val="15"/>
  </w:num>
  <w:num w:numId="43" w16cid:durableId="1747533273">
    <w:abstractNumId w:val="28"/>
  </w:num>
  <w:num w:numId="44" w16cid:durableId="1683166755">
    <w:abstractNumId w:val="42"/>
  </w:num>
  <w:num w:numId="45" w16cid:durableId="1422945937">
    <w:abstractNumId w:val="29"/>
  </w:num>
  <w:num w:numId="46" w16cid:durableId="1595433338">
    <w:abstractNumId w:val="20"/>
  </w:num>
  <w:num w:numId="47" w16cid:durableId="1833443165">
    <w:abstractNumId w:val="40"/>
  </w:num>
  <w:num w:numId="48" w16cid:durableId="1580372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53D"/>
    <w:rsid w:val="000047B5"/>
    <w:rsid w:val="0002030F"/>
    <w:rsid w:val="000328F5"/>
    <w:rsid w:val="00067D07"/>
    <w:rsid w:val="00092C83"/>
    <w:rsid w:val="000976DC"/>
    <w:rsid w:val="000A6655"/>
    <w:rsid w:val="000A783E"/>
    <w:rsid w:val="000B44E1"/>
    <w:rsid w:val="000B6EC2"/>
    <w:rsid w:val="000B728A"/>
    <w:rsid w:val="000D3DD9"/>
    <w:rsid w:val="000D5413"/>
    <w:rsid w:val="000D59E8"/>
    <w:rsid w:val="000D6922"/>
    <w:rsid w:val="000E1DC5"/>
    <w:rsid w:val="000E53C4"/>
    <w:rsid w:val="00103EA1"/>
    <w:rsid w:val="001076D8"/>
    <w:rsid w:val="001278CB"/>
    <w:rsid w:val="00140217"/>
    <w:rsid w:val="0015137B"/>
    <w:rsid w:val="001637FE"/>
    <w:rsid w:val="0016627C"/>
    <w:rsid w:val="00172EA3"/>
    <w:rsid w:val="00180456"/>
    <w:rsid w:val="00181263"/>
    <w:rsid w:val="001934DA"/>
    <w:rsid w:val="00194609"/>
    <w:rsid w:val="0019724F"/>
    <w:rsid w:val="001B3033"/>
    <w:rsid w:val="001B6FBB"/>
    <w:rsid w:val="001C7F6A"/>
    <w:rsid w:val="00213948"/>
    <w:rsid w:val="00233CDB"/>
    <w:rsid w:val="00244320"/>
    <w:rsid w:val="0024460C"/>
    <w:rsid w:val="0024616B"/>
    <w:rsid w:val="00247B25"/>
    <w:rsid w:val="00247C46"/>
    <w:rsid w:val="0026132D"/>
    <w:rsid w:val="00262E49"/>
    <w:rsid w:val="00274695"/>
    <w:rsid w:val="0028179B"/>
    <w:rsid w:val="002874D4"/>
    <w:rsid w:val="00297BB9"/>
    <w:rsid w:val="002A16CF"/>
    <w:rsid w:val="002A2540"/>
    <w:rsid w:val="002B6E08"/>
    <w:rsid w:val="002B750F"/>
    <w:rsid w:val="002C286E"/>
    <w:rsid w:val="002D12F1"/>
    <w:rsid w:val="002D74F1"/>
    <w:rsid w:val="002E63B5"/>
    <w:rsid w:val="002F185E"/>
    <w:rsid w:val="002F22A0"/>
    <w:rsid w:val="002F6B65"/>
    <w:rsid w:val="00300044"/>
    <w:rsid w:val="003227B6"/>
    <w:rsid w:val="00323332"/>
    <w:rsid w:val="00325698"/>
    <w:rsid w:val="003455C0"/>
    <w:rsid w:val="00346775"/>
    <w:rsid w:val="003530C0"/>
    <w:rsid w:val="00353402"/>
    <w:rsid w:val="003572FB"/>
    <w:rsid w:val="003725AE"/>
    <w:rsid w:val="003A0C46"/>
    <w:rsid w:val="003B2125"/>
    <w:rsid w:val="003C0E3D"/>
    <w:rsid w:val="003D56F7"/>
    <w:rsid w:val="003E0C18"/>
    <w:rsid w:val="003F32FE"/>
    <w:rsid w:val="00461704"/>
    <w:rsid w:val="00465100"/>
    <w:rsid w:val="00495AD5"/>
    <w:rsid w:val="004A410D"/>
    <w:rsid w:val="004A759A"/>
    <w:rsid w:val="004C0BBF"/>
    <w:rsid w:val="004D08E0"/>
    <w:rsid w:val="005263FB"/>
    <w:rsid w:val="005268D0"/>
    <w:rsid w:val="005327D1"/>
    <w:rsid w:val="00536D4A"/>
    <w:rsid w:val="0054693A"/>
    <w:rsid w:val="00555524"/>
    <w:rsid w:val="005624E4"/>
    <w:rsid w:val="00563428"/>
    <w:rsid w:val="00566605"/>
    <w:rsid w:val="00570D61"/>
    <w:rsid w:val="00571BE8"/>
    <w:rsid w:val="005767A5"/>
    <w:rsid w:val="00582FAB"/>
    <w:rsid w:val="005904E4"/>
    <w:rsid w:val="005A059C"/>
    <w:rsid w:val="005A2125"/>
    <w:rsid w:val="005B0D98"/>
    <w:rsid w:val="005B6C10"/>
    <w:rsid w:val="005F38EC"/>
    <w:rsid w:val="00602BB3"/>
    <w:rsid w:val="00610E7F"/>
    <w:rsid w:val="00635B40"/>
    <w:rsid w:val="0064124D"/>
    <w:rsid w:val="00644402"/>
    <w:rsid w:val="00657680"/>
    <w:rsid w:val="006916F8"/>
    <w:rsid w:val="0069253E"/>
    <w:rsid w:val="00697C2F"/>
    <w:rsid w:val="006A3C04"/>
    <w:rsid w:val="006B7BC5"/>
    <w:rsid w:val="006B7F58"/>
    <w:rsid w:val="006C2384"/>
    <w:rsid w:val="006C60CB"/>
    <w:rsid w:val="006D24E3"/>
    <w:rsid w:val="006D6879"/>
    <w:rsid w:val="006F530D"/>
    <w:rsid w:val="006F7419"/>
    <w:rsid w:val="00704200"/>
    <w:rsid w:val="00704B77"/>
    <w:rsid w:val="00713423"/>
    <w:rsid w:val="00725203"/>
    <w:rsid w:val="00725AA1"/>
    <w:rsid w:val="0074283E"/>
    <w:rsid w:val="00746EB2"/>
    <w:rsid w:val="00753328"/>
    <w:rsid w:val="00755E0A"/>
    <w:rsid w:val="00762242"/>
    <w:rsid w:val="007735CD"/>
    <w:rsid w:val="00776A62"/>
    <w:rsid w:val="00780C42"/>
    <w:rsid w:val="0079482F"/>
    <w:rsid w:val="00797DA7"/>
    <w:rsid w:val="007A2794"/>
    <w:rsid w:val="007A42BE"/>
    <w:rsid w:val="007C1651"/>
    <w:rsid w:val="007E002E"/>
    <w:rsid w:val="00812958"/>
    <w:rsid w:val="008147EC"/>
    <w:rsid w:val="00817CC3"/>
    <w:rsid w:val="008277BE"/>
    <w:rsid w:val="00834606"/>
    <w:rsid w:val="0084583A"/>
    <w:rsid w:val="00847B76"/>
    <w:rsid w:val="0085209D"/>
    <w:rsid w:val="00872959"/>
    <w:rsid w:val="00885D43"/>
    <w:rsid w:val="00893C79"/>
    <w:rsid w:val="00895DAA"/>
    <w:rsid w:val="008A37F3"/>
    <w:rsid w:val="008B3DFD"/>
    <w:rsid w:val="008C721B"/>
    <w:rsid w:val="008D4EAE"/>
    <w:rsid w:val="008D59A3"/>
    <w:rsid w:val="00901A01"/>
    <w:rsid w:val="009020CF"/>
    <w:rsid w:val="00910B10"/>
    <w:rsid w:val="009135B4"/>
    <w:rsid w:val="0092474A"/>
    <w:rsid w:val="00925C8D"/>
    <w:rsid w:val="00933E59"/>
    <w:rsid w:val="0096040A"/>
    <w:rsid w:val="00966A79"/>
    <w:rsid w:val="009717BB"/>
    <w:rsid w:val="00986552"/>
    <w:rsid w:val="009A57EE"/>
    <w:rsid w:val="009B2953"/>
    <w:rsid w:val="009C0C14"/>
    <w:rsid w:val="009C5385"/>
    <w:rsid w:val="009D7720"/>
    <w:rsid w:val="009E6EB5"/>
    <w:rsid w:val="009F07AC"/>
    <w:rsid w:val="009F4214"/>
    <w:rsid w:val="00A0081A"/>
    <w:rsid w:val="00A135A7"/>
    <w:rsid w:val="00A1360A"/>
    <w:rsid w:val="00A143C6"/>
    <w:rsid w:val="00A15B69"/>
    <w:rsid w:val="00A37C0B"/>
    <w:rsid w:val="00A46525"/>
    <w:rsid w:val="00A47DB5"/>
    <w:rsid w:val="00A54FA7"/>
    <w:rsid w:val="00A611A2"/>
    <w:rsid w:val="00A757C9"/>
    <w:rsid w:val="00A7774C"/>
    <w:rsid w:val="00A82BAD"/>
    <w:rsid w:val="00AA553D"/>
    <w:rsid w:val="00AB00BA"/>
    <w:rsid w:val="00AB1114"/>
    <w:rsid w:val="00AB18DA"/>
    <w:rsid w:val="00AC1C14"/>
    <w:rsid w:val="00AD2BF8"/>
    <w:rsid w:val="00B000ED"/>
    <w:rsid w:val="00B1080E"/>
    <w:rsid w:val="00B23E88"/>
    <w:rsid w:val="00B2659F"/>
    <w:rsid w:val="00B325BB"/>
    <w:rsid w:val="00B41D03"/>
    <w:rsid w:val="00B455A8"/>
    <w:rsid w:val="00B60961"/>
    <w:rsid w:val="00B742D1"/>
    <w:rsid w:val="00B87C4A"/>
    <w:rsid w:val="00B95625"/>
    <w:rsid w:val="00BB34D0"/>
    <w:rsid w:val="00BB77DC"/>
    <w:rsid w:val="00BD05AE"/>
    <w:rsid w:val="00BE392C"/>
    <w:rsid w:val="00C052D3"/>
    <w:rsid w:val="00C200DF"/>
    <w:rsid w:val="00C2324D"/>
    <w:rsid w:val="00C51E08"/>
    <w:rsid w:val="00C54612"/>
    <w:rsid w:val="00C653E7"/>
    <w:rsid w:val="00C710E2"/>
    <w:rsid w:val="00C93C2D"/>
    <w:rsid w:val="00C9684F"/>
    <w:rsid w:val="00CA06FA"/>
    <w:rsid w:val="00CB2235"/>
    <w:rsid w:val="00CC5B1A"/>
    <w:rsid w:val="00CC622C"/>
    <w:rsid w:val="00CD0651"/>
    <w:rsid w:val="00CF7892"/>
    <w:rsid w:val="00CF7975"/>
    <w:rsid w:val="00D00427"/>
    <w:rsid w:val="00D075F6"/>
    <w:rsid w:val="00D13F98"/>
    <w:rsid w:val="00D21512"/>
    <w:rsid w:val="00D34CBD"/>
    <w:rsid w:val="00D37862"/>
    <w:rsid w:val="00D4439D"/>
    <w:rsid w:val="00D50590"/>
    <w:rsid w:val="00D5397F"/>
    <w:rsid w:val="00D95CC6"/>
    <w:rsid w:val="00DA1499"/>
    <w:rsid w:val="00DA6324"/>
    <w:rsid w:val="00DD7813"/>
    <w:rsid w:val="00DE07A2"/>
    <w:rsid w:val="00DE4397"/>
    <w:rsid w:val="00DF2BF9"/>
    <w:rsid w:val="00E126BC"/>
    <w:rsid w:val="00E17A5D"/>
    <w:rsid w:val="00E3058C"/>
    <w:rsid w:val="00E32E4D"/>
    <w:rsid w:val="00E33A19"/>
    <w:rsid w:val="00E45444"/>
    <w:rsid w:val="00E52455"/>
    <w:rsid w:val="00E549E7"/>
    <w:rsid w:val="00E56446"/>
    <w:rsid w:val="00E641C8"/>
    <w:rsid w:val="00E67439"/>
    <w:rsid w:val="00E71E93"/>
    <w:rsid w:val="00E747EF"/>
    <w:rsid w:val="00E943FC"/>
    <w:rsid w:val="00E94A78"/>
    <w:rsid w:val="00EA0724"/>
    <w:rsid w:val="00EA0A13"/>
    <w:rsid w:val="00EA34F3"/>
    <w:rsid w:val="00EB39BC"/>
    <w:rsid w:val="00EB659F"/>
    <w:rsid w:val="00EC0072"/>
    <w:rsid w:val="00EE1010"/>
    <w:rsid w:val="00EE7CA5"/>
    <w:rsid w:val="00F00B44"/>
    <w:rsid w:val="00F048D4"/>
    <w:rsid w:val="00F13976"/>
    <w:rsid w:val="00F22F84"/>
    <w:rsid w:val="00F27107"/>
    <w:rsid w:val="00F370D6"/>
    <w:rsid w:val="00F5217C"/>
    <w:rsid w:val="00F65B7C"/>
    <w:rsid w:val="00F67837"/>
    <w:rsid w:val="00F830BB"/>
    <w:rsid w:val="00F83BB8"/>
    <w:rsid w:val="00FA3EC4"/>
    <w:rsid w:val="00FA4CE4"/>
    <w:rsid w:val="00FB07DC"/>
    <w:rsid w:val="00FD4840"/>
    <w:rsid w:val="00FD7917"/>
    <w:rsid w:val="00FE62B6"/>
    <w:rsid w:val="00FF57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02DD5"/>
  <w15:chartTrackingRefBased/>
  <w15:docId w15:val="{30B9CBF3-0EAF-4579-B706-83A434211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AA553D"/>
    <w:pPr>
      <w:spacing w:before="120" w:after="120" w:line="240" w:lineRule="auto"/>
    </w:pPr>
    <w:rPr>
      <w:rFonts w:ascii="Times New Roman" w:hAnsi="Times New Roman"/>
      <w:sz w:val="24"/>
      <w:szCs w:val="24"/>
    </w:rPr>
  </w:style>
  <w:style w:type="paragraph" w:styleId="Heading1">
    <w:name w:val="heading 1"/>
    <w:aliases w:val="Chương"/>
    <w:basedOn w:val="Normal"/>
    <w:link w:val="Heading1Char"/>
    <w:qFormat/>
    <w:rsid w:val="00AA553D"/>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AA553D"/>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AA553D"/>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AA553D"/>
    <w:pPr>
      <w:numPr>
        <w:ilvl w:val="3"/>
        <w:numId w:val="1"/>
      </w:numPr>
      <w:spacing w:before="120" w:after="120" w:line="360" w:lineRule="auto"/>
      <w:outlineLvl w:val="3"/>
    </w:pPr>
    <w:rPr>
      <w:rFonts w:ascii="Times New Roman" w:hAnsi="Times New Roman"/>
      <w:sz w:val="28"/>
      <w:szCs w:val="26"/>
    </w:rPr>
  </w:style>
  <w:style w:type="paragraph" w:styleId="Heading5">
    <w:name w:val="heading 5"/>
    <w:basedOn w:val="Normal"/>
    <w:next w:val="Normal"/>
    <w:link w:val="Heading5Char"/>
    <w:uiPriority w:val="9"/>
    <w:unhideWhenUsed/>
    <w:rsid w:val="00AA553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rsid w:val="00AA553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A553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AA55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A55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ương Char"/>
    <w:basedOn w:val="DefaultParagraphFont"/>
    <w:link w:val="Heading1"/>
    <w:rsid w:val="00AA553D"/>
    <w:rPr>
      <w:rFonts w:ascii="Times New Roman" w:hAnsi="Times New Roman"/>
      <w:b/>
      <w:sz w:val="32"/>
      <w:szCs w:val="32"/>
      <w:lang w:val="vi-VN"/>
    </w:rPr>
  </w:style>
  <w:style w:type="character" w:customStyle="1" w:styleId="Heading2Char">
    <w:name w:val="Heading 2 Char"/>
    <w:aliases w:val="Tiểu mục cấp 1 Char"/>
    <w:basedOn w:val="DefaultParagraphFont"/>
    <w:link w:val="Heading2"/>
    <w:uiPriority w:val="1"/>
    <w:rsid w:val="00AA553D"/>
    <w:rPr>
      <w:rFonts w:ascii="Times New Roman" w:hAnsi="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AA553D"/>
    <w:rPr>
      <w:rFonts w:ascii="Times New Roman" w:hAnsi="Times New Roman"/>
      <w:b/>
      <w:i/>
      <w:sz w:val="28"/>
      <w:szCs w:val="26"/>
    </w:rPr>
  </w:style>
  <w:style w:type="character" w:customStyle="1" w:styleId="Heading4Char">
    <w:name w:val="Heading 4 Char"/>
    <w:aliases w:val="Tiểu mục cấp 3 Char"/>
    <w:basedOn w:val="DefaultParagraphFont"/>
    <w:link w:val="Heading4"/>
    <w:uiPriority w:val="1"/>
    <w:rsid w:val="00AA553D"/>
    <w:rPr>
      <w:rFonts w:ascii="Times New Roman" w:hAnsi="Times New Roman"/>
      <w:sz w:val="28"/>
      <w:szCs w:val="26"/>
    </w:rPr>
  </w:style>
  <w:style w:type="character" w:customStyle="1" w:styleId="Heading5Char">
    <w:name w:val="Heading 5 Char"/>
    <w:basedOn w:val="DefaultParagraphFont"/>
    <w:link w:val="Heading5"/>
    <w:uiPriority w:val="9"/>
    <w:rsid w:val="00AA553D"/>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AA553D"/>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AA553D"/>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AA55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553D"/>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nhideWhenUsed/>
    <w:rsid w:val="00AA553D"/>
    <w:rPr>
      <w:sz w:val="16"/>
      <w:szCs w:val="16"/>
    </w:rPr>
  </w:style>
  <w:style w:type="paragraph" w:styleId="CommentText">
    <w:name w:val="annotation text"/>
    <w:basedOn w:val="Normal"/>
    <w:link w:val="CommentTextChar"/>
    <w:unhideWhenUsed/>
    <w:rsid w:val="00AA553D"/>
    <w:rPr>
      <w:sz w:val="20"/>
      <w:szCs w:val="20"/>
    </w:rPr>
  </w:style>
  <w:style w:type="character" w:customStyle="1" w:styleId="CommentTextChar">
    <w:name w:val="Comment Text Char"/>
    <w:basedOn w:val="DefaultParagraphFont"/>
    <w:link w:val="CommentText"/>
    <w:rsid w:val="00AA553D"/>
    <w:rPr>
      <w:rFonts w:ascii="Times New Roman" w:hAnsi="Times New Roman"/>
      <w:sz w:val="20"/>
      <w:szCs w:val="20"/>
    </w:rPr>
  </w:style>
  <w:style w:type="paragraph" w:customStyle="1" w:styleId="Tiucctrangmu">
    <w:name w:val="Tiêu đề các trang mở đầu"/>
    <w:basedOn w:val="Normal"/>
    <w:link w:val="TiucctrangmuChar"/>
    <w:rsid w:val="00AA553D"/>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AA553D"/>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AA553D"/>
    <w:rPr>
      <w:rFonts w:ascii="Times New Roman" w:hAnsi="Times New Roman"/>
      <w:b/>
      <w:sz w:val="32"/>
      <w:szCs w:val="32"/>
    </w:rPr>
  </w:style>
  <w:style w:type="character" w:customStyle="1" w:styleId="NidungvnbnChar">
    <w:name w:val="Nội dung văn bản Char"/>
    <w:basedOn w:val="DefaultParagraphFont"/>
    <w:link w:val="Nidungvnbn"/>
    <w:qFormat/>
    <w:rsid w:val="00AA553D"/>
    <w:rPr>
      <w:rFonts w:ascii="Times New Roman" w:hAnsi="Times New Roman"/>
      <w:sz w:val="26"/>
      <w:szCs w:val="26"/>
    </w:rPr>
  </w:style>
  <w:style w:type="paragraph" w:styleId="Header">
    <w:name w:val="header"/>
    <w:basedOn w:val="Normal"/>
    <w:link w:val="HeaderChar"/>
    <w:uiPriority w:val="99"/>
    <w:unhideWhenUsed/>
    <w:rsid w:val="00AA553D"/>
    <w:pPr>
      <w:tabs>
        <w:tab w:val="center" w:pos="4680"/>
        <w:tab w:val="right" w:pos="9360"/>
      </w:tabs>
    </w:pPr>
  </w:style>
  <w:style w:type="character" w:customStyle="1" w:styleId="HeaderChar">
    <w:name w:val="Header Char"/>
    <w:basedOn w:val="DefaultParagraphFont"/>
    <w:link w:val="Header"/>
    <w:uiPriority w:val="99"/>
    <w:rsid w:val="00AA553D"/>
    <w:rPr>
      <w:rFonts w:ascii="Times New Roman" w:hAnsi="Times New Roman"/>
      <w:sz w:val="24"/>
      <w:szCs w:val="24"/>
    </w:rPr>
  </w:style>
  <w:style w:type="paragraph" w:styleId="TOC1">
    <w:name w:val="toc 1"/>
    <w:basedOn w:val="Normal"/>
    <w:next w:val="Normal"/>
    <w:autoRedefine/>
    <w:uiPriority w:val="39"/>
    <w:unhideWhenUsed/>
    <w:rsid w:val="00AA553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AA553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AA553D"/>
    <w:pPr>
      <w:tabs>
        <w:tab w:val="left" w:pos="993"/>
        <w:tab w:val="right" w:leader="dot" w:pos="9111"/>
      </w:tabs>
      <w:spacing w:line="360" w:lineRule="auto"/>
      <w:ind w:left="142"/>
    </w:pPr>
    <w:rPr>
      <w:i/>
      <w:sz w:val="26"/>
    </w:rPr>
  </w:style>
  <w:style w:type="character" w:styleId="Hyperlink">
    <w:name w:val="Hyperlink"/>
    <w:basedOn w:val="DefaultParagraphFont"/>
    <w:uiPriority w:val="99"/>
    <w:unhideWhenUsed/>
    <w:rsid w:val="00AA553D"/>
    <w:rPr>
      <w:color w:val="0563C1" w:themeColor="hyperlink"/>
      <w:u w:val="single"/>
    </w:rPr>
  </w:style>
  <w:style w:type="paragraph" w:styleId="Caption">
    <w:name w:val="caption"/>
    <w:aliases w:val="Caption Hình,Bảng biểu"/>
    <w:basedOn w:val="Normal"/>
    <w:next w:val="Nidungvnbn"/>
    <w:uiPriority w:val="3"/>
    <w:unhideWhenUsed/>
    <w:qFormat/>
    <w:rsid w:val="00AA553D"/>
    <w:pPr>
      <w:jc w:val="center"/>
    </w:pPr>
    <w:rPr>
      <w:bCs/>
      <w:sz w:val="26"/>
    </w:rPr>
  </w:style>
  <w:style w:type="paragraph" w:styleId="TableofFigures">
    <w:name w:val="table of figures"/>
    <w:basedOn w:val="Normal"/>
    <w:next w:val="Normal"/>
    <w:uiPriority w:val="99"/>
    <w:unhideWhenUsed/>
    <w:rsid w:val="00AA553D"/>
    <w:pPr>
      <w:spacing w:line="360" w:lineRule="auto"/>
    </w:pPr>
    <w:rPr>
      <w:sz w:val="26"/>
    </w:rPr>
  </w:style>
  <w:style w:type="table" w:styleId="TableGrid">
    <w:name w:val="Table Grid"/>
    <w:basedOn w:val="TableNormal"/>
    <w:uiPriority w:val="39"/>
    <w:rsid w:val="00AA553D"/>
    <w:pPr>
      <w:spacing w:after="0" w:line="240" w:lineRule="auto"/>
    </w:pPr>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rsid w:val="00AA553D"/>
    <w:pPr>
      <w:widowControl w:val="0"/>
      <w:autoSpaceDE w:val="0"/>
      <w:autoSpaceDN w:val="0"/>
    </w:pPr>
    <w:rPr>
      <w:lang w:val="vi"/>
    </w:rPr>
  </w:style>
  <w:style w:type="character" w:customStyle="1" w:styleId="BodyTextChar">
    <w:name w:val="Body Text Char"/>
    <w:basedOn w:val="DefaultParagraphFont"/>
    <w:link w:val="BodyText"/>
    <w:uiPriority w:val="1"/>
    <w:rsid w:val="00AA553D"/>
    <w:rPr>
      <w:rFonts w:ascii="Times New Roman" w:hAnsi="Times New Roman"/>
      <w:sz w:val="24"/>
      <w:szCs w:val="24"/>
      <w:lang w:val="vi"/>
    </w:rPr>
  </w:style>
  <w:style w:type="paragraph" w:styleId="NormalWeb">
    <w:name w:val="Normal (Web)"/>
    <w:basedOn w:val="Normal"/>
    <w:uiPriority w:val="99"/>
    <w:semiHidden/>
    <w:unhideWhenUsed/>
    <w:rsid w:val="00AB1114"/>
    <w:pPr>
      <w:spacing w:before="100" w:beforeAutospacing="1" w:after="100" w:afterAutospacing="1"/>
    </w:pPr>
    <w:rPr>
      <w:rFonts w:eastAsia="Times New Roman" w:cs="Times New Roman"/>
    </w:rPr>
  </w:style>
  <w:style w:type="paragraph" w:styleId="ListParagraph">
    <w:name w:val="List Paragraph"/>
    <w:basedOn w:val="Normal"/>
    <w:uiPriority w:val="34"/>
    <w:qFormat/>
    <w:rsid w:val="009717BB"/>
    <w:pPr>
      <w:ind w:left="720"/>
      <w:contextualSpacing/>
    </w:pPr>
  </w:style>
  <w:style w:type="paragraph" w:styleId="TOCHeading">
    <w:name w:val="TOC Heading"/>
    <w:basedOn w:val="Heading1"/>
    <w:next w:val="Normal"/>
    <w:uiPriority w:val="39"/>
    <w:unhideWhenUsed/>
    <w:qFormat/>
    <w:rsid w:val="009717BB"/>
    <w:pPr>
      <w:keepNext/>
      <w:keepLines/>
      <w:numPr>
        <w:numId w:val="0"/>
      </w:numPr>
      <w:spacing w:before="240" w:after="0" w:line="259" w:lineRule="auto"/>
      <w:outlineLvl w:val="9"/>
    </w:pPr>
    <w:rPr>
      <w:rFonts w:asciiTheme="majorHAnsi" w:eastAsiaTheme="majorEastAsia" w:hAnsiTheme="majorHAnsi" w:cstheme="majorBidi"/>
      <w:b w:val="0"/>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6214833">
      <w:bodyDiv w:val="1"/>
      <w:marLeft w:val="0"/>
      <w:marRight w:val="0"/>
      <w:marTop w:val="0"/>
      <w:marBottom w:val="0"/>
      <w:divBdr>
        <w:top w:val="none" w:sz="0" w:space="0" w:color="auto"/>
        <w:left w:val="none" w:sz="0" w:space="0" w:color="auto"/>
        <w:bottom w:val="none" w:sz="0" w:space="0" w:color="auto"/>
        <w:right w:val="none" w:sz="0" w:space="0" w:color="auto"/>
      </w:divBdr>
    </w:div>
    <w:div w:id="19594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0958B-21AD-441F-9279-D4BD35658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56</Pages>
  <Words>8348</Words>
  <Characters>4758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athuyle2212@gmail.com</dc:creator>
  <cp:keywords/>
  <dc:description/>
  <cp:lastModifiedBy>2175801080239 - Nguyễn Thanh Cường - 71K27TKNT10</cp:lastModifiedBy>
  <cp:revision>321</cp:revision>
  <dcterms:created xsi:type="dcterms:W3CDTF">2024-04-29T06:19:00Z</dcterms:created>
  <dcterms:modified xsi:type="dcterms:W3CDTF">2024-04-30T17:54:00Z</dcterms:modified>
</cp:coreProperties>
</file>